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b/>
          <w:color w:val="3E762A" w:themeColor="accent1" w:themeShade="BF"/>
          <w:sz w:val="32"/>
          <w:szCs w:val="32"/>
        </w:rPr>
        <w:id w:val="348463501"/>
        <w:docPartObj>
          <w:docPartGallery w:val="Cover Pages"/>
          <w:docPartUnique/>
        </w:docPartObj>
      </w:sdtPr>
      <w:sdtEndPr/>
      <w:sdtContent>
        <w:p w14:paraId="2CAC003D" w14:textId="77777777" w:rsidR="00CC1528" w:rsidRDefault="00CC1528" w:rsidP="00623578">
          <w:pPr>
            <w:ind w:left="708" w:hanging="708"/>
          </w:pPr>
          <w:r>
            <w:rPr>
              <w:noProof/>
              <w:lang w:val="en-US"/>
            </w:rPr>
            <mc:AlternateContent>
              <mc:Choice Requires="wpg">
                <w:drawing>
                  <wp:anchor distT="0" distB="0" distL="114300" distR="114300" simplePos="0" relativeHeight="251658240" behindDoc="1" locked="0" layoutInCell="1" allowOverlap="1" wp14:anchorId="2FC8F213" wp14:editId="013DEDAA">
                    <wp:simplePos x="0" y="0"/>
                    <wp:positionH relativeFrom="page">
                      <wp:align>center</wp:align>
                    </wp:positionH>
                    <wp:positionV relativeFrom="page">
                      <wp:align>center</wp:align>
                    </wp:positionV>
                    <wp:extent cx="6864824" cy="9123528"/>
                    <wp:effectExtent l="0" t="0" r="2540" b="635"/>
                    <wp:wrapNone/>
                    <wp:docPr id="193" name="Grupo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ángulo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ángulo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or"/>
                                    <w:tag w:val=""/>
                                    <w:id w:val="1465303548"/>
                                    <w:dataBinding w:prefixMappings="xmlns:ns0='http://purl.org/dc/elements/1.1/' xmlns:ns1='http://schemas.openxmlformats.org/package/2006/metadata/core-properties' " w:xpath="/ns1:coreProperties[1]/ns0:creator[1]" w:storeItemID="{6C3C8BC8-F283-45AE-878A-BAB7291924A1}"/>
                                    <w:text/>
                                  </w:sdtPr>
                                  <w:sdtEndPr/>
                                  <w:sdtContent>
                                    <w:p w14:paraId="13E2DA15" w14:textId="77777777" w:rsidR="00544000" w:rsidRDefault="00544000">
                                      <w:pPr>
                                        <w:pStyle w:val="NoSpacing"/>
                                        <w:spacing w:before="120"/>
                                        <w:jc w:val="center"/>
                                        <w:rPr>
                                          <w:color w:val="FFFFFF" w:themeColor="background1"/>
                                        </w:rPr>
                                      </w:pPr>
                                      <w:r>
                                        <w:rPr>
                                          <w:color w:val="FFFFFF" w:themeColor="background1"/>
                                        </w:rPr>
                                        <w:t>Luisa Álvarez valencia, Andrés Pinedo Gutiérrez, Paula Alejandra Rocha Sabogal</w:t>
                                      </w:r>
                                    </w:p>
                                  </w:sdtContent>
                                </w:sdt>
                                <w:p w14:paraId="00D515E6" w14:textId="7B4943F2" w:rsidR="00544000" w:rsidRDefault="00CC2E80">
                                  <w:pPr>
                                    <w:pStyle w:val="NoSpacing"/>
                                    <w:spacing w:before="120"/>
                                    <w:jc w:val="center"/>
                                    <w:rPr>
                                      <w:color w:val="FFFFFF" w:themeColor="background1"/>
                                    </w:rPr>
                                  </w:pPr>
                                  <w:sdt>
                                    <w:sdtPr>
                                      <w:rPr>
                                        <w:caps/>
                                        <w:color w:val="FFFFFF" w:themeColor="background1"/>
                                      </w:rPr>
                                      <w:alias w:val="Compañía"/>
                                      <w:tag w:val=""/>
                                      <w:id w:val="266583330"/>
                                      <w:dataBinding w:prefixMappings="xmlns:ns0='http://schemas.openxmlformats.org/officeDocument/2006/extended-properties' " w:xpath="/ns0:Properties[1]/ns0:Company[1]" w:storeItemID="{6668398D-A668-4E3E-A5EB-62B293D839F1}"/>
                                      <w:text/>
                                    </w:sdtPr>
                                    <w:sdtEndPr/>
                                    <w:sdtContent>
                                      <w:r w:rsidR="00544000">
                                        <w:rPr>
                                          <w:caps/>
                                          <w:color w:val="FFFFFF" w:themeColor="background1"/>
                                        </w:rPr>
                                        <w:t>TApppi: triage application</w:t>
                                      </w:r>
                                    </w:sdtContent>
                                  </w:sdt>
                                  <w:r w:rsidR="00544000">
                                    <w:rPr>
                                      <w:color w:val="FFFFFF" w:themeColor="background1"/>
                                      <w:lang w:val="es-ES"/>
                                    </w:rPr>
                                    <w:t>  </w:t>
                                  </w:r>
                                  <w:sdt>
                                    <w:sdtPr>
                                      <w:rPr>
                                        <w:color w:val="FFFFFF" w:themeColor="background1"/>
                                      </w:rPr>
                                      <w:alias w:val="Dirección"/>
                                      <w:tag w:val=""/>
                                      <w:id w:val="677322348"/>
                                      <w:showingPlcHdr/>
                                      <w:dataBinding w:prefixMappings="xmlns:ns0='http://schemas.microsoft.com/office/2006/coverPageProps' " w:xpath="/ns0:CoverPageProperties[1]/ns0:CompanyAddress[1]" w:storeItemID="{55AF091B-3C7A-41E3-B477-F2FDAA23CFDA}"/>
                                      <w:text/>
                                    </w:sdtPr>
                                    <w:sdtEndPr/>
                                    <w:sdtContent>
                                      <w:r w:rsidR="00544000">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Cuadro de texto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549E39" w:themeColor="accent1"/>
                                      <w:sz w:val="72"/>
                                      <w:szCs w:val="72"/>
                                    </w:rPr>
                                    <w:alias w:val="Título"/>
                                    <w:tag w:val=""/>
                                    <w:id w:val="1408958353"/>
                                    <w:dataBinding w:prefixMappings="xmlns:ns0='http://purl.org/dc/elements/1.1/' xmlns:ns1='http://schemas.openxmlformats.org/package/2006/metadata/core-properties' " w:xpath="/ns1:coreProperties[1]/ns0:title[1]" w:storeItemID="{6C3C8BC8-F283-45AE-878A-BAB7291924A1}"/>
                                    <w:text/>
                                  </w:sdtPr>
                                  <w:sdtEndPr/>
                                  <w:sdtContent>
                                    <w:p w14:paraId="1131B3D5" w14:textId="187C5A57" w:rsidR="00544000" w:rsidRDefault="00544000">
                                      <w:pPr>
                                        <w:pStyle w:val="NoSpacing"/>
                                        <w:jc w:val="center"/>
                                        <w:rPr>
                                          <w:rFonts w:asciiTheme="majorHAnsi" w:eastAsiaTheme="majorEastAsia" w:hAnsiTheme="majorHAnsi" w:cstheme="majorBidi"/>
                                          <w:caps/>
                                          <w:color w:val="549E39" w:themeColor="accent1"/>
                                          <w:sz w:val="72"/>
                                          <w:szCs w:val="72"/>
                                        </w:rPr>
                                      </w:pPr>
                                      <w:r>
                                        <w:rPr>
                                          <w:rFonts w:asciiTheme="majorHAnsi" w:eastAsiaTheme="majorEastAsia" w:hAnsiTheme="majorHAnsi" w:cstheme="majorBidi"/>
                                          <w:caps/>
                                          <w:color w:val="549E39" w:themeColor="accent1"/>
                                          <w:sz w:val="72"/>
                                          <w:szCs w:val="72"/>
                                        </w:rPr>
                                        <w:t>Descripción del diseño de SOFTWARE (SDD)</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C8F213" id="Grupo 193" o:spid="_x0000_s1026" style="position:absolute;left:0;text-align:left;margin-left:0;margin-top:0;width:540.55pt;height:718.4pt;z-index:-251658240;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">
                    <v:rect id="Rectángulo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49e39 [3204]" stroked="f" strokeweight="1pt"/>
                    <v:rect id="Rectángulo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49e39 [3204]" stroked="f" strokeweight="1pt">
                      <v:textbox inset="36pt,57.6pt,36pt,36pt">
                        <w:txbxContent>
                          <w:sdt>
                            <w:sdtPr>
                              <w:rPr>
                                <w:color w:val="FFFFFF" w:themeColor="background1"/>
                              </w:rPr>
                              <w:alias w:val="Autor"/>
                              <w:tag w:val=""/>
                              <w:id w:val="1465303548"/>
                              <w:dataBinding w:prefixMappings="xmlns:ns0='http://purl.org/dc/elements/1.1/' xmlns:ns1='http://schemas.openxmlformats.org/package/2006/metadata/core-properties' " w:xpath="/ns1:coreProperties[1]/ns0:creator[1]" w:storeItemID="{6C3C8BC8-F283-45AE-878A-BAB7291924A1}"/>
                              <w:text/>
                            </w:sdtPr>
                            <w:sdtContent>
                              <w:p w14:paraId="13E2DA15" w14:textId="77777777" w:rsidR="00544000" w:rsidRDefault="00544000">
                                <w:pPr>
                                  <w:pStyle w:val="NoSpacing"/>
                                  <w:spacing w:before="120"/>
                                  <w:jc w:val="center"/>
                                  <w:rPr>
                                    <w:color w:val="FFFFFF" w:themeColor="background1"/>
                                  </w:rPr>
                                </w:pPr>
                                <w:r>
                                  <w:rPr>
                                    <w:color w:val="FFFFFF" w:themeColor="background1"/>
                                  </w:rPr>
                                  <w:t>Luisa Álvarez valencia, Andrés Pinedo Gutiérrez, Paula Alejandra Rocha Sabogal</w:t>
                                </w:r>
                              </w:p>
                            </w:sdtContent>
                          </w:sdt>
                          <w:p w14:paraId="00D515E6" w14:textId="7B4943F2" w:rsidR="00544000" w:rsidRDefault="00544000">
                            <w:pPr>
                              <w:pStyle w:val="NoSpacing"/>
                              <w:spacing w:before="120"/>
                              <w:jc w:val="center"/>
                              <w:rPr>
                                <w:color w:val="FFFFFF" w:themeColor="background1"/>
                              </w:rPr>
                            </w:pPr>
                            <w:sdt>
                              <w:sdtPr>
                                <w:rPr>
                                  <w:caps/>
                                  <w:color w:val="FFFFFF" w:themeColor="background1"/>
                                </w:rPr>
                                <w:alias w:val="Compañía"/>
                                <w:tag w:val=""/>
                                <w:id w:val="266583330"/>
                                <w:dataBinding w:prefixMappings="xmlns:ns0='http://schemas.openxmlformats.org/officeDocument/2006/extended-properties' " w:xpath="/ns0:Properties[1]/ns0:Company[1]" w:storeItemID="{6668398D-A668-4E3E-A5EB-62B293D839F1}"/>
                                <w:text/>
                              </w:sdtPr>
                              <w:sdtContent>
                                <w:r>
                                  <w:rPr>
                                    <w:caps/>
                                    <w:color w:val="FFFFFF" w:themeColor="background1"/>
                                  </w:rPr>
                                  <w:t>TApppi: triage application</w:t>
                                </w:r>
                              </w:sdtContent>
                            </w:sdt>
                            <w:r>
                              <w:rPr>
                                <w:color w:val="FFFFFF" w:themeColor="background1"/>
                                <w:lang w:val="es-ES"/>
                              </w:rPr>
                              <w:t>  </w:t>
                            </w:r>
                            <w:sdt>
                              <w:sdtPr>
                                <w:rPr>
                                  <w:color w:val="FFFFFF" w:themeColor="background1"/>
                                </w:rPr>
                                <w:alias w:val="Dirección"/>
                                <w:tag w:val=""/>
                                <w:id w:val="67732234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Cuadro de texto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caps/>
                                <w:color w:val="549E39" w:themeColor="accent1"/>
                                <w:sz w:val="72"/>
                                <w:szCs w:val="72"/>
                              </w:rPr>
                              <w:alias w:val="Título"/>
                              <w:tag w:val=""/>
                              <w:id w:val="1408958353"/>
                              <w:dataBinding w:prefixMappings="xmlns:ns0='http://purl.org/dc/elements/1.1/' xmlns:ns1='http://schemas.openxmlformats.org/package/2006/metadata/core-properties' " w:xpath="/ns1:coreProperties[1]/ns0:title[1]" w:storeItemID="{6C3C8BC8-F283-45AE-878A-BAB7291924A1}"/>
                              <w:text/>
                            </w:sdtPr>
                            <w:sdtContent>
                              <w:p w14:paraId="1131B3D5" w14:textId="187C5A57" w:rsidR="00544000" w:rsidRDefault="00544000">
                                <w:pPr>
                                  <w:pStyle w:val="NoSpacing"/>
                                  <w:jc w:val="center"/>
                                  <w:rPr>
                                    <w:rFonts w:asciiTheme="majorHAnsi" w:eastAsiaTheme="majorEastAsia" w:hAnsiTheme="majorHAnsi" w:cstheme="majorBidi"/>
                                    <w:caps/>
                                    <w:color w:val="549E39" w:themeColor="accent1"/>
                                    <w:sz w:val="72"/>
                                    <w:szCs w:val="72"/>
                                  </w:rPr>
                                </w:pPr>
                                <w:r>
                                  <w:rPr>
                                    <w:rFonts w:asciiTheme="majorHAnsi" w:eastAsiaTheme="majorEastAsia" w:hAnsiTheme="majorHAnsi" w:cstheme="majorBidi"/>
                                    <w:caps/>
                                    <w:color w:val="549E39" w:themeColor="accent1"/>
                                    <w:sz w:val="72"/>
                                    <w:szCs w:val="72"/>
                                  </w:rPr>
                                  <w:t>Descripción del diseño de SOFTWARE (SDD)</w:t>
                                </w:r>
                              </w:p>
                            </w:sdtContent>
                          </w:sdt>
                        </w:txbxContent>
                      </v:textbox>
                    </v:shape>
                    <w10:wrap anchorx="page" anchory="page"/>
                  </v:group>
                </w:pict>
              </mc:Fallback>
            </mc:AlternateContent>
          </w:r>
        </w:p>
        <w:p w14:paraId="3ACC9E06" w14:textId="77777777" w:rsidR="00CC1528" w:rsidRDefault="00CC1528" w:rsidP="009807B5">
          <w:r>
            <w:br w:type="page"/>
          </w:r>
        </w:p>
        <w:p w14:paraId="56D731BE" w14:textId="77777777" w:rsidR="00CC1528" w:rsidRPr="00F433B4" w:rsidRDefault="00CC1528" w:rsidP="009807B5">
          <w:pPr>
            <w:pStyle w:val="Heading1"/>
          </w:pPr>
          <w:bookmarkStart w:id="0" w:name="_Toc455578671"/>
          <w:bookmarkStart w:id="1" w:name="_Toc455579101"/>
          <w:bookmarkStart w:id="2" w:name="_Toc457139207"/>
          <w:bookmarkStart w:id="3" w:name="_Toc457975359"/>
          <w:bookmarkStart w:id="4" w:name="_Toc457975426"/>
          <w:bookmarkStart w:id="5" w:name="_Toc460168394"/>
          <w:r w:rsidRPr="00F433B4">
            <w:lastRenderedPageBreak/>
            <w:t>Historial de cambios</w:t>
          </w:r>
        </w:p>
      </w:sdtContent>
    </w:sdt>
    <w:bookmarkEnd w:id="5" w:displacedByCustomXml="prev"/>
    <w:bookmarkEnd w:id="4" w:displacedByCustomXml="prev"/>
    <w:bookmarkEnd w:id="3" w:displacedByCustomXml="prev"/>
    <w:bookmarkEnd w:id="2" w:displacedByCustomXml="prev"/>
    <w:bookmarkEnd w:id="1" w:displacedByCustomXml="prev"/>
    <w:bookmarkEnd w:id="0" w:displacedByCustomXml="prev"/>
    <w:tbl>
      <w:tblPr>
        <w:tblStyle w:val="GridTable4-Accent1"/>
        <w:tblW w:w="9057" w:type="dxa"/>
        <w:tblLook w:val="04A0" w:firstRow="1" w:lastRow="0" w:firstColumn="1" w:lastColumn="0" w:noHBand="0" w:noVBand="1"/>
      </w:tblPr>
      <w:tblGrid>
        <w:gridCol w:w="2122"/>
        <w:gridCol w:w="3969"/>
        <w:gridCol w:w="2943"/>
        <w:gridCol w:w="23"/>
      </w:tblGrid>
      <w:tr w:rsidR="00CC1528" w14:paraId="3C9863C1" w14:textId="77777777" w:rsidTr="007764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7" w:type="dxa"/>
            <w:gridSpan w:val="4"/>
          </w:tcPr>
          <w:p w14:paraId="189C3B37" w14:textId="0DC7F177" w:rsidR="00CC1528" w:rsidRDefault="00CC1528" w:rsidP="007764C5">
            <w:pPr>
              <w:jc w:val="center"/>
            </w:pPr>
            <w:r>
              <w:t>Historial de cambio</w:t>
            </w:r>
            <w:r w:rsidR="007764C5">
              <w:t>s</w:t>
            </w:r>
          </w:p>
        </w:tc>
      </w:tr>
      <w:tr w:rsidR="00CC1528" w14:paraId="4C4F2574"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3D37B47C" w14:textId="77777777" w:rsidR="00CC1528" w:rsidRPr="00CC1528" w:rsidRDefault="00CC1528" w:rsidP="009807B5">
            <w:r w:rsidRPr="00CC1528">
              <w:t>Versión</w:t>
            </w:r>
          </w:p>
        </w:tc>
        <w:tc>
          <w:tcPr>
            <w:tcW w:w="3969" w:type="dxa"/>
          </w:tcPr>
          <w:p w14:paraId="1D13DCEE" w14:textId="77777777" w:rsidR="00CC1528" w:rsidRPr="00BA284D" w:rsidRDefault="00CC1528" w:rsidP="009807B5">
            <w:pPr>
              <w:cnfStyle w:val="000000100000" w:firstRow="0" w:lastRow="0" w:firstColumn="0" w:lastColumn="0" w:oddVBand="0" w:evenVBand="0" w:oddHBand="1" w:evenHBand="0" w:firstRowFirstColumn="0" w:firstRowLastColumn="0" w:lastRowFirstColumn="0" w:lastRowLastColumn="0"/>
              <w:rPr>
                <w:b/>
              </w:rPr>
            </w:pPr>
            <w:r w:rsidRPr="00BA284D">
              <w:rPr>
                <w:b/>
              </w:rPr>
              <w:t>Cambios efectuados</w:t>
            </w:r>
          </w:p>
        </w:tc>
        <w:tc>
          <w:tcPr>
            <w:tcW w:w="2943" w:type="dxa"/>
          </w:tcPr>
          <w:p w14:paraId="1E0F4ECF" w14:textId="77777777" w:rsidR="00CC1528" w:rsidRPr="00BA284D" w:rsidRDefault="00CC1528" w:rsidP="009807B5">
            <w:pPr>
              <w:cnfStyle w:val="000000100000" w:firstRow="0" w:lastRow="0" w:firstColumn="0" w:lastColumn="0" w:oddVBand="0" w:evenVBand="0" w:oddHBand="1" w:evenHBand="0" w:firstRowFirstColumn="0" w:firstRowLastColumn="0" w:lastRowFirstColumn="0" w:lastRowLastColumn="0"/>
              <w:rPr>
                <w:b/>
              </w:rPr>
            </w:pPr>
            <w:r w:rsidRPr="00BA284D">
              <w:rPr>
                <w:b/>
              </w:rPr>
              <w:t>Fecha</w:t>
            </w:r>
          </w:p>
        </w:tc>
      </w:tr>
      <w:tr w:rsidR="00CC1528" w14:paraId="7EE6A51B"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35CAD35" w14:textId="77777777" w:rsidR="00CC1528" w:rsidRPr="00BA284D" w:rsidRDefault="00CC1528" w:rsidP="009807B5">
            <w:pPr>
              <w:rPr>
                <w:b w:val="0"/>
              </w:rPr>
            </w:pPr>
            <w:r w:rsidRPr="00BA284D">
              <w:rPr>
                <w:b w:val="0"/>
              </w:rPr>
              <w:t>V 0.1</w:t>
            </w:r>
          </w:p>
        </w:tc>
        <w:tc>
          <w:tcPr>
            <w:tcW w:w="3969" w:type="dxa"/>
          </w:tcPr>
          <w:p w14:paraId="656D8A77" w14:textId="77777777" w:rsidR="00CC1528" w:rsidRDefault="00CC1528" w:rsidP="009807B5">
            <w:pPr>
              <w:cnfStyle w:val="000000000000" w:firstRow="0" w:lastRow="0" w:firstColumn="0" w:lastColumn="0" w:oddVBand="0" w:evenVBand="0" w:oddHBand="0" w:evenHBand="0" w:firstRowFirstColumn="0" w:firstRowLastColumn="0" w:lastRowFirstColumn="0" w:lastRowLastColumn="0"/>
            </w:pPr>
            <w:r>
              <w:t>Establecimiento formato documento</w:t>
            </w:r>
            <w:r w:rsidR="00AD5D9B">
              <w:t xml:space="preserve"> y redacción introducción</w:t>
            </w:r>
          </w:p>
        </w:tc>
        <w:tc>
          <w:tcPr>
            <w:tcW w:w="2943" w:type="dxa"/>
          </w:tcPr>
          <w:p w14:paraId="3665EA9F" w14:textId="77777777" w:rsidR="00CC1528" w:rsidRDefault="00CC1528" w:rsidP="009807B5">
            <w:pPr>
              <w:cnfStyle w:val="000000000000" w:firstRow="0" w:lastRow="0" w:firstColumn="0" w:lastColumn="0" w:oddVBand="0" w:evenVBand="0" w:oddHBand="0" w:evenHBand="0" w:firstRowFirstColumn="0" w:firstRowLastColumn="0" w:lastRowFirstColumn="0" w:lastRowLastColumn="0"/>
            </w:pPr>
            <w:r>
              <w:t>2 de julio de 2016</w:t>
            </w:r>
          </w:p>
        </w:tc>
      </w:tr>
      <w:tr w:rsidR="00CC1528" w14:paraId="782A8D7D"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71590AB8" w14:textId="619AEC68" w:rsidR="00CC1528" w:rsidRPr="00BA284D" w:rsidRDefault="00EC6C59" w:rsidP="009807B5">
            <w:pPr>
              <w:rPr>
                <w:b w:val="0"/>
              </w:rPr>
            </w:pPr>
            <w:r w:rsidRPr="00BA284D">
              <w:rPr>
                <w:b w:val="0"/>
              </w:rPr>
              <w:t>V 0.2</w:t>
            </w:r>
          </w:p>
        </w:tc>
        <w:tc>
          <w:tcPr>
            <w:tcW w:w="3969" w:type="dxa"/>
          </w:tcPr>
          <w:p w14:paraId="7FFD363E" w14:textId="242B0DCD" w:rsidR="00CC1528" w:rsidRDefault="00EC6C59" w:rsidP="009807B5">
            <w:pPr>
              <w:cnfStyle w:val="000000100000" w:firstRow="0" w:lastRow="0" w:firstColumn="0" w:lastColumn="0" w:oddVBand="0" w:evenVBand="0" w:oddHBand="1" w:evenHBand="0" w:firstRowFirstColumn="0" w:firstRowLastColumn="0" w:lastRowFirstColumn="0" w:lastRowLastColumn="0"/>
            </w:pPr>
            <w:r>
              <w:t>Vistas</w:t>
            </w:r>
          </w:p>
        </w:tc>
        <w:tc>
          <w:tcPr>
            <w:tcW w:w="2943" w:type="dxa"/>
          </w:tcPr>
          <w:p w14:paraId="3016DD0A" w14:textId="16F5A314" w:rsidR="00CC1528" w:rsidRDefault="00EC6C59" w:rsidP="009807B5">
            <w:pPr>
              <w:cnfStyle w:val="000000100000" w:firstRow="0" w:lastRow="0" w:firstColumn="0" w:lastColumn="0" w:oddVBand="0" w:evenVBand="0" w:oddHBand="1" w:evenHBand="0" w:firstRowFirstColumn="0" w:firstRowLastColumn="0" w:lastRowFirstColumn="0" w:lastRowLastColumn="0"/>
            </w:pPr>
            <w:r>
              <w:t>7 de julio de 2016</w:t>
            </w:r>
          </w:p>
        </w:tc>
      </w:tr>
      <w:tr w:rsidR="00CC1528" w14:paraId="62C2E6F2"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382F1D8" w14:textId="6C6664C3" w:rsidR="00CC1528" w:rsidRPr="00BA284D" w:rsidRDefault="00A24E3A" w:rsidP="009807B5">
            <w:pPr>
              <w:rPr>
                <w:b w:val="0"/>
              </w:rPr>
            </w:pPr>
            <w:r w:rsidRPr="00BA284D">
              <w:rPr>
                <w:b w:val="0"/>
              </w:rPr>
              <w:t>V 0.3</w:t>
            </w:r>
          </w:p>
        </w:tc>
        <w:tc>
          <w:tcPr>
            <w:tcW w:w="3969" w:type="dxa"/>
          </w:tcPr>
          <w:p w14:paraId="6A07C156" w14:textId="01EC9644" w:rsidR="00A24E3A" w:rsidRDefault="00A24E3A" w:rsidP="009807B5">
            <w:pPr>
              <w:cnfStyle w:val="000000000000" w:firstRow="0" w:lastRow="0" w:firstColumn="0" w:lastColumn="0" w:oddVBand="0" w:evenVBand="0" w:oddHBand="0" w:evenHBand="0" w:firstRowFirstColumn="0" w:firstRowLastColumn="0" w:lastRowFirstColumn="0" w:lastRowLastColumn="0"/>
            </w:pPr>
            <w:r>
              <w:t>Corrección de las vistas.</w:t>
            </w:r>
          </w:p>
          <w:p w14:paraId="2184A1A5" w14:textId="40EDE810" w:rsidR="00CC1528" w:rsidRDefault="00A24E3A" w:rsidP="009807B5">
            <w:pPr>
              <w:cnfStyle w:val="000000000000" w:firstRow="0" w:lastRow="0" w:firstColumn="0" w:lastColumn="0" w:oddVBand="0" w:evenVBand="0" w:oddHBand="0" w:evenHBand="0" w:firstRowFirstColumn="0" w:firstRowLastColumn="0" w:lastRowFirstColumn="0" w:lastRowLastColumn="0"/>
            </w:pPr>
            <w:r>
              <w:t>Pantallas con sus respectivas secuencias</w:t>
            </w:r>
          </w:p>
        </w:tc>
        <w:tc>
          <w:tcPr>
            <w:tcW w:w="2943" w:type="dxa"/>
          </w:tcPr>
          <w:p w14:paraId="7839F6ED" w14:textId="07A8A3A3" w:rsidR="00CC1528" w:rsidRDefault="00A24E3A" w:rsidP="009807B5">
            <w:pPr>
              <w:cnfStyle w:val="000000000000" w:firstRow="0" w:lastRow="0" w:firstColumn="0" w:lastColumn="0" w:oddVBand="0" w:evenVBand="0" w:oddHBand="0" w:evenHBand="0" w:firstRowFirstColumn="0" w:firstRowLastColumn="0" w:lastRowFirstColumn="0" w:lastRowLastColumn="0"/>
            </w:pPr>
            <w:r>
              <w:t>24 de julio de 2016</w:t>
            </w:r>
          </w:p>
        </w:tc>
      </w:tr>
      <w:tr w:rsidR="00A24E3A" w14:paraId="5F8E2877"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0ABD75F3" w14:textId="5F38321B" w:rsidR="00A24E3A" w:rsidRPr="00BA284D" w:rsidRDefault="00A24E3A" w:rsidP="00A24E3A">
            <w:pPr>
              <w:rPr>
                <w:b w:val="0"/>
              </w:rPr>
            </w:pPr>
            <w:r w:rsidRPr="00BA284D">
              <w:rPr>
                <w:b w:val="0"/>
              </w:rPr>
              <w:t>V0.4</w:t>
            </w:r>
          </w:p>
        </w:tc>
        <w:tc>
          <w:tcPr>
            <w:tcW w:w="3969" w:type="dxa"/>
          </w:tcPr>
          <w:p w14:paraId="21629311" w14:textId="70ED02AD" w:rsidR="00A24E3A" w:rsidRDefault="00A24E3A" w:rsidP="00A24E3A">
            <w:pPr>
              <w:cnfStyle w:val="000000100000" w:firstRow="0" w:lastRow="0" w:firstColumn="0" w:lastColumn="0" w:oddVBand="0" w:evenVBand="0" w:oddHBand="1" w:evenHBand="0" w:firstRowFirstColumn="0" w:firstRowLastColumn="0" w:lastRowFirstColumn="0" w:lastRowLastColumn="0"/>
            </w:pPr>
            <w:r>
              <w:t>BPMN de interacción con el usuario</w:t>
            </w:r>
          </w:p>
        </w:tc>
        <w:tc>
          <w:tcPr>
            <w:tcW w:w="2943" w:type="dxa"/>
          </w:tcPr>
          <w:p w14:paraId="5DB0B7F5" w14:textId="0E5147B2" w:rsidR="00A24E3A" w:rsidRDefault="00A24E3A" w:rsidP="00A24E3A">
            <w:pPr>
              <w:cnfStyle w:val="000000100000" w:firstRow="0" w:lastRow="0" w:firstColumn="0" w:lastColumn="0" w:oddVBand="0" w:evenVBand="0" w:oddHBand="1" w:evenHBand="0" w:firstRowFirstColumn="0" w:firstRowLastColumn="0" w:lastRowFirstColumn="0" w:lastRowLastColumn="0"/>
            </w:pPr>
            <w:r>
              <w:t>26 de julio de 2016</w:t>
            </w:r>
          </w:p>
        </w:tc>
      </w:tr>
      <w:tr w:rsidR="00BE0912" w14:paraId="35983FF8"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035DDCD1" w14:textId="31560393" w:rsidR="00BE0912" w:rsidRPr="00BA284D" w:rsidRDefault="00BE0912" w:rsidP="00A24E3A">
            <w:pPr>
              <w:rPr>
                <w:b w:val="0"/>
              </w:rPr>
            </w:pPr>
            <w:r w:rsidRPr="00BA284D">
              <w:rPr>
                <w:b w:val="0"/>
              </w:rPr>
              <w:t>V0.5</w:t>
            </w:r>
          </w:p>
        </w:tc>
        <w:tc>
          <w:tcPr>
            <w:tcW w:w="3969" w:type="dxa"/>
          </w:tcPr>
          <w:p w14:paraId="540CA66D" w14:textId="77777777" w:rsidR="00BE0912" w:rsidRDefault="00BE0912" w:rsidP="00A24E3A">
            <w:pPr>
              <w:cnfStyle w:val="000000000000" w:firstRow="0" w:lastRow="0" w:firstColumn="0" w:lastColumn="0" w:oddVBand="0" w:evenVBand="0" w:oddHBand="0" w:evenHBand="0" w:firstRowFirstColumn="0" w:firstRowLastColumn="0" w:lastRowFirstColumn="0" w:lastRowLastColumn="0"/>
            </w:pPr>
            <w:r>
              <w:t>Ingresar diagramas y explicación de la estructura del sistema</w:t>
            </w:r>
          </w:p>
          <w:p w14:paraId="42ECFAD8" w14:textId="4E851A88" w:rsidR="009B4286" w:rsidRDefault="009B4286" w:rsidP="00A24E3A">
            <w:pPr>
              <w:cnfStyle w:val="000000000000" w:firstRow="0" w:lastRow="0" w:firstColumn="0" w:lastColumn="0" w:oddVBand="0" w:evenVBand="0" w:oddHBand="0" w:evenHBand="0" w:firstRowFirstColumn="0" w:firstRowLastColumn="0" w:lastRowFirstColumn="0" w:lastRowLastColumn="0"/>
            </w:pPr>
            <w:r>
              <w:t>Actualizar Vista de componentes</w:t>
            </w:r>
          </w:p>
        </w:tc>
        <w:tc>
          <w:tcPr>
            <w:tcW w:w="2943" w:type="dxa"/>
          </w:tcPr>
          <w:p w14:paraId="185FFDCC" w14:textId="544598BA" w:rsidR="00BE0912" w:rsidRDefault="00BE0912" w:rsidP="00A24E3A">
            <w:pPr>
              <w:cnfStyle w:val="000000000000" w:firstRow="0" w:lastRow="0" w:firstColumn="0" w:lastColumn="0" w:oddVBand="0" w:evenVBand="0" w:oddHBand="0" w:evenHBand="0" w:firstRowFirstColumn="0" w:firstRowLastColumn="0" w:lastRowFirstColumn="0" w:lastRowLastColumn="0"/>
            </w:pPr>
            <w:r>
              <w:t>27 de julio de 2016</w:t>
            </w:r>
          </w:p>
        </w:tc>
      </w:tr>
      <w:tr w:rsidR="00CE3852" w14:paraId="7D727C42"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7784812" w14:textId="6AC6D4A2" w:rsidR="00CE3852" w:rsidRPr="00BA284D" w:rsidRDefault="00CE3852" w:rsidP="00A24E3A">
            <w:pPr>
              <w:rPr>
                <w:b w:val="0"/>
              </w:rPr>
            </w:pPr>
            <w:r w:rsidRPr="00BA284D">
              <w:rPr>
                <w:b w:val="0"/>
              </w:rPr>
              <w:t>V0.6</w:t>
            </w:r>
          </w:p>
        </w:tc>
        <w:tc>
          <w:tcPr>
            <w:tcW w:w="3969" w:type="dxa"/>
          </w:tcPr>
          <w:p w14:paraId="4C091706" w14:textId="77777777" w:rsidR="00CE3852" w:rsidRDefault="00CE3852" w:rsidP="00A24E3A">
            <w:pPr>
              <w:cnfStyle w:val="000000100000" w:firstRow="0" w:lastRow="0" w:firstColumn="0" w:lastColumn="0" w:oddVBand="0" w:evenVBand="0" w:oddHBand="1" w:evenHBand="0" w:firstRowFirstColumn="0" w:firstRowLastColumn="0" w:lastRowFirstColumn="0" w:lastRowLastColumn="0"/>
            </w:pPr>
            <w:r>
              <w:t>Diagramas comportamentales de alto nivel</w:t>
            </w:r>
          </w:p>
          <w:p w14:paraId="7C7190A2" w14:textId="0D428E21" w:rsidR="00CE3852" w:rsidRDefault="00CE3852" w:rsidP="00A24E3A">
            <w:pPr>
              <w:cnfStyle w:val="000000100000" w:firstRow="0" w:lastRow="0" w:firstColumn="0" w:lastColumn="0" w:oddVBand="0" w:evenVBand="0" w:oddHBand="1" w:evenHBand="0" w:firstRowFirstColumn="0" w:firstRowLastColumn="0" w:lastRowFirstColumn="0" w:lastRowLastColumn="0"/>
            </w:pPr>
            <w:r>
              <w:t>Agregar sección para diagramas de bajo nivel</w:t>
            </w:r>
          </w:p>
        </w:tc>
        <w:tc>
          <w:tcPr>
            <w:tcW w:w="2943" w:type="dxa"/>
          </w:tcPr>
          <w:p w14:paraId="2BC69C9A" w14:textId="5712B7B1" w:rsidR="00CE3852" w:rsidRDefault="00CE3852" w:rsidP="00A24E3A">
            <w:pPr>
              <w:cnfStyle w:val="000000100000" w:firstRow="0" w:lastRow="0" w:firstColumn="0" w:lastColumn="0" w:oddVBand="0" w:evenVBand="0" w:oddHBand="1" w:evenHBand="0" w:firstRowFirstColumn="0" w:firstRowLastColumn="0" w:lastRowFirstColumn="0" w:lastRowLastColumn="0"/>
            </w:pPr>
            <w:r>
              <w:t>03 de agosto de 2016</w:t>
            </w:r>
          </w:p>
        </w:tc>
      </w:tr>
      <w:tr w:rsidR="00CE3852" w14:paraId="106FC955"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43E8862E" w14:textId="5330CFDB" w:rsidR="00CE3852" w:rsidRPr="00BA284D" w:rsidRDefault="00FD13FC" w:rsidP="00A24E3A">
            <w:pPr>
              <w:rPr>
                <w:b w:val="0"/>
              </w:rPr>
            </w:pPr>
            <w:r w:rsidRPr="00BA284D">
              <w:rPr>
                <w:b w:val="0"/>
              </w:rPr>
              <w:t>V0.7</w:t>
            </w:r>
          </w:p>
        </w:tc>
        <w:tc>
          <w:tcPr>
            <w:tcW w:w="3969" w:type="dxa"/>
          </w:tcPr>
          <w:p w14:paraId="4A70668E" w14:textId="01D51302" w:rsidR="00CE3852" w:rsidRDefault="00FD13FC" w:rsidP="00A24E3A">
            <w:pPr>
              <w:cnfStyle w:val="000000000000" w:firstRow="0" w:lastRow="0" w:firstColumn="0" w:lastColumn="0" w:oddVBand="0" w:evenVBand="0" w:oddHBand="0" w:evenHBand="0" w:firstRowFirstColumn="0" w:firstRowLastColumn="0" w:lastRowFirstColumn="0" w:lastRowLastColumn="0"/>
            </w:pPr>
            <w:r>
              <w:t>Arreglar y actualizar modelo de domino</w:t>
            </w:r>
          </w:p>
        </w:tc>
        <w:tc>
          <w:tcPr>
            <w:tcW w:w="2943" w:type="dxa"/>
          </w:tcPr>
          <w:p w14:paraId="551B393D" w14:textId="700A3874" w:rsidR="00CE3852" w:rsidRDefault="00FD13FC" w:rsidP="00A24E3A">
            <w:pPr>
              <w:cnfStyle w:val="000000000000" w:firstRow="0" w:lastRow="0" w:firstColumn="0" w:lastColumn="0" w:oddVBand="0" w:evenVBand="0" w:oddHBand="0" w:evenHBand="0" w:firstRowFirstColumn="0" w:firstRowLastColumn="0" w:lastRowFirstColumn="0" w:lastRowLastColumn="0"/>
            </w:pPr>
            <w:r>
              <w:t>14 de agosto de 2016</w:t>
            </w:r>
          </w:p>
        </w:tc>
      </w:tr>
      <w:tr w:rsidR="00053FEF" w14:paraId="10A7815B"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3E1987A" w14:textId="35F0EC69" w:rsidR="00053FEF" w:rsidRPr="00BA284D" w:rsidRDefault="00053FEF" w:rsidP="00A24E3A">
            <w:pPr>
              <w:rPr>
                <w:b w:val="0"/>
              </w:rPr>
            </w:pPr>
            <w:r w:rsidRPr="00BA284D">
              <w:rPr>
                <w:b w:val="0"/>
              </w:rPr>
              <w:t>V 0.8</w:t>
            </w:r>
          </w:p>
        </w:tc>
        <w:tc>
          <w:tcPr>
            <w:tcW w:w="3969" w:type="dxa"/>
          </w:tcPr>
          <w:p w14:paraId="50A34A33" w14:textId="03C7A16C" w:rsidR="00053FEF" w:rsidRDefault="00053FEF" w:rsidP="00A24E3A">
            <w:pPr>
              <w:cnfStyle w:val="000000100000" w:firstRow="0" w:lastRow="0" w:firstColumn="0" w:lastColumn="0" w:oddVBand="0" w:evenVBand="0" w:oddHBand="1" w:evenHBand="0" w:firstRowFirstColumn="0" w:firstRowLastColumn="0" w:lastRowFirstColumn="0" w:lastRowLastColumn="0"/>
            </w:pPr>
            <w:r>
              <w:t>Corrección general del documento</w:t>
            </w:r>
          </w:p>
        </w:tc>
        <w:tc>
          <w:tcPr>
            <w:tcW w:w="2943" w:type="dxa"/>
          </w:tcPr>
          <w:p w14:paraId="2362641D" w14:textId="049B0426" w:rsidR="00053FEF" w:rsidRDefault="00053FEF" w:rsidP="00A24E3A">
            <w:pPr>
              <w:cnfStyle w:val="000000100000" w:firstRow="0" w:lastRow="0" w:firstColumn="0" w:lastColumn="0" w:oddVBand="0" w:evenVBand="0" w:oddHBand="1" w:evenHBand="0" w:firstRowFirstColumn="0" w:firstRowLastColumn="0" w:lastRowFirstColumn="0" w:lastRowLastColumn="0"/>
            </w:pPr>
            <w:r>
              <w:t>15 de agosto de 2016</w:t>
            </w:r>
          </w:p>
        </w:tc>
      </w:tr>
      <w:tr w:rsidR="00E75303" w14:paraId="46735161"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5435547A" w14:textId="45A5B5A7" w:rsidR="00E75303" w:rsidRPr="00CC2E80" w:rsidRDefault="00E75303" w:rsidP="00A24E3A">
            <w:pPr>
              <w:rPr>
                <w:b w:val="0"/>
              </w:rPr>
            </w:pPr>
            <w:r w:rsidRPr="00CC2E80">
              <w:rPr>
                <w:b w:val="0"/>
              </w:rPr>
              <w:t>V 0.9</w:t>
            </w:r>
          </w:p>
        </w:tc>
        <w:tc>
          <w:tcPr>
            <w:tcW w:w="3969" w:type="dxa"/>
          </w:tcPr>
          <w:p w14:paraId="1CF6A543" w14:textId="2968982F" w:rsidR="00E75303" w:rsidRDefault="00E75303" w:rsidP="00A24E3A">
            <w:pPr>
              <w:cnfStyle w:val="000000000000" w:firstRow="0" w:lastRow="0" w:firstColumn="0" w:lastColumn="0" w:oddVBand="0" w:evenVBand="0" w:oddHBand="0" w:evenHBand="0" w:firstRowFirstColumn="0" w:firstRowLastColumn="0" w:lastRowFirstColumn="0" w:lastRowLastColumn="0"/>
            </w:pPr>
            <w:r>
              <w:t xml:space="preserve">Cambio modelo de dominio </w:t>
            </w:r>
          </w:p>
        </w:tc>
        <w:tc>
          <w:tcPr>
            <w:tcW w:w="2943" w:type="dxa"/>
          </w:tcPr>
          <w:p w14:paraId="4EB3B220" w14:textId="77777777" w:rsidR="00E75303" w:rsidRDefault="00E75303" w:rsidP="00A24E3A">
            <w:pPr>
              <w:cnfStyle w:val="000000000000" w:firstRow="0" w:lastRow="0" w:firstColumn="0" w:lastColumn="0" w:oddVBand="0" w:evenVBand="0" w:oddHBand="0" w:evenHBand="0" w:firstRowFirstColumn="0" w:firstRowLastColumn="0" w:lastRowFirstColumn="0" w:lastRowLastColumn="0"/>
            </w:pPr>
            <w:r>
              <w:t>3 de Noviembre de 2016</w:t>
            </w:r>
          </w:p>
          <w:p w14:paraId="3D2EC61E" w14:textId="677A0236" w:rsidR="00E75303" w:rsidRDefault="00E75303" w:rsidP="00A24E3A">
            <w:pPr>
              <w:cnfStyle w:val="000000000000" w:firstRow="0" w:lastRow="0" w:firstColumn="0" w:lastColumn="0" w:oddVBand="0" w:evenVBand="0" w:oddHBand="0" w:evenHBand="0" w:firstRowFirstColumn="0" w:firstRowLastColumn="0" w:lastRowFirstColumn="0" w:lastRowLastColumn="0"/>
            </w:pPr>
          </w:p>
        </w:tc>
      </w:tr>
      <w:tr w:rsidR="00E75303" w14:paraId="78FE2E17"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46495A43" w14:textId="62013368" w:rsidR="00E75303" w:rsidRPr="00CC2E80" w:rsidRDefault="00145C44" w:rsidP="00A24E3A">
            <w:pPr>
              <w:rPr>
                <w:b w:val="0"/>
              </w:rPr>
            </w:pPr>
            <w:r w:rsidRPr="00CC2E80">
              <w:rPr>
                <w:b w:val="0"/>
              </w:rPr>
              <w:t>V 0.11</w:t>
            </w:r>
          </w:p>
        </w:tc>
        <w:tc>
          <w:tcPr>
            <w:tcW w:w="3969" w:type="dxa"/>
          </w:tcPr>
          <w:p w14:paraId="0718A89D" w14:textId="3FA03B7D" w:rsidR="00E75303" w:rsidRDefault="00145C44" w:rsidP="00A24E3A">
            <w:pPr>
              <w:cnfStyle w:val="000000100000" w:firstRow="0" w:lastRow="0" w:firstColumn="0" w:lastColumn="0" w:oddVBand="0" w:evenVBand="0" w:oddHBand="1" w:evenHBand="0" w:firstRowFirstColumn="0" w:firstRowLastColumn="0" w:lastRowFirstColumn="0" w:lastRowLastColumn="0"/>
            </w:pPr>
            <w:r>
              <w:t>Corrección diagrama de secuencia general</w:t>
            </w:r>
          </w:p>
        </w:tc>
        <w:tc>
          <w:tcPr>
            <w:tcW w:w="2943" w:type="dxa"/>
          </w:tcPr>
          <w:p w14:paraId="58095491" w14:textId="3F86F3BE" w:rsidR="00E75303" w:rsidRDefault="00145C44" w:rsidP="00A24E3A">
            <w:pPr>
              <w:cnfStyle w:val="000000100000" w:firstRow="0" w:lastRow="0" w:firstColumn="0" w:lastColumn="0" w:oddVBand="0" w:evenVBand="0" w:oddHBand="1" w:evenHBand="0" w:firstRowFirstColumn="0" w:firstRowLastColumn="0" w:lastRowFirstColumn="0" w:lastRowLastColumn="0"/>
            </w:pPr>
            <w:r>
              <w:t>9 septiembre de 2016</w:t>
            </w:r>
          </w:p>
        </w:tc>
      </w:tr>
    </w:tbl>
    <w:p w14:paraId="1C1F718D" w14:textId="3799E7A4" w:rsidR="0084075A" w:rsidRDefault="0084075A" w:rsidP="00623578"/>
    <w:p w14:paraId="4F6E996C" w14:textId="13896ACA" w:rsidR="00ED5B3F" w:rsidRDefault="0084075A" w:rsidP="00ED5B3F">
      <w:pPr>
        <w:pStyle w:val="Heading1"/>
      </w:pPr>
      <w:r>
        <w:br w:type="column"/>
      </w:r>
      <w:bookmarkStart w:id="6" w:name="_Toc457975360"/>
      <w:bookmarkStart w:id="7" w:name="_Toc457975427"/>
      <w:bookmarkStart w:id="8" w:name="_Toc460168395"/>
      <w:r>
        <w:lastRenderedPageBreak/>
        <w:t>Contenido</w:t>
      </w:r>
      <w:bookmarkEnd w:id="6"/>
      <w:bookmarkEnd w:id="7"/>
      <w:bookmarkEnd w:id="8"/>
    </w:p>
    <w:p w14:paraId="0850D495" w14:textId="65D4AFB8" w:rsidR="00BA284D" w:rsidRDefault="00ED5B3F">
      <w:pPr>
        <w:pStyle w:val="TOC1"/>
        <w:tabs>
          <w:tab w:val="left" w:pos="480"/>
          <w:tab w:val="right" w:leader="dot" w:pos="8828"/>
        </w:tabs>
        <w:rPr>
          <w:rFonts w:asciiTheme="minorHAnsi" w:eastAsiaTheme="minorEastAsia" w:hAnsiTheme="minorHAnsi"/>
          <w:b w:val="0"/>
          <w:bCs w:val="0"/>
          <w:caps w:val="0"/>
          <w:noProof/>
          <w:sz w:val="22"/>
          <w:szCs w:val="22"/>
          <w:lang w:eastAsia="es-CO"/>
        </w:rPr>
      </w:pPr>
      <w:r>
        <w:fldChar w:fldCharType="begin"/>
      </w:r>
      <w:r>
        <w:instrText xml:space="preserve"> TOC \o "1-6" \h \z \u </w:instrText>
      </w:r>
      <w:r>
        <w:fldChar w:fldCharType="separate"/>
      </w:r>
      <w:hyperlink w:anchor="_Toc460168394" w:history="1">
        <w:r w:rsidR="00BA284D" w:rsidRPr="00F11043">
          <w:rPr>
            <w:rStyle w:val="Hyperlink"/>
            <w:noProof/>
          </w:rPr>
          <w:t>1</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Historial de cambios</w:t>
        </w:r>
        <w:r w:rsidR="00BA284D">
          <w:rPr>
            <w:noProof/>
            <w:webHidden/>
          </w:rPr>
          <w:tab/>
        </w:r>
        <w:r w:rsidR="00BA284D">
          <w:rPr>
            <w:noProof/>
            <w:webHidden/>
          </w:rPr>
          <w:fldChar w:fldCharType="begin"/>
        </w:r>
        <w:r w:rsidR="00BA284D">
          <w:rPr>
            <w:noProof/>
            <w:webHidden/>
          </w:rPr>
          <w:instrText xml:space="preserve"> PAGEREF _Toc460168394 \h </w:instrText>
        </w:r>
        <w:r w:rsidR="00BA284D">
          <w:rPr>
            <w:noProof/>
            <w:webHidden/>
          </w:rPr>
        </w:r>
        <w:r w:rsidR="00BA284D">
          <w:rPr>
            <w:noProof/>
            <w:webHidden/>
          </w:rPr>
          <w:fldChar w:fldCharType="separate"/>
        </w:r>
        <w:r w:rsidR="00BA284D">
          <w:rPr>
            <w:noProof/>
            <w:webHidden/>
          </w:rPr>
          <w:t>1</w:t>
        </w:r>
        <w:r w:rsidR="00BA284D">
          <w:rPr>
            <w:noProof/>
            <w:webHidden/>
          </w:rPr>
          <w:fldChar w:fldCharType="end"/>
        </w:r>
      </w:hyperlink>
    </w:p>
    <w:p w14:paraId="1FF80DB4" w14:textId="1021F644"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395" w:history="1">
        <w:r w:rsidR="00BA284D" w:rsidRPr="00F11043">
          <w:rPr>
            <w:rStyle w:val="Hyperlink"/>
            <w:noProof/>
          </w:rPr>
          <w:t>2</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Contenido</w:t>
        </w:r>
        <w:r w:rsidR="00BA284D">
          <w:rPr>
            <w:noProof/>
            <w:webHidden/>
          </w:rPr>
          <w:tab/>
        </w:r>
        <w:r w:rsidR="00BA284D">
          <w:rPr>
            <w:noProof/>
            <w:webHidden/>
          </w:rPr>
          <w:fldChar w:fldCharType="begin"/>
        </w:r>
        <w:r w:rsidR="00BA284D">
          <w:rPr>
            <w:noProof/>
            <w:webHidden/>
          </w:rPr>
          <w:instrText xml:space="preserve"> PAGEREF _Toc460168395 \h </w:instrText>
        </w:r>
        <w:r w:rsidR="00BA284D">
          <w:rPr>
            <w:noProof/>
            <w:webHidden/>
          </w:rPr>
        </w:r>
        <w:r w:rsidR="00BA284D">
          <w:rPr>
            <w:noProof/>
            <w:webHidden/>
          </w:rPr>
          <w:fldChar w:fldCharType="separate"/>
        </w:r>
        <w:r w:rsidR="00BA284D">
          <w:rPr>
            <w:noProof/>
            <w:webHidden/>
          </w:rPr>
          <w:t>2</w:t>
        </w:r>
        <w:r w:rsidR="00BA284D">
          <w:rPr>
            <w:noProof/>
            <w:webHidden/>
          </w:rPr>
          <w:fldChar w:fldCharType="end"/>
        </w:r>
      </w:hyperlink>
    </w:p>
    <w:p w14:paraId="0A32875D" w14:textId="622BC674"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396" w:history="1">
        <w:r w:rsidR="00BA284D" w:rsidRPr="00F11043">
          <w:rPr>
            <w:rStyle w:val="Hyperlink"/>
            <w:noProof/>
          </w:rPr>
          <w:t>3</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Lista de figuras</w:t>
        </w:r>
        <w:r w:rsidR="00BA284D">
          <w:rPr>
            <w:noProof/>
            <w:webHidden/>
          </w:rPr>
          <w:tab/>
        </w:r>
        <w:r w:rsidR="00BA284D">
          <w:rPr>
            <w:noProof/>
            <w:webHidden/>
          </w:rPr>
          <w:fldChar w:fldCharType="begin"/>
        </w:r>
        <w:r w:rsidR="00BA284D">
          <w:rPr>
            <w:noProof/>
            <w:webHidden/>
          </w:rPr>
          <w:instrText xml:space="preserve"> PAGEREF _Toc460168396 \h </w:instrText>
        </w:r>
        <w:r w:rsidR="00BA284D">
          <w:rPr>
            <w:noProof/>
            <w:webHidden/>
          </w:rPr>
        </w:r>
        <w:r w:rsidR="00BA284D">
          <w:rPr>
            <w:noProof/>
            <w:webHidden/>
          </w:rPr>
          <w:fldChar w:fldCharType="separate"/>
        </w:r>
        <w:r w:rsidR="00BA284D">
          <w:rPr>
            <w:noProof/>
            <w:webHidden/>
          </w:rPr>
          <w:t>4</w:t>
        </w:r>
        <w:r w:rsidR="00BA284D">
          <w:rPr>
            <w:noProof/>
            <w:webHidden/>
          </w:rPr>
          <w:fldChar w:fldCharType="end"/>
        </w:r>
      </w:hyperlink>
    </w:p>
    <w:p w14:paraId="4F7FAD83" w14:textId="70502C29"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397" w:history="1">
        <w:r w:rsidR="00BA284D" w:rsidRPr="00F11043">
          <w:rPr>
            <w:rStyle w:val="Hyperlink"/>
            <w:noProof/>
          </w:rPr>
          <w:t>4</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Lista de tablas</w:t>
        </w:r>
        <w:r w:rsidR="00BA284D">
          <w:rPr>
            <w:noProof/>
            <w:webHidden/>
          </w:rPr>
          <w:tab/>
        </w:r>
        <w:r w:rsidR="00BA284D">
          <w:rPr>
            <w:noProof/>
            <w:webHidden/>
          </w:rPr>
          <w:fldChar w:fldCharType="begin"/>
        </w:r>
        <w:r w:rsidR="00BA284D">
          <w:rPr>
            <w:noProof/>
            <w:webHidden/>
          </w:rPr>
          <w:instrText xml:space="preserve"> PAGEREF _Toc460168397 \h </w:instrText>
        </w:r>
        <w:r w:rsidR="00BA284D">
          <w:rPr>
            <w:noProof/>
            <w:webHidden/>
          </w:rPr>
        </w:r>
        <w:r w:rsidR="00BA284D">
          <w:rPr>
            <w:noProof/>
            <w:webHidden/>
          </w:rPr>
          <w:fldChar w:fldCharType="separate"/>
        </w:r>
        <w:r w:rsidR="00BA284D">
          <w:rPr>
            <w:noProof/>
            <w:webHidden/>
          </w:rPr>
          <w:t>4</w:t>
        </w:r>
        <w:r w:rsidR="00BA284D">
          <w:rPr>
            <w:noProof/>
            <w:webHidden/>
          </w:rPr>
          <w:fldChar w:fldCharType="end"/>
        </w:r>
      </w:hyperlink>
    </w:p>
    <w:p w14:paraId="7030534D" w14:textId="76A4C423"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398" w:history="1">
        <w:r w:rsidR="00BA284D" w:rsidRPr="00F11043">
          <w:rPr>
            <w:rStyle w:val="Hyperlink"/>
            <w:noProof/>
          </w:rPr>
          <w:t>5</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Introducción</w:t>
        </w:r>
        <w:r w:rsidR="00BA284D">
          <w:rPr>
            <w:noProof/>
            <w:webHidden/>
          </w:rPr>
          <w:tab/>
        </w:r>
        <w:r w:rsidR="00BA284D">
          <w:rPr>
            <w:noProof/>
            <w:webHidden/>
          </w:rPr>
          <w:fldChar w:fldCharType="begin"/>
        </w:r>
        <w:r w:rsidR="00BA284D">
          <w:rPr>
            <w:noProof/>
            <w:webHidden/>
          </w:rPr>
          <w:instrText xml:space="preserve"> PAGEREF _Toc460168398 \h </w:instrText>
        </w:r>
        <w:r w:rsidR="00BA284D">
          <w:rPr>
            <w:noProof/>
            <w:webHidden/>
          </w:rPr>
        </w:r>
        <w:r w:rsidR="00BA284D">
          <w:rPr>
            <w:noProof/>
            <w:webHidden/>
          </w:rPr>
          <w:fldChar w:fldCharType="separate"/>
        </w:r>
        <w:r w:rsidR="00BA284D">
          <w:rPr>
            <w:noProof/>
            <w:webHidden/>
          </w:rPr>
          <w:t>5</w:t>
        </w:r>
        <w:r w:rsidR="00BA284D">
          <w:rPr>
            <w:noProof/>
            <w:webHidden/>
          </w:rPr>
          <w:fldChar w:fldCharType="end"/>
        </w:r>
      </w:hyperlink>
    </w:p>
    <w:p w14:paraId="08F8B394" w14:textId="55895ABD"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399" w:history="1">
        <w:r w:rsidR="00BA284D" w:rsidRPr="00F11043">
          <w:rPr>
            <w:rStyle w:val="Hyperlink"/>
            <w:noProof/>
          </w:rPr>
          <w:t>5.1</w:t>
        </w:r>
        <w:r w:rsidR="00BA284D">
          <w:rPr>
            <w:rFonts w:eastAsiaTheme="minorEastAsia"/>
            <w:b w:val="0"/>
            <w:bCs w:val="0"/>
            <w:noProof/>
            <w:sz w:val="22"/>
            <w:szCs w:val="22"/>
            <w:lang w:eastAsia="es-CO"/>
          </w:rPr>
          <w:tab/>
        </w:r>
        <w:r w:rsidR="00BA284D" w:rsidRPr="00F11043">
          <w:rPr>
            <w:rStyle w:val="Hyperlink"/>
            <w:noProof/>
          </w:rPr>
          <w:t>Descripción del documento</w:t>
        </w:r>
        <w:r w:rsidR="00BA284D">
          <w:rPr>
            <w:noProof/>
            <w:webHidden/>
          </w:rPr>
          <w:tab/>
        </w:r>
        <w:r w:rsidR="00BA284D">
          <w:rPr>
            <w:noProof/>
            <w:webHidden/>
          </w:rPr>
          <w:fldChar w:fldCharType="begin"/>
        </w:r>
        <w:r w:rsidR="00BA284D">
          <w:rPr>
            <w:noProof/>
            <w:webHidden/>
          </w:rPr>
          <w:instrText xml:space="preserve"> PAGEREF _Toc460168399 \h </w:instrText>
        </w:r>
        <w:r w:rsidR="00BA284D">
          <w:rPr>
            <w:noProof/>
            <w:webHidden/>
          </w:rPr>
        </w:r>
        <w:r w:rsidR="00BA284D">
          <w:rPr>
            <w:noProof/>
            <w:webHidden/>
          </w:rPr>
          <w:fldChar w:fldCharType="separate"/>
        </w:r>
        <w:r w:rsidR="00BA284D">
          <w:rPr>
            <w:noProof/>
            <w:webHidden/>
          </w:rPr>
          <w:t>5</w:t>
        </w:r>
        <w:r w:rsidR="00BA284D">
          <w:rPr>
            <w:noProof/>
            <w:webHidden/>
          </w:rPr>
          <w:fldChar w:fldCharType="end"/>
        </w:r>
      </w:hyperlink>
    </w:p>
    <w:p w14:paraId="480DD8F5" w14:textId="5C955C3E"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400" w:history="1">
        <w:r w:rsidR="00BA284D" w:rsidRPr="00F11043">
          <w:rPr>
            <w:rStyle w:val="Hyperlink"/>
            <w:noProof/>
          </w:rPr>
          <w:t>6</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Arquitectura</w:t>
        </w:r>
        <w:r w:rsidR="00BA284D">
          <w:rPr>
            <w:noProof/>
            <w:webHidden/>
          </w:rPr>
          <w:tab/>
        </w:r>
        <w:r w:rsidR="00BA284D">
          <w:rPr>
            <w:noProof/>
            <w:webHidden/>
          </w:rPr>
          <w:fldChar w:fldCharType="begin"/>
        </w:r>
        <w:r w:rsidR="00BA284D">
          <w:rPr>
            <w:noProof/>
            <w:webHidden/>
          </w:rPr>
          <w:instrText xml:space="preserve"> PAGEREF _Toc460168400 \h </w:instrText>
        </w:r>
        <w:r w:rsidR="00BA284D">
          <w:rPr>
            <w:noProof/>
            <w:webHidden/>
          </w:rPr>
        </w:r>
        <w:r w:rsidR="00BA284D">
          <w:rPr>
            <w:noProof/>
            <w:webHidden/>
          </w:rPr>
          <w:fldChar w:fldCharType="separate"/>
        </w:r>
        <w:r w:rsidR="00BA284D">
          <w:rPr>
            <w:noProof/>
            <w:webHidden/>
          </w:rPr>
          <w:t>6</w:t>
        </w:r>
        <w:r w:rsidR="00BA284D">
          <w:rPr>
            <w:noProof/>
            <w:webHidden/>
          </w:rPr>
          <w:fldChar w:fldCharType="end"/>
        </w:r>
      </w:hyperlink>
    </w:p>
    <w:p w14:paraId="5648FE94" w14:textId="0250590D"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01" w:history="1">
        <w:r w:rsidR="00BA284D" w:rsidRPr="00F11043">
          <w:rPr>
            <w:rStyle w:val="Hyperlink"/>
            <w:noProof/>
          </w:rPr>
          <w:t>6.1</w:t>
        </w:r>
        <w:r w:rsidR="00BA284D">
          <w:rPr>
            <w:rFonts w:eastAsiaTheme="minorEastAsia"/>
            <w:b w:val="0"/>
            <w:bCs w:val="0"/>
            <w:noProof/>
            <w:sz w:val="22"/>
            <w:szCs w:val="22"/>
            <w:lang w:eastAsia="es-CO"/>
          </w:rPr>
          <w:tab/>
        </w:r>
        <w:r w:rsidR="00BA284D" w:rsidRPr="00F11043">
          <w:rPr>
            <w:rStyle w:val="Hyperlink"/>
            <w:noProof/>
          </w:rPr>
          <w:t>Vista lógica del sistema</w:t>
        </w:r>
        <w:r w:rsidR="00BA284D">
          <w:rPr>
            <w:noProof/>
            <w:webHidden/>
          </w:rPr>
          <w:tab/>
        </w:r>
        <w:r w:rsidR="00BA284D">
          <w:rPr>
            <w:noProof/>
            <w:webHidden/>
          </w:rPr>
          <w:fldChar w:fldCharType="begin"/>
        </w:r>
        <w:r w:rsidR="00BA284D">
          <w:rPr>
            <w:noProof/>
            <w:webHidden/>
          </w:rPr>
          <w:instrText xml:space="preserve"> PAGEREF _Toc460168401 \h </w:instrText>
        </w:r>
        <w:r w:rsidR="00BA284D">
          <w:rPr>
            <w:noProof/>
            <w:webHidden/>
          </w:rPr>
        </w:r>
        <w:r w:rsidR="00BA284D">
          <w:rPr>
            <w:noProof/>
            <w:webHidden/>
          </w:rPr>
          <w:fldChar w:fldCharType="separate"/>
        </w:r>
        <w:r w:rsidR="00BA284D">
          <w:rPr>
            <w:noProof/>
            <w:webHidden/>
          </w:rPr>
          <w:t>6</w:t>
        </w:r>
        <w:r w:rsidR="00BA284D">
          <w:rPr>
            <w:noProof/>
            <w:webHidden/>
          </w:rPr>
          <w:fldChar w:fldCharType="end"/>
        </w:r>
      </w:hyperlink>
    </w:p>
    <w:p w14:paraId="495B49DC" w14:textId="28B8B429"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02" w:history="1">
        <w:r w:rsidR="00BA284D" w:rsidRPr="00F11043">
          <w:rPr>
            <w:rStyle w:val="Hyperlink"/>
            <w:rFonts w:eastAsia="Times New Roman"/>
            <w:noProof/>
            <w:lang w:val="es-ES_tradnl"/>
          </w:rPr>
          <w:t>6.2</w:t>
        </w:r>
        <w:r w:rsidR="00BA284D">
          <w:rPr>
            <w:rFonts w:eastAsiaTheme="minorEastAsia"/>
            <w:b w:val="0"/>
            <w:bCs w:val="0"/>
            <w:noProof/>
            <w:sz w:val="22"/>
            <w:szCs w:val="22"/>
            <w:lang w:eastAsia="es-CO"/>
          </w:rPr>
          <w:tab/>
        </w:r>
        <w:r w:rsidR="00BA284D" w:rsidRPr="00F11043">
          <w:rPr>
            <w:rStyle w:val="Hyperlink"/>
            <w:rFonts w:eastAsia="Times New Roman"/>
            <w:noProof/>
            <w:lang w:val="es-ES_tradnl"/>
          </w:rPr>
          <w:t>Vista Física, despliegue del Sistema</w:t>
        </w:r>
        <w:r w:rsidR="00BA284D">
          <w:rPr>
            <w:noProof/>
            <w:webHidden/>
          </w:rPr>
          <w:tab/>
        </w:r>
        <w:r w:rsidR="00BA284D">
          <w:rPr>
            <w:noProof/>
            <w:webHidden/>
          </w:rPr>
          <w:fldChar w:fldCharType="begin"/>
        </w:r>
        <w:r w:rsidR="00BA284D">
          <w:rPr>
            <w:noProof/>
            <w:webHidden/>
          </w:rPr>
          <w:instrText xml:space="preserve"> PAGEREF _Toc460168402 \h </w:instrText>
        </w:r>
        <w:r w:rsidR="00BA284D">
          <w:rPr>
            <w:noProof/>
            <w:webHidden/>
          </w:rPr>
        </w:r>
        <w:r w:rsidR="00BA284D">
          <w:rPr>
            <w:noProof/>
            <w:webHidden/>
          </w:rPr>
          <w:fldChar w:fldCharType="separate"/>
        </w:r>
        <w:r w:rsidR="00BA284D">
          <w:rPr>
            <w:noProof/>
            <w:webHidden/>
          </w:rPr>
          <w:t>9</w:t>
        </w:r>
        <w:r w:rsidR="00BA284D">
          <w:rPr>
            <w:noProof/>
            <w:webHidden/>
          </w:rPr>
          <w:fldChar w:fldCharType="end"/>
        </w:r>
      </w:hyperlink>
    </w:p>
    <w:p w14:paraId="4E2D4B72" w14:textId="461CCA83" w:rsidR="00BA284D" w:rsidRDefault="00CC2E80">
      <w:pPr>
        <w:pStyle w:val="TOC3"/>
        <w:tabs>
          <w:tab w:val="left" w:pos="960"/>
          <w:tab w:val="right" w:leader="dot" w:pos="8828"/>
        </w:tabs>
        <w:rPr>
          <w:rFonts w:eastAsiaTheme="minorEastAsia"/>
          <w:noProof/>
          <w:sz w:val="22"/>
          <w:szCs w:val="22"/>
          <w:lang w:eastAsia="es-CO"/>
        </w:rPr>
      </w:pPr>
      <w:hyperlink w:anchor="_Toc460168403" w:history="1">
        <w:r w:rsidR="00BA284D" w:rsidRPr="00F11043">
          <w:rPr>
            <w:rStyle w:val="Hyperlink"/>
            <w:noProof/>
          </w:rPr>
          <w:t>6.2.1</w:t>
        </w:r>
        <w:r w:rsidR="00BA284D">
          <w:rPr>
            <w:rFonts w:eastAsiaTheme="minorEastAsia"/>
            <w:noProof/>
            <w:sz w:val="22"/>
            <w:szCs w:val="22"/>
            <w:lang w:eastAsia="es-CO"/>
          </w:rPr>
          <w:tab/>
        </w:r>
        <w:r w:rsidR="00BA284D" w:rsidRPr="00F11043">
          <w:rPr>
            <w:rStyle w:val="Hyperlink"/>
            <w:noProof/>
          </w:rPr>
          <w:t>Máquina virtual</w:t>
        </w:r>
        <w:r w:rsidR="00BA284D">
          <w:rPr>
            <w:noProof/>
            <w:webHidden/>
          </w:rPr>
          <w:tab/>
        </w:r>
        <w:r w:rsidR="00BA284D">
          <w:rPr>
            <w:noProof/>
            <w:webHidden/>
          </w:rPr>
          <w:fldChar w:fldCharType="begin"/>
        </w:r>
        <w:r w:rsidR="00BA284D">
          <w:rPr>
            <w:noProof/>
            <w:webHidden/>
          </w:rPr>
          <w:instrText xml:space="preserve"> PAGEREF _Toc460168403 \h </w:instrText>
        </w:r>
        <w:r w:rsidR="00BA284D">
          <w:rPr>
            <w:noProof/>
            <w:webHidden/>
          </w:rPr>
        </w:r>
        <w:r w:rsidR="00BA284D">
          <w:rPr>
            <w:noProof/>
            <w:webHidden/>
          </w:rPr>
          <w:fldChar w:fldCharType="separate"/>
        </w:r>
        <w:r w:rsidR="00BA284D">
          <w:rPr>
            <w:noProof/>
            <w:webHidden/>
          </w:rPr>
          <w:t>9</w:t>
        </w:r>
        <w:r w:rsidR="00BA284D">
          <w:rPr>
            <w:noProof/>
            <w:webHidden/>
          </w:rPr>
          <w:fldChar w:fldCharType="end"/>
        </w:r>
      </w:hyperlink>
    </w:p>
    <w:p w14:paraId="3AB43C0A" w14:textId="29D22AE2" w:rsidR="00BA284D" w:rsidRDefault="00CC2E80">
      <w:pPr>
        <w:pStyle w:val="TOC3"/>
        <w:tabs>
          <w:tab w:val="left" w:pos="960"/>
          <w:tab w:val="right" w:leader="dot" w:pos="8828"/>
        </w:tabs>
        <w:rPr>
          <w:rFonts w:eastAsiaTheme="minorEastAsia"/>
          <w:noProof/>
          <w:sz w:val="22"/>
          <w:szCs w:val="22"/>
          <w:lang w:eastAsia="es-CO"/>
        </w:rPr>
      </w:pPr>
      <w:hyperlink w:anchor="_Toc460168404" w:history="1">
        <w:r w:rsidR="00BA284D" w:rsidRPr="00F11043">
          <w:rPr>
            <w:rStyle w:val="Hyperlink"/>
            <w:noProof/>
          </w:rPr>
          <w:t>6.2.2</w:t>
        </w:r>
        <w:r w:rsidR="00BA284D">
          <w:rPr>
            <w:rFonts w:eastAsiaTheme="minorEastAsia"/>
            <w:noProof/>
            <w:sz w:val="22"/>
            <w:szCs w:val="22"/>
            <w:lang w:eastAsia="es-CO"/>
          </w:rPr>
          <w:tab/>
        </w:r>
        <w:r w:rsidR="00BA284D" w:rsidRPr="00F11043">
          <w:rPr>
            <w:rStyle w:val="Hyperlink"/>
            <w:noProof/>
          </w:rPr>
          <w:t>Celular</w:t>
        </w:r>
        <w:r w:rsidR="00BA284D">
          <w:rPr>
            <w:noProof/>
            <w:webHidden/>
          </w:rPr>
          <w:tab/>
        </w:r>
        <w:r w:rsidR="00BA284D">
          <w:rPr>
            <w:noProof/>
            <w:webHidden/>
          </w:rPr>
          <w:fldChar w:fldCharType="begin"/>
        </w:r>
        <w:r w:rsidR="00BA284D">
          <w:rPr>
            <w:noProof/>
            <w:webHidden/>
          </w:rPr>
          <w:instrText xml:space="preserve"> PAGEREF _Toc460168404 \h </w:instrText>
        </w:r>
        <w:r w:rsidR="00BA284D">
          <w:rPr>
            <w:noProof/>
            <w:webHidden/>
          </w:rPr>
        </w:r>
        <w:r w:rsidR="00BA284D">
          <w:rPr>
            <w:noProof/>
            <w:webHidden/>
          </w:rPr>
          <w:fldChar w:fldCharType="separate"/>
        </w:r>
        <w:r w:rsidR="00BA284D">
          <w:rPr>
            <w:noProof/>
            <w:webHidden/>
          </w:rPr>
          <w:t>10</w:t>
        </w:r>
        <w:r w:rsidR="00BA284D">
          <w:rPr>
            <w:noProof/>
            <w:webHidden/>
          </w:rPr>
          <w:fldChar w:fldCharType="end"/>
        </w:r>
      </w:hyperlink>
    </w:p>
    <w:p w14:paraId="2F702D7E" w14:textId="4A64680C"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05" w:history="1">
        <w:r w:rsidR="00BA284D" w:rsidRPr="00F11043">
          <w:rPr>
            <w:rStyle w:val="Hyperlink"/>
            <w:rFonts w:eastAsia="Times New Roman"/>
            <w:noProof/>
            <w:lang w:val="es-ES_tradnl"/>
          </w:rPr>
          <w:t>6.3</w:t>
        </w:r>
        <w:r w:rsidR="00BA284D">
          <w:rPr>
            <w:rFonts w:eastAsiaTheme="minorEastAsia"/>
            <w:b w:val="0"/>
            <w:bCs w:val="0"/>
            <w:noProof/>
            <w:sz w:val="22"/>
            <w:szCs w:val="22"/>
            <w:lang w:eastAsia="es-CO"/>
          </w:rPr>
          <w:tab/>
        </w:r>
        <w:r w:rsidR="00BA284D" w:rsidRPr="00F11043">
          <w:rPr>
            <w:rStyle w:val="Hyperlink"/>
            <w:rFonts w:eastAsia="Times New Roman"/>
            <w:noProof/>
            <w:lang w:val="es-ES_tradnl"/>
          </w:rPr>
          <w:t>Vista de Procesos del Sistema</w:t>
        </w:r>
        <w:r w:rsidR="00BA284D">
          <w:rPr>
            <w:noProof/>
            <w:webHidden/>
          </w:rPr>
          <w:tab/>
        </w:r>
        <w:r w:rsidR="00BA284D">
          <w:rPr>
            <w:noProof/>
            <w:webHidden/>
          </w:rPr>
          <w:fldChar w:fldCharType="begin"/>
        </w:r>
        <w:r w:rsidR="00BA284D">
          <w:rPr>
            <w:noProof/>
            <w:webHidden/>
          </w:rPr>
          <w:instrText xml:space="preserve"> PAGEREF _Toc460168405 \h </w:instrText>
        </w:r>
        <w:r w:rsidR="00BA284D">
          <w:rPr>
            <w:noProof/>
            <w:webHidden/>
          </w:rPr>
        </w:r>
        <w:r w:rsidR="00BA284D">
          <w:rPr>
            <w:noProof/>
            <w:webHidden/>
          </w:rPr>
          <w:fldChar w:fldCharType="separate"/>
        </w:r>
        <w:r w:rsidR="00BA284D">
          <w:rPr>
            <w:noProof/>
            <w:webHidden/>
          </w:rPr>
          <w:t>10</w:t>
        </w:r>
        <w:r w:rsidR="00BA284D">
          <w:rPr>
            <w:noProof/>
            <w:webHidden/>
          </w:rPr>
          <w:fldChar w:fldCharType="end"/>
        </w:r>
      </w:hyperlink>
    </w:p>
    <w:p w14:paraId="7D8DF6CA" w14:textId="18CB487B" w:rsidR="00BA284D" w:rsidRDefault="00CC2E80">
      <w:pPr>
        <w:pStyle w:val="TOC3"/>
        <w:tabs>
          <w:tab w:val="left" w:pos="960"/>
          <w:tab w:val="right" w:leader="dot" w:pos="8828"/>
        </w:tabs>
        <w:rPr>
          <w:rFonts w:eastAsiaTheme="minorEastAsia"/>
          <w:noProof/>
          <w:sz w:val="22"/>
          <w:szCs w:val="22"/>
          <w:lang w:eastAsia="es-CO"/>
        </w:rPr>
      </w:pPr>
      <w:hyperlink w:anchor="_Toc460168406" w:history="1">
        <w:r w:rsidR="00BA284D" w:rsidRPr="00F11043">
          <w:rPr>
            <w:rStyle w:val="Hyperlink"/>
            <w:noProof/>
            <w:lang w:val="es-ES_tradnl"/>
          </w:rPr>
          <w:t>6.3.1</w:t>
        </w:r>
        <w:r w:rsidR="00BA284D">
          <w:rPr>
            <w:rFonts w:eastAsiaTheme="minorEastAsia"/>
            <w:noProof/>
            <w:sz w:val="22"/>
            <w:szCs w:val="22"/>
            <w:lang w:eastAsia="es-CO"/>
          </w:rPr>
          <w:tab/>
        </w:r>
        <w:r w:rsidR="00BA284D" w:rsidRPr="00F11043">
          <w:rPr>
            <w:rStyle w:val="Hyperlink"/>
            <w:noProof/>
            <w:lang w:val="es-ES_tradnl"/>
          </w:rPr>
          <w:t>Vista procesos del sistema usuario paciente</w:t>
        </w:r>
        <w:r w:rsidR="00BA284D">
          <w:rPr>
            <w:noProof/>
            <w:webHidden/>
          </w:rPr>
          <w:tab/>
        </w:r>
        <w:r w:rsidR="00BA284D">
          <w:rPr>
            <w:noProof/>
            <w:webHidden/>
          </w:rPr>
          <w:fldChar w:fldCharType="begin"/>
        </w:r>
        <w:r w:rsidR="00BA284D">
          <w:rPr>
            <w:noProof/>
            <w:webHidden/>
          </w:rPr>
          <w:instrText xml:space="preserve"> PAGEREF _Toc460168406 \h </w:instrText>
        </w:r>
        <w:r w:rsidR="00BA284D">
          <w:rPr>
            <w:noProof/>
            <w:webHidden/>
          </w:rPr>
        </w:r>
        <w:r w:rsidR="00BA284D">
          <w:rPr>
            <w:noProof/>
            <w:webHidden/>
          </w:rPr>
          <w:fldChar w:fldCharType="separate"/>
        </w:r>
        <w:r w:rsidR="00BA284D">
          <w:rPr>
            <w:noProof/>
            <w:webHidden/>
          </w:rPr>
          <w:t>10</w:t>
        </w:r>
        <w:r w:rsidR="00BA284D">
          <w:rPr>
            <w:noProof/>
            <w:webHidden/>
          </w:rPr>
          <w:fldChar w:fldCharType="end"/>
        </w:r>
      </w:hyperlink>
    </w:p>
    <w:p w14:paraId="4A41902E" w14:textId="4021E344" w:rsidR="00BA284D" w:rsidRDefault="00CC2E80">
      <w:pPr>
        <w:pStyle w:val="TOC3"/>
        <w:tabs>
          <w:tab w:val="left" w:pos="960"/>
          <w:tab w:val="right" w:leader="dot" w:pos="8828"/>
        </w:tabs>
        <w:rPr>
          <w:rFonts w:eastAsiaTheme="minorEastAsia"/>
          <w:noProof/>
          <w:sz w:val="22"/>
          <w:szCs w:val="22"/>
          <w:lang w:eastAsia="es-CO"/>
        </w:rPr>
      </w:pPr>
      <w:hyperlink w:anchor="_Toc460168407" w:history="1">
        <w:r w:rsidR="00BA284D" w:rsidRPr="00F11043">
          <w:rPr>
            <w:rStyle w:val="Hyperlink"/>
            <w:noProof/>
            <w:lang w:val="es-ES"/>
          </w:rPr>
          <w:t>6.3.2</w:t>
        </w:r>
        <w:r w:rsidR="00BA284D">
          <w:rPr>
            <w:rFonts w:eastAsiaTheme="minorEastAsia"/>
            <w:noProof/>
            <w:sz w:val="22"/>
            <w:szCs w:val="22"/>
            <w:lang w:eastAsia="es-CO"/>
          </w:rPr>
          <w:tab/>
        </w:r>
        <w:r w:rsidR="00BA284D" w:rsidRPr="00F11043">
          <w:rPr>
            <w:rStyle w:val="Hyperlink"/>
            <w:noProof/>
            <w:lang w:val="es-ES"/>
          </w:rPr>
          <w:t>Vista procesos del sistema usuario administrador</w:t>
        </w:r>
        <w:r w:rsidR="00BA284D">
          <w:rPr>
            <w:noProof/>
            <w:webHidden/>
          </w:rPr>
          <w:tab/>
        </w:r>
        <w:r w:rsidR="00BA284D">
          <w:rPr>
            <w:noProof/>
            <w:webHidden/>
          </w:rPr>
          <w:fldChar w:fldCharType="begin"/>
        </w:r>
        <w:r w:rsidR="00BA284D">
          <w:rPr>
            <w:noProof/>
            <w:webHidden/>
          </w:rPr>
          <w:instrText xml:space="preserve"> PAGEREF _Toc460168407 \h </w:instrText>
        </w:r>
        <w:r w:rsidR="00BA284D">
          <w:rPr>
            <w:noProof/>
            <w:webHidden/>
          </w:rPr>
        </w:r>
        <w:r w:rsidR="00BA284D">
          <w:rPr>
            <w:noProof/>
            <w:webHidden/>
          </w:rPr>
          <w:fldChar w:fldCharType="separate"/>
        </w:r>
        <w:r w:rsidR="00BA284D">
          <w:rPr>
            <w:noProof/>
            <w:webHidden/>
          </w:rPr>
          <w:t>11</w:t>
        </w:r>
        <w:r w:rsidR="00BA284D">
          <w:rPr>
            <w:noProof/>
            <w:webHidden/>
          </w:rPr>
          <w:fldChar w:fldCharType="end"/>
        </w:r>
      </w:hyperlink>
    </w:p>
    <w:p w14:paraId="504504A9" w14:textId="315F84FB" w:rsidR="00BA284D" w:rsidRDefault="00CC2E80">
      <w:pPr>
        <w:pStyle w:val="TOC3"/>
        <w:tabs>
          <w:tab w:val="left" w:pos="960"/>
          <w:tab w:val="right" w:leader="dot" w:pos="8828"/>
        </w:tabs>
        <w:rPr>
          <w:rFonts w:eastAsiaTheme="minorEastAsia"/>
          <w:noProof/>
          <w:sz w:val="22"/>
          <w:szCs w:val="22"/>
          <w:lang w:eastAsia="es-CO"/>
        </w:rPr>
      </w:pPr>
      <w:hyperlink w:anchor="_Toc460168408" w:history="1">
        <w:r w:rsidR="00BA284D" w:rsidRPr="00F11043">
          <w:rPr>
            <w:rStyle w:val="Hyperlink"/>
            <w:noProof/>
            <w:lang w:val="es-ES"/>
          </w:rPr>
          <w:t>6.3.3</w:t>
        </w:r>
        <w:r w:rsidR="00BA284D">
          <w:rPr>
            <w:rFonts w:eastAsiaTheme="minorEastAsia"/>
            <w:noProof/>
            <w:sz w:val="22"/>
            <w:szCs w:val="22"/>
            <w:lang w:eastAsia="es-CO"/>
          </w:rPr>
          <w:tab/>
        </w:r>
        <w:r w:rsidR="00BA284D" w:rsidRPr="00F11043">
          <w:rPr>
            <w:rStyle w:val="Hyperlink"/>
            <w:noProof/>
            <w:lang w:val="es-ES"/>
          </w:rPr>
          <w:t>Crear usuario</w:t>
        </w:r>
        <w:r w:rsidR="00BA284D">
          <w:rPr>
            <w:noProof/>
            <w:webHidden/>
          </w:rPr>
          <w:tab/>
        </w:r>
        <w:r w:rsidR="00BA284D">
          <w:rPr>
            <w:noProof/>
            <w:webHidden/>
          </w:rPr>
          <w:fldChar w:fldCharType="begin"/>
        </w:r>
        <w:r w:rsidR="00BA284D">
          <w:rPr>
            <w:noProof/>
            <w:webHidden/>
          </w:rPr>
          <w:instrText xml:space="preserve"> PAGEREF _Toc460168408 \h </w:instrText>
        </w:r>
        <w:r w:rsidR="00BA284D">
          <w:rPr>
            <w:noProof/>
            <w:webHidden/>
          </w:rPr>
        </w:r>
        <w:r w:rsidR="00BA284D">
          <w:rPr>
            <w:noProof/>
            <w:webHidden/>
          </w:rPr>
          <w:fldChar w:fldCharType="separate"/>
        </w:r>
        <w:r w:rsidR="00BA284D">
          <w:rPr>
            <w:noProof/>
            <w:webHidden/>
          </w:rPr>
          <w:t>12</w:t>
        </w:r>
        <w:r w:rsidR="00BA284D">
          <w:rPr>
            <w:noProof/>
            <w:webHidden/>
          </w:rPr>
          <w:fldChar w:fldCharType="end"/>
        </w:r>
      </w:hyperlink>
    </w:p>
    <w:p w14:paraId="02D099F8" w14:textId="2315AE6A" w:rsidR="00BA284D" w:rsidRDefault="00CC2E80">
      <w:pPr>
        <w:pStyle w:val="TOC3"/>
        <w:tabs>
          <w:tab w:val="left" w:pos="960"/>
          <w:tab w:val="right" w:leader="dot" w:pos="8828"/>
        </w:tabs>
        <w:rPr>
          <w:rFonts w:eastAsiaTheme="minorEastAsia"/>
          <w:noProof/>
          <w:sz w:val="22"/>
          <w:szCs w:val="22"/>
          <w:lang w:eastAsia="es-CO"/>
        </w:rPr>
      </w:pPr>
      <w:hyperlink w:anchor="_Toc460168409" w:history="1">
        <w:r w:rsidR="00BA284D" w:rsidRPr="00F11043">
          <w:rPr>
            <w:rStyle w:val="Hyperlink"/>
            <w:noProof/>
            <w:lang w:val="es-ES"/>
          </w:rPr>
          <w:t>6.3.4</w:t>
        </w:r>
        <w:r w:rsidR="00BA284D">
          <w:rPr>
            <w:rFonts w:eastAsiaTheme="minorEastAsia"/>
            <w:noProof/>
            <w:sz w:val="22"/>
            <w:szCs w:val="22"/>
            <w:lang w:eastAsia="es-CO"/>
          </w:rPr>
          <w:tab/>
        </w:r>
        <w:r w:rsidR="00BA284D" w:rsidRPr="00F11043">
          <w:rPr>
            <w:rStyle w:val="Hyperlink"/>
            <w:noProof/>
            <w:lang w:val="es-ES"/>
          </w:rPr>
          <w:t>Editar información de usuario</w:t>
        </w:r>
        <w:r w:rsidR="00BA284D">
          <w:rPr>
            <w:noProof/>
            <w:webHidden/>
          </w:rPr>
          <w:tab/>
        </w:r>
        <w:r w:rsidR="00BA284D">
          <w:rPr>
            <w:noProof/>
            <w:webHidden/>
          </w:rPr>
          <w:fldChar w:fldCharType="begin"/>
        </w:r>
        <w:r w:rsidR="00BA284D">
          <w:rPr>
            <w:noProof/>
            <w:webHidden/>
          </w:rPr>
          <w:instrText xml:space="preserve"> PAGEREF _Toc460168409 \h </w:instrText>
        </w:r>
        <w:r w:rsidR="00BA284D">
          <w:rPr>
            <w:noProof/>
            <w:webHidden/>
          </w:rPr>
        </w:r>
        <w:r w:rsidR="00BA284D">
          <w:rPr>
            <w:noProof/>
            <w:webHidden/>
          </w:rPr>
          <w:fldChar w:fldCharType="separate"/>
        </w:r>
        <w:r w:rsidR="00BA284D">
          <w:rPr>
            <w:noProof/>
            <w:webHidden/>
          </w:rPr>
          <w:t>12</w:t>
        </w:r>
        <w:r w:rsidR="00BA284D">
          <w:rPr>
            <w:noProof/>
            <w:webHidden/>
          </w:rPr>
          <w:fldChar w:fldCharType="end"/>
        </w:r>
      </w:hyperlink>
    </w:p>
    <w:p w14:paraId="17AF7904" w14:textId="61E485F3" w:rsidR="00BA284D" w:rsidRDefault="00CC2E80">
      <w:pPr>
        <w:pStyle w:val="TOC3"/>
        <w:tabs>
          <w:tab w:val="left" w:pos="960"/>
          <w:tab w:val="right" w:leader="dot" w:pos="8828"/>
        </w:tabs>
        <w:rPr>
          <w:rFonts w:eastAsiaTheme="minorEastAsia"/>
          <w:noProof/>
          <w:sz w:val="22"/>
          <w:szCs w:val="22"/>
          <w:lang w:eastAsia="es-CO"/>
        </w:rPr>
      </w:pPr>
      <w:hyperlink w:anchor="_Toc460168410" w:history="1">
        <w:r w:rsidR="00BA284D" w:rsidRPr="00F11043">
          <w:rPr>
            <w:rStyle w:val="Hyperlink"/>
            <w:noProof/>
            <w:lang w:val="es-ES"/>
          </w:rPr>
          <w:t>6.3.5</w:t>
        </w:r>
        <w:r w:rsidR="00BA284D">
          <w:rPr>
            <w:rFonts w:eastAsiaTheme="minorEastAsia"/>
            <w:noProof/>
            <w:sz w:val="22"/>
            <w:szCs w:val="22"/>
            <w:lang w:eastAsia="es-CO"/>
          </w:rPr>
          <w:tab/>
        </w:r>
        <w:r w:rsidR="00BA284D" w:rsidRPr="00F11043">
          <w:rPr>
            <w:rStyle w:val="Hyperlink"/>
            <w:noProof/>
            <w:lang w:val="es-ES"/>
          </w:rPr>
          <w:t>Ingresar síntomas</w:t>
        </w:r>
        <w:r w:rsidR="00BA284D">
          <w:rPr>
            <w:noProof/>
            <w:webHidden/>
          </w:rPr>
          <w:tab/>
        </w:r>
        <w:r w:rsidR="00BA284D">
          <w:rPr>
            <w:noProof/>
            <w:webHidden/>
          </w:rPr>
          <w:fldChar w:fldCharType="begin"/>
        </w:r>
        <w:r w:rsidR="00BA284D">
          <w:rPr>
            <w:noProof/>
            <w:webHidden/>
          </w:rPr>
          <w:instrText xml:space="preserve"> PAGEREF _Toc460168410 \h </w:instrText>
        </w:r>
        <w:r w:rsidR="00BA284D">
          <w:rPr>
            <w:noProof/>
            <w:webHidden/>
          </w:rPr>
        </w:r>
        <w:r w:rsidR="00BA284D">
          <w:rPr>
            <w:noProof/>
            <w:webHidden/>
          </w:rPr>
          <w:fldChar w:fldCharType="separate"/>
        </w:r>
        <w:r w:rsidR="00BA284D">
          <w:rPr>
            <w:noProof/>
            <w:webHidden/>
          </w:rPr>
          <w:t>13</w:t>
        </w:r>
        <w:r w:rsidR="00BA284D">
          <w:rPr>
            <w:noProof/>
            <w:webHidden/>
          </w:rPr>
          <w:fldChar w:fldCharType="end"/>
        </w:r>
      </w:hyperlink>
    </w:p>
    <w:p w14:paraId="41C25197" w14:textId="6160E997" w:rsidR="00BA284D" w:rsidRDefault="00CC2E80">
      <w:pPr>
        <w:pStyle w:val="TOC3"/>
        <w:tabs>
          <w:tab w:val="left" w:pos="960"/>
          <w:tab w:val="right" w:leader="dot" w:pos="8828"/>
        </w:tabs>
        <w:rPr>
          <w:rFonts w:eastAsiaTheme="minorEastAsia"/>
          <w:noProof/>
          <w:sz w:val="22"/>
          <w:szCs w:val="22"/>
          <w:lang w:eastAsia="es-CO"/>
        </w:rPr>
      </w:pPr>
      <w:hyperlink w:anchor="_Toc460168411" w:history="1">
        <w:r w:rsidR="00BA284D" w:rsidRPr="00F11043">
          <w:rPr>
            <w:rStyle w:val="Hyperlink"/>
            <w:noProof/>
            <w:lang w:val="es-ES"/>
          </w:rPr>
          <w:t>6.3.6</w:t>
        </w:r>
        <w:r w:rsidR="00BA284D">
          <w:rPr>
            <w:rFonts w:eastAsiaTheme="minorEastAsia"/>
            <w:noProof/>
            <w:sz w:val="22"/>
            <w:szCs w:val="22"/>
            <w:lang w:eastAsia="es-CO"/>
          </w:rPr>
          <w:tab/>
        </w:r>
        <w:r w:rsidR="00BA284D" w:rsidRPr="00F11043">
          <w:rPr>
            <w:rStyle w:val="Hyperlink"/>
            <w:noProof/>
            <w:lang w:val="es-ES"/>
          </w:rPr>
          <w:t>Ingresar antecedentes familiares</w:t>
        </w:r>
        <w:r w:rsidR="00BA284D">
          <w:rPr>
            <w:noProof/>
            <w:webHidden/>
          </w:rPr>
          <w:tab/>
        </w:r>
        <w:r w:rsidR="00BA284D">
          <w:rPr>
            <w:noProof/>
            <w:webHidden/>
          </w:rPr>
          <w:fldChar w:fldCharType="begin"/>
        </w:r>
        <w:r w:rsidR="00BA284D">
          <w:rPr>
            <w:noProof/>
            <w:webHidden/>
          </w:rPr>
          <w:instrText xml:space="preserve"> PAGEREF _Toc460168411 \h </w:instrText>
        </w:r>
        <w:r w:rsidR="00BA284D">
          <w:rPr>
            <w:noProof/>
            <w:webHidden/>
          </w:rPr>
        </w:r>
        <w:r w:rsidR="00BA284D">
          <w:rPr>
            <w:noProof/>
            <w:webHidden/>
          </w:rPr>
          <w:fldChar w:fldCharType="separate"/>
        </w:r>
        <w:r w:rsidR="00BA284D">
          <w:rPr>
            <w:noProof/>
            <w:webHidden/>
          </w:rPr>
          <w:t>13</w:t>
        </w:r>
        <w:r w:rsidR="00BA284D">
          <w:rPr>
            <w:noProof/>
            <w:webHidden/>
          </w:rPr>
          <w:fldChar w:fldCharType="end"/>
        </w:r>
      </w:hyperlink>
    </w:p>
    <w:p w14:paraId="56C0F51B" w14:textId="102E47E7"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412" w:history="1">
        <w:r w:rsidR="00BA284D" w:rsidRPr="00F11043">
          <w:rPr>
            <w:rStyle w:val="Hyperlink"/>
            <w:rFonts w:eastAsia="DejaVu Sans"/>
            <w:noProof/>
            <w:lang w:val="es-ES"/>
          </w:rPr>
          <w:t>7</w:t>
        </w:r>
        <w:r w:rsidR="00BA284D">
          <w:rPr>
            <w:rFonts w:asciiTheme="minorHAnsi" w:eastAsiaTheme="minorEastAsia" w:hAnsiTheme="minorHAnsi"/>
            <w:b w:val="0"/>
            <w:bCs w:val="0"/>
            <w:caps w:val="0"/>
            <w:noProof/>
            <w:sz w:val="22"/>
            <w:szCs w:val="22"/>
            <w:lang w:eastAsia="es-CO"/>
          </w:rPr>
          <w:tab/>
        </w:r>
        <w:r w:rsidR="00BA284D" w:rsidRPr="00F11043">
          <w:rPr>
            <w:rStyle w:val="Hyperlink"/>
            <w:rFonts w:eastAsia="DejaVu Sans"/>
            <w:noProof/>
            <w:lang w:val="es-ES"/>
          </w:rPr>
          <w:t>Diseño Detallado</w:t>
        </w:r>
        <w:r w:rsidR="00BA284D">
          <w:rPr>
            <w:noProof/>
            <w:webHidden/>
          </w:rPr>
          <w:tab/>
        </w:r>
        <w:r w:rsidR="00BA284D">
          <w:rPr>
            <w:noProof/>
            <w:webHidden/>
          </w:rPr>
          <w:fldChar w:fldCharType="begin"/>
        </w:r>
        <w:r w:rsidR="00BA284D">
          <w:rPr>
            <w:noProof/>
            <w:webHidden/>
          </w:rPr>
          <w:instrText xml:space="preserve"> PAGEREF _Toc460168412 \h </w:instrText>
        </w:r>
        <w:r w:rsidR="00BA284D">
          <w:rPr>
            <w:noProof/>
            <w:webHidden/>
          </w:rPr>
        </w:r>
        <w:r w:rsidR="00BA284D">
          <w:rPr>
            <w:noProof/>
            <w:webHidden/>
          </w:rPr>
          <w:fldChar w:fldCharType="separate"/>
        </w:r>
        <w:r w:rsidR="00BA284D">
          <w:rPr>
            <w:noProof/>
            <w:webHidden/>
          </w:rPr>
          <w:t>14</w:t>
        </w:r>
        <w:r w:rsidR="00BA284D">
          <w:rPr>
            <w:noProof/>
            <w:webHidden/>
          </w:rPr>
          <w:fldChar w:fldCharType="end"/>
        </w:r>
      </w:hyperlink>
    </w:p>
    <w:p w14:paraId="4387F230" w14:textId="132560F8"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13" w:history="1">
        <w:r w:rsidR="00BA284D" w:rsidRPr="00F11043">
          <w:rPr>
            <w:rStyle w:val="Hyperlink"/>
            <w:noProof/>
            <w:lang w:val="es-ES"/>
          </w:rPr>
          <w:t>7.1</w:t>
        </w:r>
        <w:r w:rsidR="00BA284D">
          <w:rPr>
            <w:rFonts w:eastAsiaTheme="minorEastAsia"/>
            <w:b w:val="0"/>
            <w:bCs w:val="0"/>
            <w:noProof/>
            <w:sz w:val="22"/>
            <w:szCs w:val="22"/>
            <w:lang w:eastAsia="es-CO"/>
          </w:rPr>
          <w:tab/>
        </w:r>
        <w:r w:rsidR="00BA284D" w:rsidRPr="00F11043">
          <w:rPr>
            <w:rStyle w:val="Hyperlink"/>
            <w:noProof/>
            <w:lang w:val="es-ES"/>
          </w:rPr>
          <w:t>Alto nivel</w:t>
        </w:r>
        <w:r w:rsidR="00BA284D">
          <w:rPr>
            <w:noProof/>
            <w:webHidden/>
          </w:rPr>
          <w:tab/>
        </w:r>
        <w:r w:rsidR="00BA284D">
          <w:rPr>
            <w:noProof/>
            <w:webHidden/>
          </w:rPr>
          <w:fldChar w:fldCharType="begin"/>
        </w:r>
        <w:r w:rsidR="00BA284D">
          <w:rPr>
            <w:noProof/>
            <w:webHidden/>
          </w:rPr>
          <w:instrText xml:space="preserve"> PAGEREF _Toc460168413 \h </w:instrText>
        </w:r>
        <w:r w:rsidR="00BA284D">
          <w:rPr>
            <w:noProof/>
            <w:webHidden/>
          </w:rPr>
        </w:r>
        <w:r w:rsidR="00BA284D">
          <w:rPr>
            <w:noProof/>
            <w:webHidden/>
          </w:rPr>
          <w:fldChar w:fldCharType="separate"/>
        </w:r>
        <w:r w:rsidR="00BA284D">
          <w:rPr>
            <w:noProof/>
            <w:webHidden/>
          </w:rPr>
          <w:t>14</w:t>
        </w:r>
        <w:r w:rsidR="00BA284D">
          <w:rPr>
            <w:noProof/>
            <w:webHidden/>
          </w:rPr>
          <w:fldChar w:fldCharType="end"/>
        </w:r>
      </w:hyperlink>
    </w:p>
    <w:p w14:paraId="5162EC0F" w14:textId="045EA146" w:rsidR="00BA284D" w:rsidRDefault="00CC2E80">
      <w:pPr>
        <w:pStyle w:val="TOC3"/>
        <w:tabs>
          <w:tab w:val="left" w:pos="960"/>
          <w:tab w:val="right" w:leader="dot" w:pos="8828"/>
        </w:tabs>
        <w:rPr>
          <w:rFonts w:eastAsiaTheme="minorEastAsia"/>
          <w:noProof/>
          <w:sz w:val="22"/>
          <w:szCs w:val="22"/>
          <w:lang w:eastAsia="es-CO"/>
        </w:rPr>
      </w:pPr>
      <w:hyperlink w:anchor="_Toc460168414" w:history="1">
        <w:r w:rsidR="00BA284D" w:rsidRPr="00F11043">
          <w:rPr>
            <w:rStyle w:val="Hyperlink"/>
            <w:rFonts w:eastAsia="Times New Roman"/>
            <w:noProof/>
            <w:lang w:val="es-ES"/>
          </w:rPr>
          <w:t>7.1.1</w:t>
        </w:r>
        <w:r w:rsidR="00BA284D">
          <w:rPr>
            <w:rFonts w:eastAsiaTheme="minorEastAsia"/>
            <w:noProof/>
            <w:sz w:val="22"/>
            <w:szCs w:val="22"/>
            <w:lang w:eastAsia="es-CO"/>
          </w:rPr>
          <w:tab/>
        </w:r>
        <w:r w:rsidR="00BA284D" w:rsidRPr="00F11043">
          <w:rPr>
            <w:rStyle w:val="Hyperlink"/>
            <w:rFonts w:eastAsia="Times New Roman"/>
            <w:noProof/>
            <w:lang w:val="es-ES"/>
          </w:rPr>
          <w:t>Estructura del Sistema</w:t>
        </w:r>
        <w:r w:rsidR="00BA284D">
          <w:rPr>
            <w:noProof/>
            <w:webHidden/>
          </w:rPr>
          <w:tab/>
        </w:r>
        <w:r w:rsidR="00BA284D">
          <w:rPr>
            <w:noProof/>
            <w:webHidden/>
          </w:rPr>
          <w:fldChar w:fldCharType="begin"/>
        </w:r>
        <w:r w:rsidR="00BA284D">
          <w:rPr>
            <w:noProof/>
            <w:webHidden/>
          </w:rPr>
          <w:instrText xml:space="preserve"> PAGEREF _Toc460168414 \h </w:instrText>
        </w:r>
        <w:r w:rsidR="00BA284D">
          <w:rPr>
            <w:noProof/>
            <w:webHidden/>
          </w:rPr>
        </w:r>
        <w:r w:rsidR="00BA284D">
          <w:rPr>
            <w:noProof/>
            <w:webHidden/>
          </w:rPr>
          <w:fldChar w:fldCharType="separate"/>
        </w:r>
        <w:r w:rsidR="00BA284D">
          <w:rPr>
            <w:noProof/>
            <w:webHidden/>
          </w:rPr>
          <w:t>14</w:t>
        </w:r>
        <w:r w:rsidR="00BA284D">
          <w:rPr>
            <w:noProof/>
            <w:webHidden/>
          </w:rPr>
          <w:fldChar w:fldCharType="end"/>
        </w:r>
      </w:hyperlink>
    </w:p>
    <w:p w14:paraId="5B06E65F" w14:textId="5D1A034F" w:rsidR="00BA284D" w:rsidRDefault="00CC2E80">
      <w:pPr>
        <w:pStyle w:val="TOC4"/>
        <w:tabs>
          <w:tab w:val="left" w:pos="1440"/>
          <w:tab w:val="right" w:leader="dot" w:pos="8828"/>
        </w:tabs>
        <w:rPr>
          <w:rFonts w:eastAsiaTheme="minorEastAsia"/>
          <w:noProof/>
          <w:sz w:val="22"/>
          <w:szCs w:val="22"/>
          <w:lang w:eastAsia="es-CO"/>
        </w:rPr>
      </w:pPr>
      <w:hyperlink w:anchor="_Toc460168415" w:history="1">
        <w:r w:rsidR="00BA284D" w:rsidRPr="00F11043">
          <w:rPr>
            <w:rStyle w:val="Hyperlink"/>
            <w:noProof/>
            <w:lang w:val="es-ES"/>
          </w:rPr>
          <w:t>7.1.1.1</w:t>
        </w:r>
        <w:r w:rsidR="00BA284D">
          <w:rPr>
            <w:rFonts w:eastAsiaTheme="minorEastAsia"/>
            <w:noProof/>
            <w:sz w:val="22"/>
            <w:szCs w:val="22"/>
            <w:lang w:eastAsia="es-CO"/>
          </w:rPr>
          <w:tab/>
        </w:r>
        <w:r w:rsidR="00BA284D" w:rsidRPr="00F11043">
          <w:rPr>
            <w:rStyle w:val="Hyperlink"/>
            <w:noProof/>
            <w:lang w:val="es-ES"/>
          </w:rPr>
          <w:t>Casos de uso</w:t>
        </w:r>
        <w:r w:rsidR="00BA284D">
          <w:rPr>
            <w:noProof/>
            <w:webHidden/>
          </w:rPr>
          <w:tab/>
        </w:r>
        <w:r w:rsidR="00BA284D">
          <w:rPr>
            <w:noProof/>
            <w:webHidden/>
          </w:rPr>
          <w:fldChar w:fldCharType="begin"/>
        </w:r>
        <w:r w:rsidR="00BA284D">
          <w:rPr>
            <w:noProof/>
            <w:webHidden/>
          </w:rPr>
          <w:instrText xml:space="preserve"> PAGEREF _Toc460168415 \h </w:instrText>
        </w:r>
        <w:r w:rsidR="00BA284D">
          <w:rPr>
            <w:noProof/>
            <w:webHidden/>
          </w:rPr>
        </w:r>
        <w:r w:rsidR="00BA284D">
          <w:rPr>
            <w:noProof/>
            <w:webHidden/>
          </w:rPr>
          <w:fldChar w:fldCharType="separate"/>
        </w:r>
        <w:r w:rsidR="00BA284D">
          <w:rPr>
            <w:noProof/>
            <w:webHidden/>
          </w:rPr>
          <w:t>14</w:t>
        </w:r>
        <w:r w:rsidR="00BA284D">
          <w:rPr>
            <w:noProof/>
            <w:webHidden/>
          </w:rPr>
          <w:fldChar w:fldCharType="end"/>
        </w:r>
      </w:hyperlink>
    </w:p>
    <w:p w14:paraId="32C0AC12" w14:textId="327AF9C1" w:rsidR="00BA284D" w:rsidRDefault="00CC2E80">
      <w:pPr>
        <w:pStyle w:val="TOC5"/>
        <w:tabs>
          <w:tab w:val="left" w:pos="1680"/>
          <w:tab w:val="right" w:leader="dot" w:pos="8828"/>
        </w:tabs>
        <w:rPr>
          <w:rFonts w:eastAsiaTheme="minorEastAsia"/>
          <w:noProof/>
          <w:sz w:val="22"/>
          <w:szCs w:val="22"/>
          <w:lang w:eastAsia="es-CO"/>
        </w:rPr>
      </w:pPr>
      <w:hyperlink w:anchor="_Toc460168416" w:history="1">
        <w:r w:rsidR="00BA284D" w:rsidRPr="00F11043">
          <w:rPr>
            <w:rStyle w:val="Hyperlink"/>
            <w:noProof/>
            <w:lang w:val="es-ES"/>
          </w:rPr>
          <w:t>7.1.1.1.1</w:t>
        </w:r>
        <w:r w:rsidR="00BA284D">
          <w:rPr>
            <w:rFonts w:eastAsiaTheme="minorEastAsia"/>
            <w:noProof/>
            <w:sz w:val="22"/>
            <w:szCs w:val="22"/>
            <w:lang w:eastAsia="es-CO"/>
          </w:rPr>
          <w:tab/>
        </w:r>
        <w:r w:rsidR="00BA284D" w:rsidRPr="00F11043">
          <w:rPr>
            <w:rStyle w:val="Hyperlink"/>
            <w:noProof/>
            <w:lang w:val="es-ES"/>
          </w:rPr>
          <w:t>Crear usuario</w:t>
        </w:r>
        <w:r w:rsidR="00BA284D">
          <w:rPr>
            <w:noProof/>
            <w:webHidden/>
          </w:rPr>
          <w:tab/>
        </w:r>
        <w:r w:rsidR="00BA284D">
          <w:rPr>
            <w:noProof/>
            <w:webHidden/>
          </w:rPr>
          <w:fldChar w:fldCharType="begin"/>
        </w:r>
        <w:r w:rsidR="00BA284D">
          <w:rPr>
            <w:noProof/>
            <w:webHidden/>
          </w:rPr>
          <w:instrText xml:space="preserve"> PAGEREF _Toc460168416 \h </w:instrText>
        </w:r>
        <w:r w:rsidR="00BA284D">
          <w:rPr>
            <w:noProof/>
            <w:webHidden/>
          </w:rPr>
        </w:r>
        <w:r w:rsidR="00BA284D">
          <w:rPr>
            <w:noProof/>
            <w:webHidden/>
          </w:rPr>
          <w:fldChar w:fldCharType="separate"/>
        </w:r>
        <w:r w:rsidR="00BA284D">
          <w:rPr>
            <w:noProof/>
            <w:webHidden/>
          </w:rPr>
          <w:t>14</w:t>
        </w:r>
        <w:r w:rsidR="00BA284D">
          <w:rPr>
            <w:noProof/>
            <w:webHidden/>
          </w:rPr>
          <w:fldChar w:fldCharType="end"/>
        </w:r>
      </w:hyperlink>
    </w:p>
    <w:p w14:paraId="2495F50C" w14:textId="41303E2E" w:rsidR="00BA284D" w:rsidRDefault="00CC2E80">
      <w:pPr>
        <w:pStyle w:val="TOC5"/>
        <w:tabs>
          <w:tab w:val="left" w:pos="1680"/>
          <w:tab w:val="right" w:leader="dot" w:pos="8828"/>
        </w:tabs>
        <w:rPr>
          <w:rFonts w:eastAsiaTheme="minorEastAsia"/>
          <w:noProof/>
          <w:sz w:val="22"/>
          <w:szCs w:val="22"/>
          <w:lang w:eastAsia="es-CO"/>
        </w:rPr>
      </w:pPr>
      <w:hyperlink w:anchor="_Toc460168417" w:history="1">
        <w:r w:rsidR="00BA284D" w:rsidRPr="00F11043">
          <w:rPr>
            <w:rStyle w:val="Hyperlink"/>
            <w:noProof/>
            <w:lang w:val="es-ES"/>
          </w:rPr>
          <w:t>7.1.1.1.2</w:t>
        </w:r>
        <w:r w:rsidR="00BA284D">
          <w:rPr>
            <w:rFonts w:eastAsiaTheme="minorEastAsia"/>
            <w:noProof/>
            <w:sz w:val="22"/>
            <w:szCs w:val="22"/>
            <w:lang w:eastAsia="es-CO"/>
          </w:rPr>
          <w:tab/>
        </w:r>
        <w:r w:rsidR="00BA284D" w:rsidRPr="00F11043">
          <w:rPr>
            <w:rStyle w:val="Hyperlink"/>
            <w:noProof/>
            <w:lang w:val="es-ES"/>
          </w:rPr>
          <w:t>Iniciar sesión</w:t>
        </w:r>
        <w:r w:rsidR="00BA284D">
          <w:rPr>
            <w:noProof/>
            <w:webHidden/>
          </w:rPr>
          <w:tab/>
        </w:r>
        <w:r w:rsidR="00BA284D">
          <w:rPr>
            <w:noProof/>
            <w:webHidden/>
          </w:rPr>
          <w:fldChar w:fldCharType="begin"/>
        </w:r>
        <w:r w:rsidR="00BA284D">
          <w:rPr>
            <w:noProof/>
            <w:webHidden/>
          </w:rPr>
          <w:instrText xml:space="preserve"> PAGEREF _Toc460168417 \h </w:instrText>
        </w:r>
        <w:r w:rsidR="00BA284D">
          <w:rPr>
            <w:noProof/>
            <w:webHidden/>
          </w:rPr>
        </w:r>
        <w:r w:rsidR="00BA284D">
          <w:rPr>
            <w:noProof/>
            <w:webHidden/>
          </w:rPr>
          <w:fldChar w:fldCharType="separate"/>
        </w:r>
        <w:r w:rsidR="00BA284D">
          <w:rPr>
            <w:noProof/>
            <w:webHidden/>
          </w:rPr>
          <w:t>15</w:t>
        </w:r>
        <w:r w:rsidR="00BA284D">
          <w:rPr>
            <w:noProof/>
            <w:webHidden/>
          </w:rPr>
          <w:fldChar w:fldCharType="end"/>
        </w:r>
      </w:hyperlink>
    </w:p>
    <w:p w14:paraId="27E6A447" w14:textId="4C5D2DB1" w:rsidR="00BA284D" w:rsidRDefault="00CC2E80">
      <w:pPr>
        <w:pStyle w:val="TOC5"/>
        <w:tabs>
          <w:tab w:val="left" w:pos="1680"/>
          <w:tab w:val="right" w:leader="dot" w:pos="8828"/>
        </w:tabs>
        <w:rPr>
          <w:rFonts w:eastAsiaTheme="minorEastAsia"/>
          <w:noProof/>
          <w:sz w:val="22"/>
          <w:szCs w:val="22"/>
          <w:lang w:eastAsia="es-CO"/>
        </w:rPr>
      </w:pPr>
      <w:hyperlink w:anchor="_Toc460168418" w:history="1">
        <w:r w:rsidR="00BA284D" w:rsidRPr="00F11043">
          <w:rPr>
            <w:rStyle w:val="Hyperlink"/>
            <w:noProof/>
            <w:lang w:val="es-ES"/>
          </w:rPr>
          <w:t>7.1.1.1.3</w:t>
        </w:r>
        <w:r w:rsidR="00BA284D">
          <w:rPr>
            <w:rFonts w:eastAsiaTheme="minorEastAsia"/>
            <w:noProof/>
            <w:sz w:val="22"/>
            <w:szCs w:val="22"/>
            <w:lang w:eastAsia="es-CO"/>
          </w:rPr>
          <w:tab/>
        </w:r>
        <w:r w:rsidR="00BA284D" w:rsidRPr="00F11043">
          <w:rPr>
            <w:rStyle w:val="Hyperlink"/>
            <w:noProof/>
            <w:lang w:val="es-ES"/>
          </w:rPr>
          <w:t>Cerrar sesión</w:t>
        </w:r>
        <w:r w:rsidR="00BA284D">
          <w:rPr>
            <w:noProof/>
            <w:webHidden/>
          </w:rPr>
          <w:tab/>
        </w:r>
        <w:r w:rsidR="00BA284D">
          <w:rPr>
            <w:noProof/>
            <w:webHidden/>
          </w:rPr>
          <w:fldChar w:fldCharType="begin"/>
        </w:r>
        <w:r w:rsidR="00BA284D">
          <w:rPr>
            <w:noProof/>
            <w:webHidden/>
          </w:rPr>
          <w:instrText xml:space="preserve"> PAGEREF _Toc460168418 \h </w:instrText>
        </w:r>
        <w:r w:rsidR="00BA284D">
          <w:rPr>
            <w:noProof/>
            <w:webHidden/>
          </w:rPr>
        </w:r>
        <w:r w:rsidR="00BA284D">
          <w:rPr>
            <w:noProof/>
            <w:webHidden/>
          </w:rPr>
          <w:fldChar w:fldCharType="separate"/>
        </w:r>
        <w:r w:rsidR="00BA284D">
          <w:rPr>
            <w:noProof/>
            <w:webHidden/>
          </w:rPr>
          <w:t>16</w:t>
        </w:r>
        <w:r w:rsidR="00BA284D">
          <w:rPr>
            <w:noProof/>
            <w:webHidden/>
          </w:rPr>
          <w:fldChar w:fldCharType="end"/>
        </w:r>
      </w:hyperlink>
    </w:p>
    <w:p w14:paraId="5639063E" w14:textId="6B198726" w:rsidR="00BA284D" w:rsidRDefault="00CC2E80">
      <w:pPr>
        <w:pStyle w:val="TOC5"/>
        <w:tabs>
          <w:tab w:val="left" w:pos="1680"/>
          <w:tab w:val="right" w:leader="dot" w:pos="8828"/>
        </w:tabs>
        <w:rPr>
          <w:rFonts w:eastAsiaTheme="minorEastAsia"/>
          <w:noProof/>
          <w:sz w:val="22"/>
          <w:szCs w:val="22"/>
          <w:lang w:eastAsia="es-CO"/>
        </w:rPr>
      </w:pPr>
      <w:hyperlink w:anchor="_Toc460168419" w:history="1">
        <w:r w:rsidR="00BA284D" w:rsidRPr="00F11043">
          <w:rPr>
            <w:rStyle w:val="Hyperlink"/>
            <w:noProof/>
            <w:lang w:val="es-ES"/>
          </w:rPr>
          <w:t>7.1.1.1.4</w:t>
        </w:r>
        <w:r w:rsidR="00BA284D">
          <w:rPr>
            <w:rFonts w:eastAsiaTheme="minorEastAsia"/>
            <w:noProof/>
            <w:sz w:val="22"/>
            <w:szCs w:val="22"/>
            <w:lang w:eastAsia="es-CO"/>
          </w:rPr>
          <w:tab/>
        </w:r>
        <w:r w:rsidR="00BA284D" w:rsidRPr="00F11043">
          <w:rPr>
            <w:rStyle w:val="Hyperlink"/>
            <w:noProof/>
            <w:lang w:val="es-ES"/>
          </w:rPr>
          <w:t>Ingresar síntomas e ingresar datos ginecológicos</w:t>
        </w:r>
        <w:r w:rsidR="00BA284D">
          <w:rPr>
            <w:noProof/>
            <w:webHidden/>
          </w:rPr>
          <w:tab/>
        </w:r>
        <w:r w:rsidR="00BA284D">
          <w:rPr>
            <w:noProof/>
            <w:webHidden/>
          </w:rPr>
          <w:fldChar w:fldCharType="begin"/>
        </w:r>
        <w:r w:rsidR="00BA284D">
          <w:rPr>
            <w:noProof/>
            <w:webHidden/>
          </w:rPr>
          <w:instrText xml:space="preserve"> PAGEREF _Toc460168419 \h </w:instrText>
        </w:r>
        <w:r w:rsidR="00BA284D">
          <w:rPr>
            <w:noProof/>
            <w:webHidden/>
          </w:rPr>
        </w:r>
        <w:r w:rsidR="00BA284D">
          <w:rPr>
            <w:noProof/>
            <w:webHidden/>
          </w:rPr>
          <w:fldChar w:fldCharType="separate"/>
        </w:r>
        <w:r w:rsidR="00BA284D">
          <w:rPr>
            <w:noProof/>
            <w:webHidden/>
          </w:rPr>
          <w:t>18</w:t>
        </w:r>
        <w:r w:rsidR="00BA284D">
          <w:rPr>
            <w:noProof/>
            <w:webHidden/>
          </w:rPr>
          <w:fldChar w:fldCharType="end"/>
        </w:r>
      </w:hyperlink>
    </w:p>
    <w:p w14:paraId="64B1592E" w14:textId="57871CD3" w:rsidR="00BA284D" w:rsidRDefault="00CC2E80">
      <w:pPr>
        <w:pStyle w:val="TOC5"/>
        <w:tabs>
          <w:tab w:val="left" w:pos="1680"/>
          <w:tab w:val="right" w:leader="dot" w:pos="8828"/>
        </w:tabs>
        <w:rPr>
          <w:rFonts w:eastAsiaTheme="minorEastAsia"/>
          <w:noProof/>
          <w:sz w:val="22"/>
          <w:szCs w:val="22"/>
          <w:lang w:eastAsia="es-CO"/>
        </w:rPr>
      </w:pPr>
      <w:hyperlink w:anchor="_Toc460168420" w:history="1">
        <w:r w:rsidR="00BA284D" w:rsidRPr="00F11043">
          <w:rPr>
            <w:rStyle w:val="Hyperlink"/>
            <w:noProof/>
            <w:lang w:val="es-ES"/>
          </w:rPr>
          <w:t>7.1.1.1.5</w:t>
        </w:r>
        <w:r w:rsidR="00BA284D">
          <w:rPr>
            <w:rFonts w:eastAsiaTheme="minorEastAsia"/>
            <w:noProof/>
            <w:sz w:val="22"/>
            <w:szCs w:val="22"/>
            <w:lang w:eastAsia="es-CO"/>
          </w:rPr>
          <w:tab/>
        </w:r>
        <w:r w:rsidR="00BA284D" w:rsidRPr="00F11043">
          <w:rPr>
            <w:rStyle w:val="Hyperlink"/>
            <w:noProof/>
            <w:lang w:val="es-ES"/>
          </w:rPr>
          <w:t>Ingresar antecedentes familiares</w:t>
        </w:r>
        <w:r w:rsidR="00BA284D">
          <w:rPr>
            <w:noProof/>
            <w:webHidden/>
          </w:rPr>
          <w:tab/>
        </w:r>
        <w:r w:rsidR="00BA284D">
          <w:rPr>
            <w:noProof/>
            <w:webHidden/>
          </w:rPr>
          <w:fldChar w:fldCharType="begin"/>
        </w:r>
        <w:r w:rsidR="00BA284D">
          <w:rPr>
            <w:noProof/>
            <w:webHidden/>
          </w:rPr>
          <w:instrText xml:space="preserve"> PAGEREF _Toc460168420 \h </w:instrText>
        </w:r>
        <w:r w:rsidR="00BA284D">
          <w:rPr>
            <w:noProof/>
            <w:webHidden/>
          </w:rPr>
        </w:r>
        <w:r w:rsidR="00BA284D">
          <w:rPr>
            <w:noProof/>
            <w:webHidden/>
          </w:rPr>
          <w:fldChar w:fldCharType="separate"/>
        </w:r>
        <w:r w:rsidR="00BA284D">
          <w:rPr>
            <w:noProof/>
            <w:webHidden/>
          </w:rPr>
          <w:t>19</w:t>
        </w:r>
        <w:r w:rsidR="00BA284D">
          <w:rPr>
            <w:noProof/>
            <w:webHidden/>
          </w:rPr>
          <w:fldChar w:fldCharType="end"/>
        </w:r>
      </w:hyperlink>
    </w:p>
    <w:p w14:paraId="02B71FB1" w14:textId="4C37F409" w:rsidR="00BA284D" w:rsidRDefault="00CC2E80">
      <w:pPr>
        <w:pStyle w:val="TOC5"/>
        <w:tabs>
          <w:tab w:val="left" w:pos="1680"/>
          <w:tab w:val="right" w:leader="dot" w:pos="8828"/>
        </w:tabs>
        <w:rPr>
          <w:rFonts w:eastAsiaTheme="minorEastAsia"/>
          <w:noProof/>
          <w:sz w:val="22"/>
          <w:szCs w:val="22"/>
          <w:lang w:eastAsia="es-CO"/>
        </w:rPr>
      </w:pPr>
      <w:hyperlink w:anchor="_Toc460168421" w:history="1">
        <w:r w:rsidR="00BA284D" w:rsidRPr="00F11043">
          <w:rPr>
            <w:rStyle w:val="Hyperlink"/>
            <w:noProof/>
            <w:lang w:val="es-ES"/>
          </w:rPr>
          <w:t>7.1.1.1.6</w:t>
        </w:r>
        <w:r w:rsidR="00BA284D">
          <w:rPr>
            <w:rFonts w:eastAsiaTheme="minorEastAsia"/>
            <w:noProof/>
            <w:sz w:val="22"/>
            <w:szCs w:val="22"/>
            <w:lang w:eastAsia="es-CO"/>
          </w:rPr>
          <w:tab/>
        </w:r>
        <w:r w:rsidR="00BA284D" w:rsidRPr="00F11043">
          <w:rPr>
            <w:rStyle w:val="Hyperlink"/>
            <w:noProof/>
            <w:lang w:val="es-ES"/>
          </w:rPr>
          <w:t>Eliminar usuario</w:t>
        </w:r>
        <w:r w:rsidR="00BA284D">
          <w:rPr>
            <w:noProof/>
            <w:webHidden/>
          </w:rPr>
          <w:tab/>
        </w:r>
        <w:r w:rsidR="00BA284D">
          <w:rPr>
            <w:noProof/>
            <w:webHidden/>
          </w:rPr>
          <w:fldChar w:fldCharType="begin"/>
        </w:r>
        <w:r w:rsidR="00BA284D">
          <w:rPr>
            <w:noProof/>
            <w:webHidden/>
          </w:rPr>
          <w:instrText xml:space="preserve"> PAGEREF _Toc460168421 \h </w:instrText>
        </w:r>
        <w:r w:rsidR="00BA284D">
          <w:rPr>
            <w:noProof/>
            <w:webHidden/>
          </w:rPr>
        </w:r>
        <w:r w:rsidR="00BA284D">
          <w:rPr>
            <w:noProof/>
            <w:webHidden/>
          </w:rPr>
          <w:fldChar w:fldCharType="separate"/>
        </w:r>
        <w:r w:rsidR="00BA284D">
          <w:rPr>
            <w:noProof/>
            <w:webHidden/>
          </w:rPr>
          <w:t>20</w:t>
        </w:r>
        <w:r w:rsidR="00BA284D">
          <w:rPr>
            <w:noProof/>
            <w:webHidden/>
          </w:rPr>
          <w:fldChar w:fldCharType="end"/>
        </w:r>
      </w:hyperlink>
    </w:p>
    <w:p w14:paraId="464784F2" w14:textId="2F50AEEF" w:rsidR="00BA284D" w:rsidRDefault="00CC2E80">
      <w:pPr>
        <w:pStyle w:val="TOC5"/>
        <w:tabs>
          <w:tab w:val="left" w:pos="1680"/>
          <w:tab w:val="right" w:leader="dot" w:pos="8828"/>
        </w:tabs>
        <w:rPr>
          <w:rFonts w:eastAsiaTheme="minorEastAsia"/>
          <w:noProof/>
          <w:sz w:val="22"/>
          <w:szCs w:val="22"/>
          <w:lang w:eastAsia="es-CO"/>
        </w:rPr>
      </w:pPr>
      <w:hyperlink w:anchor="_Toc460168422" w:history="1">
        <w:r w:rsidR="00BA284D" w:rsidRPr="00F11043">
          <w:rPr>
            <w:rStyle w:val="Hyperlink"/>
            <w:noProof/>
            <w:lang w:val="es-ES"/>
          </w:rPr>
          <w:t>7.1.1.1.7</w:t>
        </w:r>
        <w:r w:rsidR="00BA284D">
          <w:rPr>
            <w:rFonts w:eastAsiaTheme="minorEastAsia"/>
            <w:noProof/>
            <w:sz w:val="22"/>
            <w:szCs w:val="22"/>
            <w:lang w:eastAsia="es-CO"/>
          </w:rPr>
          <w:tab/>
        </w:r>
        <w:r w:rsidR="00BA284D" w:rsidRPr="00F11043">
          <w:rPr>
            <w:rStyle w:val="Hyperlink"/>
            <w:noProof/>
            <w:lang w:val="es-ES"/>
          </w:rPr>
          <w:t>Editar información usuario</w:t>
        </w:r>
        <w:r w:rsidR="00BA284D">
          <w:rPr>
            <w:noProof/>
            <w:webHidden/>
          </w:rPr>
          <w:tab/>
        </w:r>
        <w:r w:rsidR="00BA284D">
          <w:rPr>
            <w:noProof/>
            <w:webHidden/>
          </w:rPr>
          <w:fldChar w:fldCharType="begin"/>
        </w:r>
        <w:r w:rsidR="00BA284D">
          <w:rPr>
            <w:noProof/>
            <w:webHidden/>
          </w:rPr>
          <w:instrText xml:space="preserve"> PAGEREF _Toc460168422 \h </w:instrText>
        </w:r>
        <w:r w:rsidR="00BA284D">
          <w:rPr>
            <w:noProof/>
            <w:webHidden/>
          </w:rPr>
        </w:r>
        <w:r w:rsidR="00BA284D">
          <w:rPr>
            <w:noProof/>
            <w:webHidden/>
          </w:rPr>
          <w:fldChar w:fldCharType="separate"/>
        </w:r>
        <w:r w:rsidR="00BA284D">
          <w:rPr>
            <w:noProof/>
            <w:webHidden/>
          </w:rPr>
          <w:t>21</w:t>
        </w:r>
        <w:r w:rsidR="00BA284D">
          <w:rPr>
            <w:noProof/>
            <w:webHidden/>
          </w:rPr>
          <w:fldChar w:fldCharType="end"/>
        </w:r>
      </w:hyperlink>
    </w:p>
    <w:p w14:paraId="40C401DF" w14:textId="6D14E628" w:rsidR="00BA284D" w:rsidRDefault="00CC2E80">
      <w:pPr>
        <w:pStyle w:val="TOC5"/>
        <w:tabs>
          <w:tab w:val="left" w:pos="1680"/>
          <w:tab w:val="right" w:leader="dot" w:pos="8828"/>
        </w:tabs>
        <w:rPr>
          <w:rFonts w:eastAsiaTheme="minorEastAsia"/>
          <w:noProof/>
          <w:sz w:val="22"/>
          <w:szCs w:val="22"/>
          <w:lang w:eastAsia="es-CO"/>
        </w:rPr>
      </w:pPr>
      <w:hyperlink w:anchor="_Toc460168423" w:history="1">
        <w:r w:rsidR="00BA284D" w:rsidRPr="00F11043">
          <w:rPr>
            <w:rStyle w:val="Hyperlink"/>
            <w:noProof/>
            <w:lang w:val="es-ES"/>
          </w:rPr>
          <w:t>7.1.1.1.8</w:t>
        </w:r>
        <w:r w:rsidR="00BA284D">
          <w:rPr>
            <w:rFonts w:eastAsiaTheme="minorEastAsia"/>
            <w:noProof/>
            <w:sz w:val="22"/>
            <w:szCs w:val="22"/>
            <w:lang w:eastAsia="es-CO"/>
          </w:rPr>
          <w:tab/>
        </w:r>
        <w:r w:rsidR="00BA284D" w:rsidRPr="00F11043">
          <w:rPr>
            <w:rStyle w:val="Hyperlink"/>
            <w:noProof/>
            <w:lang w:val="es-ES"/>
          </w:rPr>
          <w:t>Administrar cuentas</w:t>
        </w:r>
        <w:r w:rsidR="00BA284D">
          <w:rPr>
            <w:noProof/>
            <w:webHidden/>
          </w:rPr>
          <w:tab/>
        </w:r>
        <w:r w:rsidR="00BA284D">
          <w:rPr>
            <w:noProof/>
            <w:webHidden/>
          </w:rPr>
          <w:fldChar w:fldCharType="begin"/>
        </w:r>
        <w:r w:rsidR="00BA284D">
          <w:rPr>
            <w:noProof/>
            <w:webHidden/>
          </w:rPr>
          <w:instrText xml:space="preserve"> PAGEREF _Toc460168423 \h </w:instrText>
        </w:r>
        <w:r w:rsidR="00BA284D">
          <w:rPr>
            <w:noProof/>
            <w:webHidden/>
          </w:rPr>
        </w:r>
        <w:r w:rsidR="00BA284D">
          <w:rPr>
            <w:noProof/>
            <w:webHidden/>
          </w:rPr>
          <w:fldChar w:fldCharType="separate"/>
        </w:r>
        <w:r w:rsidR="00BA284D">
          <w:rPr>
            <w:noProof/>
            <w:webHidden/>
          </w:rPr>
          <w:t>22</w:t>
        </w:r>
        <w:r w:rsidR="00BA284D">
          <w:rPr>
            <w:noProof/>
            <w:webHidden/>
          </w:rPr>
          <w:fldChar w:fldCharType="end"/>
        </w:r>
      </w:hyperlink>
    </w:p>
    <w:p w14:paraId="3A889D35" w14:textId="300F69C1" w:rsidR="00BA284D" w:rsidRDefault="00CC2E80">
      <w:pPr>
        <w:pStyle w:val="TOC5"/>
        <w:tabs>
          <w:tab w:val="left" w:pos="1680"/>
          <w:tab w:val="right" w:leader="dot" w:pos="8828"/>
        </w:tabs>
        <w:rPr>
          <w:rFonts w:eastAsiaTheme="minorEastAsia"/>
          <w:noProof/>
          <w:sz w:val="22"/>
          <w:szCs w:val="22"/>
          <w:lang w:eastAsia="es-CO"/>
        </w:rPr>
      </w:pPr>
      <w:hyperlink w:anchor="_Toc460168424" w:history="1">
        <w:r w:rsidR="00BA284D" w:rsidRPr="00F11043">
          <w:rPr>
            <w:rStyle w:val="Hyperlink"/>
            <w:noProof/>
            <w:lang w:val="es-ES"/>
          </w:rPr>
          <w:t>7.1.1.1.9</w:t>
        </w:r>
        <w:r w:rsidR="00BA284D">
          <w:rPr>
            <w:rFonts w:eastAsiaTheme="minorEastAsia"/>
            <w:noProof/>
            <w:sz w:val="22"/>
            <w:szCs w:val="22"/>
            <w:lang w:eastAsia="es-CO"/>
          </w:rPr>
          <w:tab/>
        </w:r>
        <w:r w:rsidR="00BA284D" w:rsidRPr="00F11043">
          <w:rPr>
            <w:rStyle w:val="Hyperlink"/>
            <w:noProof/>
            <w:lang w:val="es-ES"/>
          </w:rPr>
          <w:t>Georreferenciar hospital cercano y direccionar a la farmacia</w:t>
        </w:r>
        <w:r w:rsidR="00BA284D">
          <w:rPr>
            <w:noProof/>
            <w:webHidden/>
          </w:rPr>
          <w:tab/>
        </w:r>
        <w:r w:rsidR="00BA284D">
          <w:rPr>
            <w:noProof/>
            <w:webHidden/>
          </w:rPr>
          <w:fldChar w:fldCharType="begin"/>
        </w:r>
        <w:r w:rsidR="00BA284D">
          <w:rPr>
            <w:noProof/>
            <w:webHidden/>
          </w:rPr>
          <w:instrText xml:space="preserve"> PAGEREF _Toc460168424 \h </w:instrText>
        </w:r>
        <w:r w:rsidR="00BA284D">
          <w:rPr>
            <w:noProof/>
            <w:webHidden/>
          </w:rPr>
        </w:r>
        <w:r w:rsidR="00BA284D">
          <w:rPr>
            <w:noProof/>
            <w:webHidden/>
          </w:rPr>
          <w:fldChar w:fldCharType="separate"/>
        </w:r>
        <w:r w:rsidR="00BA284D">
          <w:rPr>
            <w:noProof/>
            <w:webHidden/>
          </w:rPr>
          <w:t>24</w:t>
        </w:r>
        <w:r w:rsidR="00BA284D">
          <w:rPr>
            <w:noProof/>
            <w:webHidden/>
          </w:rPr>
          <w:fldChar w:fldCharType="end"/>
        </w:r>
      </w:hyperlink>
    </w:p>
    <w:p w14:paraId="2603C1E3" w14:textId="29D80123" w:rsidR="00BA284D" w:rsidRDefault="00CC2E80">
      <w:pPr>
        <w:pStyle w:val="TOC5"/>
        <w:tabs>
          <w:tab w:val="left" w:pos="1750"/>
          <w:tab w:val="right" w:leader="dot" w:pos="8828"/>
        </w:tabs>
        <w:rPr>
          <w:rFonts w:eastAsiaTheme="minorEastAsia"/>
          <w:noProof/>
          <w:sz w:val="22"/>
          <w:szCs w:val="22"/>
          <w:lang w:eastAsia="es-CO"/>
        </w:rPr>
      </w:pPr>
      <w:hyperlink w:anchor="_Toc460168425" w:history="1">
        <w:r w:rsidR="00BA284D" w:rsidRPr="00F11043">
          <w:rPr>
            <w:rStyle w:val="Hyperlink"/>
            <w:noProof/>
          </w:rPr>
          <w:t>7.1.1.1.10</w:t>
        </w:r>
        <w:r w:rsidR="00BA284D">
          <w:rPr>
            <w:rFonts w:eastAsiaTheme="minorEastAsia"/>
            <w:noProof/>
            <w:sz w:val="22"/>
            <w:szCs w:val="22"/>
            <w:lang w:eastAsia="es-CO"/>
          </w:rPr>
          <w:tab/>
        </w:r>
        <w:r w:rsidR="00BA284D" w:rsidRPr="00F11043">
          <w:rPr>
            <w:rStyle w:val="Hyperlink"/>
            <w:noProof/>
          </w:rPr>
          <w:t>Contactar líneas de emergencia</w:t>
        </w:r>
        <w:r w:rsidR="00BA284D">
          <w:rPr>
            <w:noProof/>
            <w:webHidden/>
          </w:rPr>
          <w:tab/>
        </w:r>
        <w:r w:rsidR="00BA284D">
          <w:rPr>
            <w:noProof/>
            <w:webHidden/>
          </w:rPr>
          <w:fldChar w:fldCharType="begin"/>
        </w:r>
        <w:r w:rsidR="00BA284D">
          <w:rPr>
            <w:noProof/>
            <w:webHidden/>
          </w:rPr>
          <w:instrText xml:space="preserve"> PAGEREF _Toc460168425 \h </w:instrText>
        </w:r>
        <w:r w:rsidR="00BA284D">
          <w:rPr>
            <w:noProof/>
            <w:webHidden/>
          </w:rPr>
        </w:r>
        <w:r w:rsidR="00BA284D">
          <w:rPr>
            <w:noProof/>
            <w:webHidden/>
          </w:rPr>
          <w:fldChar w:fldCharType="separate"/>
        </w:r>
        <w:r w:rsidR="00BA284D">
          <w:rPr>
            <w:noProof/>
            <w:webHidden/>
          </w:rPr>
          <w:t>26</w:t>
        </w:r>
        <w:r w:rsidR="00BA284D">
          <w:rPr>
            <w:noProof/>
            <w:webHidden/>
          </w:rPr>
          <w:fldChar w:fldCharType="end"/>
        </w:r>
      </w:hyperlink>
    </w:p>
    <w:p w14:paraId="7931EDD0" w14:textId="3D1140FF" w:rsidR="00BA284D" w:rsidRDefault="00CC2E80">
      <w:pPr>
        <w:pStyle w:val="TOC3"/>
        <w:tabs>
          <w:tab w:val="left" w:pos="960"/>
          <w:tab w:val="right" w:leader="dot" w:pos="8828"/>
        </w:tabs>
        <w:rPr>
          <w:rFonts w:eastAsiaTheme="minorEastAsia"/>
          <w:noProof/>
          <w:sz w:val="22"/>
          <w:szCs w:val="22"/>
          <w:lang w:eastAsia="es-CO"/>
        </w:rPr>
      </w:pPr>
      <w:hyperlink w:anchor="_Toc460168426" w:history="1">
        <w:r w:rsidR="00BA284D" w:rsidRPr="00F11043">
          <w:rPr>
            <w:rStyle w:val="Hyperlink"/>
            <w:rFonts w:eastAsia="Times New Roman"/>
            <w:noProof/>
            <w:lang w:val="es-ES"/>
          </w:rPr>
          <w:t>7.1.2</w:t>
        </w:r>
        <w:r w:rsidR="00BA284D">
          <w:rPr>
            <w:rFonts w:eastAsiaTheme="minorEastAsia"/>
            <w:noProof/>
            <w:sz w:val="22"/>
            <w:szCs w:val="22"/>
            <w:lang w:eastAsia="es-CO"/>
          </w:rPr>
          <w:tab/>
        </w:r>
        <w:r w:rsidR="00BA284D" w:rsidRPr="00F11043">
          <w:rPr>
            <w:rStyle w:val="Hyperlink"/>
            <w:rFonts w:eastAsia="Times New Roman"/>
            <w:noProof/>
            <w:lang w:val="es-ES"/>
          </w:rPr>
          <w:t>Comportamiento del Sistema</w:t>
        </w:r>
        <w:r w:rsidR="00BA284D">
          <w:rPr>
            <w:noProof/>
            <w:webHidden/>
          </w:rPr>
          <w:tab/>
        </w:r>
        <w:r w:rsidR="00BA284D">
          <w:rPr>
            <w:noProof/>
            <w:webHidden/>
          </w:rPr>
          <w:fldChar w:fldCharType="begin"/>
        </w:r>
        <w:r w:rsidR="00BA284D">
          <w:rPr>
            <w:noProof/>
            <w:webHidden/>
          </w:rPr>
          <w:instrText xml:space="preserve"> PAGEREF _Toc460168426 \h </w:instrText>
        </w:r>
        <w:r w:rsidR="00BA284D">
          <w:rPr>
            <w:noProof/>
            <w:webHidden/>
          </w:rPr>
        </w:r>
        <w:r w:rsidR="00BA284D">
          <w:rPr>
            <w:noProof/>
            <w:webHidden/>
          </w:rPr>
          <w:fldChar w:fldCharType="separate"/>
        </w:r>
        <w:r w:rsidR="00BA284D">
          <w:rPr>
            <w:noProof/>
            <w:webHidden/>
          </w:rPr>
          <w:t>26</w:t>
        </w:r>
        <w:r w:rsidR="00BA284D">
          <w:rPr>
            <w:noProof/>
            <w:webHidden/>
          </w:rPr>
          <w:fldChar w:fldCharType="end"/>
        </w:r>
      </w:hyperlink>
    </w:p>
    <w:p w14:paraId="0B7D484A" w14:textId="2989E2F4" w:rsidR="00BA284D" w:rsidRDefault="00CC2E80">
      <w:pPr>
        <w:pStyle w:val="TOC4"/>
        <w:tabs>
          <w:tab w:val="left" w:pos="1440"/>
          <w:tab w:val="right" w:leader="dot" w:pos="8828"/>
        </w:tabs>
        <w:rPr>
          <w:rFonts w:eastAsiaTheme="minorEastAsia"/>
          <w:noProof/>
          <w:sz w:val="22"/>
          <w:szCs w:val="22"/>
          <w:lang w:eastAsia="es-CO"/>
        </w:rPr>
      </w:pPr>
      <w:hyperlink w:anchor="_Toc460168427" w:history="1">
        <w:r w:rsidR="00BA284D" w:rsidRPr="00F11043">
          <w:rPr>
            <w:rStyle w:val="Hyperlink"/>
            <w:noProof/>
            <w:lang w:eastAsia="es-CO"/>
          </w:rPr>
          <w:t>7.1.2.1</w:t>
        </w:r>
        <w:r w:rsidR="00BA284D">
          <w:rPr>
            <w:rFonts w:eastAsiaTheme="minorEastAsia"/>
            <w:noProof/>
            <w:sz w:val="22"/>
            <w:szCs w:val="22"/>
            <w:lang w:eastAsia="es-CO"/>
          </w:rPr>
          <w:tab/>
        </w:r>
        <w:r w:rsidR="00BA284D" w:rsidRPr="00F11043">
          <w:rPr>
            <w:rStyle w:val="Hyperlink"/>
            <w:noProof/>
            <w:lang w:eastAsia="es-CO"/>
          </w:rPr>
          <w:t>Caso de uso General</w:t>
        </w:r>
        <w:r w:rsidR="00BA284D">
          <w:rPr>
            <w:noProof/>
            <w:webHidden/>
          </w:rPr>
          <w:tab/>
        </w:r>
        <w:r w:rsidR="00BA284D">
          <w:rPr>
            <w:noProof/>
            <w:webHidden/>
          </w:rPr>
          <w:fldChar w:fldCharType="begin"/>
        </w:r>
        <w:r w:rsidR="00BA284D">
          <w:rPr>
            <w:noProof/>
            <w:webHidden/>
          </w:rPr>
          <w:instrText xml:space="preserve"> PAGEREF _Toc460168427 \h </w:instrText>
        </w:r>
        <w:r w:rsidR="00BA284D">
          <w:rPr>
            <w:noProof/>
            <w:webHidden/>
          </w:rPr>
        </w:r>
        <w:r w:rsidR="00BA284D">
          <w:rPr>
            <w:noProof/>
            <w:webHidden/>
          </w:rPr>
          <w:fldChar w:fldCharType="separate"/>
        </w:r>
        <w:r w:rsidR="00BA284D">
          <w:rPr>
            <w:noProof/>
            <w:webHidden/>
          </w:rPr>
          <w:t>27</w:t>
        </w:r>
        <w:r w:rsidR="00BA284D">
          <w:rPr>
            <w:noProof/>
            <w:webHidden/>
          </w:rPr>
          <w:fldChar w:fldCharType="end"/>
        </w:r>
      </w:hyperlink>
    </w:p>
    <w:p w14:paraId="604AFEF2" w14:textId="7C2A95A6" w:rsidR="00BA284D" w:rsidRDefault="00CC2E80">
      <w:pPr>
        <w:pStyle w:val="TOC4"/>
        <w:tabs>
          <w:tab w:val="left" w:pos="1440"/>
          <w:tab w:val="right" w:leader="dot" w:pos="8828"/>
        </w:tabs>
        <w:rPr>
          <w:rFonts w:eastAsiaTheme="minorEastAsia"/>
          <w:noProof/>
          <w:sz w:val="22"/>
          <w:szCs w:val="22"/>
          <w:lang w:eastAsia="es-CO"/>
        </w:rPr>
      </w:pPr>
      <w:hyperlink w:anchor="_Toc460168428" w:history="1">
        <w:r w:rsidR="00BA284D" w:rsidRPr="00F11043">
          <w:rPr>
            <w:rStyle w:val="Hyperlink"/>
            <w:noProof/>
          </w:rPr>
          <w:t>7.1.2.2</w:t>
        </w:r>
        <w:r w:rsidR="00BA284D">
          <w:rPr>
            <w:rFonts w:eastAsiaTheme="minorEastAsia"/>
            <w:noProof/>
            <w:sz w:val="22"/>
            <w:szCs w:val="22"/>
            <w:lang w:eastAsia="es-CO"/>
          </w:rPr>
          <w:tab/>
        </w:r>
        <w:r w:rsidR="00BA284D" w:rsidRPr="00F11043">
          <w:rPr>
            <w:rStyle w:val="Hyperlink"/>
            <w:noProof/>
          </w:rPr>
          <w:t>Diagrama de estados de la aplicación</w:t>
        </w:r>
        <w:r w:rsidR="00BA284D">
          <w:rPr>
            <w:noProof/>
            <w:webHidden/>
          </w:rPr>
          <w:tab/>
        </w:r>
        <w:r w:rsidR="00BA284D">
          <w:rPr>
            <w:noProof/>
            <w:webHidden/>
          </w:rPr>
          <w:fldChar w:fldCharType="begin"/>
        </w:r>
        <w:r w:rsidR="00BA284D">
          <w:rPr>
            <w:noProof/>
            <w:webHidden/>
          </w:rPr>
          <w:instrText xml:space="preserve"> PAGEREF _Toc460168428 \h </w:instrText>
        </w:r>
        <w:r w:rsidR="00BA284D">
          <w:rPr>
            <w:noProof/>
            <w:webHidden/>
          </w:rPr>
        </w:r>
        <w:r w:rsidR="00BA284D">
          <w:rPr>
            <w:noProof/>
            <w:webHidden/>
          </w:rPr>
          <w:fldChar w:fldCharType="separate"/>
        </w:r>
        <w:r w:rsidR="00BA284D">
          <w:rPr>
            <w:noProof/>
            <w:webHidden/>
          </w:rPr>
          <w:t>28</w:t>
        </w:r>
        <w:r w:rsidR="00BA284D">
          <w:rPr>
            <w:noProof/>
            <w:webHidden/>
          </w:rPr>
          <w:fldChar w:fldCharType="end"/>
        </w:r>
      </w:hyperlink>
    </w:p>
    <w:p w14:paraId="38236F5E" w14:textId="64E1336F"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29" w:history="1">
        <w:r w:rsidR="00BA284D" w:rsidRPr="00F11043">
          <w:rPr>
            <w:rStyle w:val="Hyperlink"/>
            <w:rFonts w:eastAsia="Times New Roman"/>
            <w:noProof/>
            <w:lang w:val="es-ES"/>
          </w:rPr>
          <w:t>7.2</w:t>
        </w:r>
        <w:r w:rsidR="00BA284D">
          <w:rPr>
            <w:rFonts w:eastAsiaTheme="minorEastAsia"/>
            <w:b w:val="0"/>
            <w:bCs w:val="0"/>
            <w:noProof/>
            <w:sz w:val="22"/>
            <w:szCs w:val="22"/>
            <w:lang w:eastAsia="es-CO"/>
          </w:rPr>
          <w:tab/>
        </w:r>
        <w:r w:rsidR="00BA284D" w:rsidRPr="00F11043">
          <w:rPr>
            <w:rStyle w:val="Hyperlink"/>
            <w:rFonts w:eastAsia="Times New Roman"/>
            <w:noProof/>
            <w:lang w:val="es-ES"/>
          </w:rPr>
          <w:t>Bajo nivel</w:t>
        </w:r>
        <w:r w:rsidR="00BA284D">
          <w:rPr>
            <w:noProof/>
            <w:webHidden/>
          </w:rPr>
          <w:tab/>
        </w:r>
        <w:r w:rsidR="00BA284D">
          <w:rPr>
            <w:noProof/>
            <w:webHidden/>
          </w:rPr>
          <w:fldChar w:fldCharType="begin"/>
        </w:r>
        <w:r w:rsidR="00BA284D">
          <w:rPr>
            <w:noProof/>
            <w:webHidden/>
          </w:rPr>
          <w:instrText xml:space="preserve"> PAGEREF _Toc460168429 \h </w:instrText>
        </w:r>
        <w:r w:rsidR="00BA284D">
          <w:rPr>
            <w:noProof/>
            <w:webHidden/>
          </w:rPr>
        </w:r>
        <w:r w:rsidR="00BA284D">
          <w:rPr>
            <w:noProof/>
            <w:webHidden/>
          </w:rPr>
          <w:fldChar w:fldCharType="separate"/>
        </w:r>
        <w:r w:rsidR="00BA284D">
          <w:rPr>
            <w:noProof/>
            <w:webHidden/>
          </w:rPr>
          <w:t>30</w:t>
        </w:r>
        <w:r w:rsidR="00BA284D">
          <w:rPr>
            <w:noProof/>
            <w:webHidden/>
          </w:rPr>
          <w:fldChar w:fldCharType="end"/>
        </w:r>
      </w:hyperlink>
    </w:p>
    <w:p w14:paraId="427440BD" w14:textId="5995C280"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30" w:history="1">
        <w:r w:rsidR="00BA284D" w:rsidRPr="00F11043">
          <w:rPr>
            <w:rStyle w:val="Hyperlink"/>
            <w:rFonts w:eastAsia="Times New Roman"/>
            <w:noProof/>
            <w:lang w:val="es-ES"/>
          </w:rPr>
          <w:t>7.3</w:t>
        </w:r>
        <w:r w:rsidR="00BA284D">
          <w:rPr>
            <w:rFonts w:eastAsiaTheme="minorEastAsia"/>
            <w:b w:val="0"/>
            <w:bCs w:val="0"/>
            <w:noProof/>
            <w:sz w:val="22"/>
            <w:szCs w:val="22"/>
            <w:lang w:eastAsia="es-CO"/>
          </w:rPr>
          <w:tab/>
        </w:r>
        <w:r w:rsidR="00BA284D" w:rsidRPr="00F11043">
          <w:rPr>
            <w:rStyle w:val="Hyperlink"/>
            <w:rFonts w:eastAsia="Times New Roman"/>
            <w:noProof/>
            <w:lang w:val="es-ES"/>
          </w:rPr>
          <w:t>Persistencia, Modelo de dominio</w:t>
        </w:r>
        <w:r w:rsidR="00BA284D">
          <w:rPr>
            <w:noProof/>
            <w:webHidden/>
          </w:rPr>
          <w:tab/>
        </w:r>
        <w:r w:rsidR="00BA284D">
          <w:rPr>
            <w:noProof/>
            <w:webHidden/>
          </w:rPr>
          <w:fldChar w:fldCharType="begin"/>
        </w:r>
        <w:r w:rsidR="00BA284D">
          <w:rPr>
            <w:noProof/>
            <w:webHidden/>
          </w:rPr>
          <w:instrText xml:space="preserve"> PAGEREF _Toc460168430 \h </w:instrText>
        </w:r>
        <w:r w:rsidR="00BA284D">
          <w:rPr>
            <w:noProof/>
            <w:webHidden/>
          </w:rPr>
        </w:r>
        <w:r w:rsidR="00BA284D">
          <w:rPr>
            <w:noProof/>
            <w:webHidden/>
          </w:rPr>
          <w:fldChar w:fldCharType="separate"/>
        </w:r>
        <w:r w:rsidR="00BA284D">
          <w:rPr>
            <w:noProof/>
            <w:webHidden/>
          </w:rPr>
          <w:t>30</w:t>
        </w:r>
        <w:r w:rsidR="00BA284D">
          <w:rPr>
            <w:noProof/>
            <w:webHidden/>
          </w:rPr>
          <w:fldChar w:fldCharType="end"/>
        </w:r>
      </w:hyperlink>
    </w:p>
    <w:p w14:paraId="00E47977" w14:textId="2120CE27" w:rsidR="00BA284D" w:rsidRDefault="00CC2E80">
      <w:pPr>
        <w:pStyle w:val="TOC2"/>
        <w:tabs>
          <w:tab w:val="left" w:pos="480"/>
          <w:tab w:val="right" w:leader="dot" w:pos="8828"/>
        </w:tabs>
        <w:rPr>
          <w:rFonts w:eastAsiaTheme="minorEastAsia"/>
          <w:b w:val="0"/>
          <w:bCs w:val="0"/>
          <w:noProof/>
          <w:sz w:val="22"/>
          <w:szCs w:val="22"/>
          <w:lang w:eastAsia="es-CO"/>
        </w:rPr>
      </w:pPr>
      <w:hyperlink w:anchor="_Toc460168431" w:history="1">
        <w:r w:rsidR="00BA284D" w:rsidRPr="00F11043">
          <w:rPr>
            <w:rStyle w:val="Hyperlink"/>
            <w:rFonts w:eastAsia="Times New Roman"/>
            <w:noProof/>
            <w:lang w:val="es-ES"/>
          </w:rPr>
          <w:t>7.4</w:t>
        </w:r>
        <w:r w:rsidR="00BA284D">
          <w:rPr>
            <w:rFonts w:eastAsiaTheme="minorEastAsia"/>
            <w:b w:val="0"/>
            <w:bCs w:val="0"/>
            <w:noProof/>
            <w:sz w:val="22"/>
            <w:szCs w:val="22"/>
            <w:lang w:eastAsia="es-CO"/>
          </w:rPr>
          <w:tab/>
        </w:r>
        <w:r w:rsidR="00BA284D" w:rsidRPr="00F11043">
          <w:rPr>
            <w:rStyle w:val="Hyperlink"/>
            <w:rFonts w:eastAsia="Times New Roman"/>
            <w:noProof/>
            <w:lang w:val="es-ES"/>
          </w:rPr>
          <w:t>Interfaz de Usuario</w:t>
        </w:r>
        <w:r w:rsidR="00BA284D">
          <w:rPr>
            <w:noProof/>
            <w:webHidden/>
          </w:rPr>
          <w:tab/>
        </w:r>
        <w:r w:rsidR="00BA284D">
          <w:rPr>
            <w:noProof/>
            <w:webHidden/>
          </w:rPr>
          <w:fldChar w:fldCharType="begin"/>
        </w:r>
        <w:r w:rsidR="00BA284D">
          <w:rPr>
            <w:noProof/>
            <w:webHidden/>
          </w:rPr>
          <w:instrText xml:space="preserve"> PAGEREF _Toc460168431 \h </w:instrText>
        </w:r>
        <w:r w:rsidR="00BA284D">
          <w:rPr>
            <w:noProof/>
            <w:webHidden/>
          </w:rPr>
        </w:r>
        <w:r w:rsidR="00BA284D">
          <w:rPr>
            <w:noProof/>
            <w:webHidden/>
          </w:rPr>
          <w:fldChar w:fldCharType="separate"/>
        </w:r>
        <w:r w:rsidR="00BA284D">
          <w:rPr>
            <w:noProof/>
            <w:webHidden/>
          </w:rPr>
          <w:t>31</w:t>
        </w:r>
        <w:r w:rsidR="00BA284D">
          <w:rPr>
            <w:noProof/>
            <w:webHidden/>
          </w:rPr>
          <w:fldChar w:fldCharType="end"/>
        </w:r>
      </w:hyperlink>
    </w:p>
    <w:p w14:paraId="581485CC" w14:textId="2AB323FF" w:rsidR="00BA284D" w:rsidRDefault="00CC2E80">
      <w:pPr>
        <w:pStyle w:val="TOC3"/>
        <w:tabs>
          <w:tab w:val="left" w:pos="960"/>
          <w:tab w:val="right" w:leader="dot" w:pos="8828"/>
        </w:tabs>
        <w:rPr>
          <w:rFonts w:eastAsiaTheme="minorEastAsia"/>
          <w:noProof/>
          <w:sz w:val="22"/>
          <w:szCs w:val="22"/>
          <w:lang w:eastAsia="es-CO"/>
        </w:rPr>
      </w:pPr>
      <w:hyperlink w:anchor="_Toc460168432" w:history="1">
        <w:r w:rsidR="00BA284D" w:rsidRPr="00F11043">
          <w:rPr>
            <w:rStyle w:val="Hyperlink"/>
            <w:noProof/>
            <w:lang w:val="es-ES"/>
          </w:rPr>
          <w:t>7.4.1</w:t>
        </w:r>
        <w:r w:rsidR="00BA284D">
          <w:rPr>
            <w:rFonts w:eastAsiaTheme="minorEastAsia"/>
            <w:noProof/>
            <w:sz w:val="22"/>
            <w:szCs w:val="22"/>
            <w:lang w:eastAsia="es-CO"/>
          </w:rPr>
          <w:tab/>
        </w:r>
        <w:r w:rsidR="00BA284D" w:rsidRPr="00F11043">
          <w:rPr>
            <w:rStyle w:val="Hyperlink"/>
            <w:noProof/>
            <w:lang w:val="es-ES"/>
          </w:rPr>
          <w:t>Interfaz de usuario paciente</w:t>
        </w:r>
        <w:r w:rsidR="00BA284D">
          <w:rPr>
            <w:noProof/>
            <w:webHidden/>
          </w:rPr>
          <w:tab/>
        </w:r>
        <w:r w:rsidR="00BA284D">
          <w:rPr>
            <w:noProof/>
            <w:webHidden/>
          </w:rPr>
          <w:fldChar w:fldCharType="begin"/>
        </w:r>
        <w:r w:rsidR="00BA284D">
          <w:rPr>
            <w:noProof/>
            <w:webHidden/>
          </w:rPr>
          <w:instrText xml:space="preserve"> PAGEREF _Toc460168432 \h </w:instrText>
        </w:r>
        <w:r w:rsidR="00BA284D">
          <w:rPr>
            <w:noProof/>
            <w:webHidden/>
          </w:rPr>
        </w:r>
        <w:r w:rsidR="00BA284D">
          <w:rPr>
            <w:noProof/>
            <w:webHidden/>
          </w:rPr>
          <w:fldChar w:fldCharType="separate"/>
        </w:r>
        <w:r w:rsidR="00BA284D">
          <w:rPr>
            <w:noProof/>
            <w:webHidden/>
          </w:rPr>
          <w:t>31</w:t>
        </w:r>
        <w:r w:rsidR="00BA284D">
          <w:rPr>
            <w:noProof/>
            <w:webHidden/>
          </w:rPr>
          <w:fldChar w:fldCharType="end"/>
        </w:r>
      </w:hyperlink>
    </w:p>
    <w:p w14:paraId="265DCC76" w14:textId="2FB7AC84" w:rsidR="00BA284D" w:rsidRDefault="00CC2E80">
      <w:pPr>
        <w:pStyle w:val="TOC4"/>
        <w:tabs>
          <w:tab w:val="left" w:pos="1440"/>
          <w:tab w:val="right" w:leader="dot" w:pos="8828"/>
        </w:tabs>
        <w:rPr>
          <w:rFonts w:eastAsiaTheme="minorEastAsia"/>
          <w:noProof/>
          <w:sz w:val="22"/>
          <w:szCs w:val="22"/>
          <w:lang w:eastAsia="es-CO"/>
        </w:rPr>
      </w:pPr>
      <w:hyperlink w:anchor="_Toc460168433" w:history="1">
        <w:r w:rsidR="00BA284D" w:rsidRPr="00F11043">
          <w:rPr>
            <w:rStyle w:val="Hyperlink"/>
            <w:noProof/>
            <w:lang w:eastAsia="es-CO"/>
          </w:rPr>
          <w:t>7.4.1.1</w:t>
        </w:r>
        <w:r w:rsidR="00BA284D">
          <w:rPr>
            <w:rFonts w:eastAsiaTheme="minorEastAsia"/>
            <w:noProof/>
            <w:sz w:val="22"/>
            <w:szCs w:val="22"/>
            <w:lang w:eastAsia="es-CO"/>
          </w:rPr>
          <w:tab/>
        </w:r>
        <w:r w:rsidR="00BA284D" w:rsidRPr="00F11043">
          <w:rPr>
            <w:rStyle w:val="Hyperlink"/>
            <w:noProof/>
            <w:lang w:eastAsia="es-CO"/>
          </w:rPr>
          <w:t>Ingresar síntomas</w:t>
        </w:r>
        <w:r w:rsidR="00BA284D">
          <w:rPr>
            <w:noProof/>
            <w:webHidden/>
          </w:rPr>
          <w:tab/>
        </w:r>
        <w:r w:rsidR="00BA284D">
          <w:rPr>
            <w:noProof/>
            <w:webHidden/>
          </w:rPr>
          <w:fldChar w:fldCharType="begin"/>
        </w:r>
        <w:r w:rsidR="00BA284D">
          <w:rPr>
            <w:noProof/>
            <w:webHidden/>
          </w:rPr>
          <w:instrText xml:space="preserve"> PAGEREF _Toc460168433 \h </w:instrText>
        </w:r>
        <w:r w:rsidR="00BA284D">
          <w:rPr>
            <w:noProof/>
            <w:webHidden/>
          </w:rPr>
        </w:r>
        <w:r w:rsidR="00BA284D">
          <w:rPr>
            <w:noProof/>
            <w:webHidden/>
          </w:rPr>
          <w:fldChar w:fldCharType="separate"/>
        </w:r>
        <w:r w:rsidR="00BA284D">
          <w:rPr>
            <w:noProof/>
            <w:webHidden/>
          </w:rPr>
          <w:t>33</w:t>
        </w:r>
        <w:r w:rsidR="00BA284D">
          <w:rPr>
            <w:noProof/>
            <w:webHidden/>
          </w:rPr>
          <w:fldChar w:fldCharType="end"/>
        </w:r>
      </w:hyperlink>
    </w:p>
    <w:p w14:paraId="777998A4" w14:textId="730800E8" w:rsidR="00BA284D" w:rsidRDefault="00CC2E80">
      <w:pPr>
        <w:pStyle w:val="TOC4"/>
        <w:tabs>
          <w:tab w:val="left" w:pos="1440"/>
          <w:tab w:val="right" w:leader="dot" w:pos="8828"/>
        </w:tabs>
        <w:rPr>
          <w:rFonts w:eastAsiaTheme="minorEastAsia"/>
          <w:noProof/>
          <w:sz w:val="22"/>
          <w:szCs w:val="22"/>
          <w:lang w:eastAsia="es-CO"/>
        </w:rPr>
      </w:pPr>
      <w:hyperlink w:anchor="_Toc460168434" w:history="1">
        <w:r w:rsidR="00BA284D" w:rsidRPr="00F11043">
          <w:rPr>
            <w:rStyle w:val="Hyperlink"/>
            <w:noProof/>
            <w:lang w:eastAsia="es-CO"/>
          </w:rPr>
          <w:t>7.4.1.2</w:t>
        </w:r>
        <w:r w:rsidR="00BA284D">
          <w:rPr>
            <w:rFonts w:eastAsiaTheme="minorEastAsia"/>
            <w:noProof/>
            <w:sz w:val="22"/>
            <w:szCs w:val="22"/>
            <w:lang w:eastAsia="es-CO"/>
          </w:rPr>
          <w:tab/>
        </w:r>
        <w:r w:rsidR="00BA284D" w:rsidRPr="00F11043">
          <w:rPr>
            <w:rStyle w:val="Hyperlink"/>
            <w:noProof/>
            <w:lang w:eastAsia="es-CO"/>
          </w:rPr>
          <w:t>Familiares</w:t>
        </w:r>
        <w:r w:rsidR="00BA284D">
          <w:rPr>
            <w:noProof/>
            <w:webHidden/>
          </w:rPr>
          <w:tab/>
        </w:r>
        <w:r w:rsidR="00BA284D">
          <w:rPr>
            <w:noProof/>
            <w:webHidden/>
          </w:rPr>
          <w:fldChar w:fldCharType="begin"/>
        </w:r>
        <w:r w:rsidR="00BA284D">
          <w:rPr>
            <w:noProof/>
            <w:webHidden/>
          </w:rPr>
          <w:instrText xml:space="preserve"> PAGEREF _Toc460168434 \h </w:instrText>
        </w:r>
        <w:r w:rsidR="00BA284D">
          <w:rPr>
            <w:noProof/>
            <w:webHidden/>
          </w:rPr>
        </w:r>
        <w:r w:rsidR="00BA284D">
          <w:rPr>
            <w:noProof/>
            <w:webHidden/>
          </w:rPr>
          <w:fldChar w:fldCharType="separate"/>
        </w:r>
        <w:r w:rsidR="00BA284D">
          <w:rPr>
            <w:noProof/>
            <w:webHidden/>
          </w:rPr>
          <w:t>35</w:t>
        </w:r>
        <w:r w:rsidR="00BA284D">
          <w:rPr>
            <w:noProof/>
            <w:webHidden/>
          </w:rPr>
          <w:fldChar w:fldCharType="end"/>
        </w:r>
      </w:hyperlink>
    </w:p>
    <w:p w14:paraId="0EE1BA40" w14:textId="2899232C" w:rsidR="00BA284D" w:rsidRDefault="00CC2E80">
      <w:pPr>
        <w:pStyle w:val="TOC4"/>
        <w:tabs>
          <w:tab w:val="left" w:pos="1440"/>
          <w:tab w:val="right" w:leader="dot" w:pos="8828"/>
        </w:tabs>
        <w:rPr>
          <w:rFonts w:eastAsiaTheme="minorEastAsia"/>
          <w:noProof/>
          <w:sz w:val="22"/>
          <w:szCs w:val="22"/>
          <w:lang w:eastAsia="es-CO"/>
        </w:rPr>
      </w:pPr>
      <w:hyperlink w:anchor="_Toc460168435" w:history="1">
        <w:r w:rsidR="00BA284D" w:rsidRPr="00F11043">
          <w:rPr>
            <w:rStyle w:val="Hyperlink"/>
            <w:noProof/>
            <w:lang w:eastAsia="es-CO"/>
          </w:rPr>
          <w:t>7.4.1.3</w:t>
        </w:r>
        <w:r w:rsidR="00BA284D">
          <w:rPr>
            <w:rFonts w:eastAsiaTheme="minorEastAsia"/>
            <w:noProof/>
            <w:sz w:val="22"/>
            <w:szCs w:val="22"/>
            <w:lang w:eastAsia="es-CO"/>
          </w:rPr>
          <w:tab/>
        </w:r>
        <w:r w:rsidR="00BA284D" w:rsidRPr="00F11043">
          <w:rPr>
            <w:rStyle w:val="Hyperlink"/>
            <w:noProof/>
            <w:lang w:eastAsia="es-CO"/>
          </w:rPr>
          <w:t>Cuenta</w:t>
        </w:r>
        <w:r w:rsidR="00BA284D">
          <w:rPr>
            <w:noProof/>
            <w:webHidden/>
          </w:rPr>
          <w:tab/>
        </w:r>
        <w:r w:rsidR="00BA284D">
          <w:rPr>
            <w:noProof/>
            <w:webHidden/>
          </w:rPr>
          <w:fldChar w:fldCharType="begin"/>
        </w:r>
        <w:r w:rsidR="00BA284D">
          <w:rPr>
            <w:noProof/>
            <w:webHidden/>
          </w:rPr>
          <w:instrText xml:space="preserve"> PAGEREF _Toc460168435 \h </w:instrText>
        </w:r>
        <w:r w:rsidR="00BA284D">
          <w:rPr>
            <w:noProof/>
            <w:webHidden/>
          </w:rPr>
        </w:r>
        <w:r w:rsidR="00BA284D">
          <w:rPr>
            <w:noProof/>
            <w:webHidden/>
          </w:rPr>
          <w:fldChar w:fldCharType="separate"/>
        </w:r>
        <w:r w:rsidR="00BA284D">
          <w:rPr>
            <w:noProof/>
            <w:webHidden/>
          </w:rPr>
          <w:t>36</w:t>
        </w:r>
        <w:r w:rsidR="00BA284D">
          <w:rPr>
            <w:noProof/>
            <w:webHidden/>
          </w:rPr>
          <w:fldChar w:fldCharType="end"/>
        </w:r>
      </w:hyperlink>
    </w:p>
    <w:p w14:paraId="04B2E7AB" w14:textId="0ADD2544" w:rsidR="00BA284D" w:rsidRDefault="00CC2E80">
      <w:pPr>
        <w:pStyle w:val="TOC3"/>
        <w:tabs>
          <w:tab w:val="left" w:pos="960"/>
          <w:tab w:val="right" w:leader="dot" w:pos="8828"/>
        </w:tabs>
        <w:rPr>
          <w:rFonts w:eastAsiaTheme="minorEastAsia"/>
          <w:noProof/>
          <w:sz w:val="22"/>
          <w:szCs w:val="22"/>
          <w:lang w:eastAsia="es-CO"/>
        </w:rPr>
      </w:pPr>
      <w:hyperlink w:anchor="_Toc460168436" w:history="1">
        <w:r w:rsidR="00BA284D" w:rsidRPr="00F11043">
          <w:rPr>
            <w:rStyle w:val="Hyperlink"/>
            <w:noProof/>
            <w:lang w:eastAsia="es-CO"/>
          </w:rPr>
          <w:t>7.4.2</w:t>
        </w:r>
        <w:r w:rsidR="00BA284D">
          <w:rPr>
            <w:rFonts w:eastAsiaTheme="minorEastAsia"/>
            <w:noProof/>
            <w:sz w:val="22"/>
            <w:szCs w:val="22"/>
            <w:lang w:eastAsia="es-CO"/>
          </w:rPr>
          <w:tab/>
        </w:r>
        <w:r w:rsidR="00BA284D" w:rsidRPr="00F11043">
          <w:rPr>
            <w:rStyle w:val="Hyperlink"/>
            <w:noProof/>
            <w:lang w:eastAsia="es-CO"/>
          </w:rPr>
          <w:t>Interfaz de usuario administrador</w:t>
        </w:r>
        <w:r w:rsidR="00BA284D">
          <w:rPr>
            <w:noProof/>
            <w:webHidden/>
          </w:rPr>
          <w:tab/>
        </w:r>
        <w:r w:rsidR="00BA284D">
          <w:rPr>
            <w:noProof/>
            <w:webHidden/>
          </w:rPr>
          <w:fldChar w:fldCharType="begin"/>
        </w:r>
        <w:r w:rsidR="00BA284D">
          <w:rPr>
            <w:noProof/>
            <w:webHidden/>
          </w:rPr>
          <w:instrText xml:space="preserve"> PAGEREF _Toc460168436 \h </w:instrText>
        </w:r>
        <w:r w:rsidR="00BA284D">
          <w:rPr>
            <w:noProof/>
            <w:webHidden/>
          </w:rPr>
        </w:r>
        <w:r w:rsidR="00BA284D">
          <w:rPr>
            <w:noProof/>
            <w:webHidden/>
          </w:rPr>
          <w:fldChar w:fldCharType="separate"/>
        </w:r>
        <w:r w:rsidR="00BA284D">
          <w:rPr>
            <w:noProof/>
            <w:webHidden/>
          </w:rPr>
          <w:t>37</w:t>
        </w:r>
        <w:r w:rsidR="00BA284D">
          <w:rPr>
            <w:noProof/>
            <w:webHidden/>
          </w:rPr>
          <w:fldChar w:fldCharType="end"/>
        </w:r>
      </w:hyperlink>
    </w:p>
    <w:p w14:paraId="5E6E4A5C" w14:textId="74F7ED14" w:rsidR="00BA284D" w:rsidRDefault="00CC2E80">
      <w:pPr>
        <w:pStyle w:val="TOC4"/>
        <w:tabs>
          <w:tab w:val="left" w:pos="1440"/>
          <w:tab w:val="right" w:leader="dot" w:pos="8828"/>
        </w:tabs>
        <w:rPr>
          <w:rFonts w:eastAsiaTheme="minorEastAsia"/>
          <w:noProof/>
          <w:sz w:val="22"/>
          <w:szCs w:val="22"/>
          <w:lang w:eastAsia="es-CO"/>
        </w:rPr>
      </w:pPr>
      <w:hyperlink w:anchor="_Toc460168437" w:history="1">
        <w:r w:rsidR="00BA284D" w:rsidRPr="00F11043">
          <w:rPr>
            <w:rStyle w:val="Hyperlink"/>
            <w:noProof/>
            <w:lang w:eastAsia="es-CO"/>
          </w:rPr>
          <w:t>7.4.2.1</w:t>
        </w:r>
        <w:r w:rsidR="00BA284D">
          <w:rPr>
            <w:rFonts w:eastAsiaTheme="minorEastAsia"/>
            <w:noProof/>
            <w:sz w:val="22"/>
            <w:szCs w:val="22"/>
            <w:lang w:eastAsia="es-CO"/>
          </w:rPr>
          <w:tab/>
        </w:r>
        <w:r w:rsidR="00BA284D" w:rsidRPr="00F11043">
          <w:rPr>
            <w:rStyle w:val="Hyperlink"/>
            <w:noProof/>
            <w:lang w:eastAsia="es-CO"/>
          </w:rPr>
          <w:t>Administrar cuentas</w:t>
        </w:r>
        <w:r w:rsidR="00BA284D">
          <w:rPr>
            <w:noProof/>
            <w:webHidden/>
          </w:rPr>
          <w:tab/>
        </w:r>
        <w:r w:rsidR="00BA284D">
          <w:rPr>
            <w:noProof/>
            <w:webHidden/>
          </w:rPr>
          <w:fldChar w:fldCharType="begin"/>
        </w:r>
        <w:r w:rsidR="00BA284D">
          <w:rPr>
            <w:noProof/>
            <w:webHidden/>
          </w:rPr>
          <w:instrText xml:space="preserve"> PAGEREF _Toc460168437 \h </w:instrText>
        </w:r>
        <w:r w:rsidR="00BA284D">
          <w:rPr>
            <w:noProof/>
            <w:webHidden/>
          </w:rPr>
        </w:r>
        <w:r w:rsidR="00BA284D">
          <w:rPr>
            <w:noProof/>
            <w:webHidden/>
          </w:rPr>
          <w:fldChar w:fldCharType="separate"/>
        </w:r>
        <w:r w:rsidR="00BA284D">
          <w:rPr>
            <w:noProof/>
            <w:webHidden/>
          </w:rPr>
          <w:t>39</w:t>
        </w:r>
        <w:r w:rsidR="00BA284D">
          <w:rPr>
            <w:noProof/>
            <w:webHidden/>
          </w:rPr>
          <w:fldChar w:fldCharType="end"/>
        </w:r>
      </w:hyperlink>
    </w:p>
    <w:p w14:paraId="482790F3" w14:textId="322DD312" w:rsidR="00BA284D" w:rsidRDefault="00CC2E80">
      <w:pPr>
        <w:pStyle w:val="TOC4"/>
        <w:tabs>
          <w:tab w:val="left" w:pos="1440"/>
          <w:tab w:val="right" w:leader="dot" w:pos="8828"/>
        </w:tabs>
        <w:rPr>
          <w:rFonts w:eastAsiaTheme="minorEastAsia"/>
          <w:noProof/>
          <w:sz w:val="22"/>
          <w:szCs w:val="22"/>
          <w:lang w:eastAsia="es-CO"/>
        </w:rPr>
      </w:pPr>
      <w:hyperlink w:anchor="_Toc460168438" w:history="1">
        <w:r w:rsidR="00BA284D" w:rsidRPr="00F11043">
          <w:rPr>
            <w:rStyle w:val="Hyperlink"/>
            <w:noProof/>
            <w:lang w:eastAsia="es-CO"/>
          </w:rPr>
          <w:t>7.4.2.2</w:t>
        </w:r>
        <w:r w:rsidR="00BA284D">
          <w:rPr>
            <w:rFonts w:eastAsiaTheme="minorEastAsia"/>
            <w:noProof/>
            <w:sz w:val="22"/>
            <w:szCs w:val="22"/>
            <w:lang w:eastAsia="es-CO"/>
          </w:rPr>
          <w:tab/>
        </w:r>
        <w:r w:rsidR="00BA284D" w:rsidRPr="00F11043">
          <w:rPr>
            <w:rStyle w:val="Hyperlink"/>
            <w:noProof/>
            <w:lang w:eastAsia="es-CO"/>
          </w:rPr>
          <w:t>Cuenta</w:t>
        </w:r>
        <w:r w:rsidR="00BA284D">
          <w:rPr>
            <w:noProof/>
            <w:webHidden/>
          </w:rPr>
          <w:tab/>
        </w:r>
        <w:r w:rsidR="00BA284D">
          <w:rPr>
            <w:noProof/>
            <w:webHidden/>
          </w:rPr>
          <w:fldChar w:fldCharType="begin"/>
        </w:r>
        <w:r w:rsidR="00BA284D">
          <w:rPr>
            <w:noProof/>
            <w:webHidden/>
          </w:rPr>
          <w:instrText xml:space="preserve"> PAGEREF _Toc460168438 \h </w:instrText>
        </w:r>
        <w:r w:rsidR="00BA284D">
          <w:rPr>
            <w:noProof/>
            <w:webHidden/>
          </w:rPr>
        </w:r>
        <w:r w:rsidR="00BA284D">
          <w:rPr>
            <w:noProof/>
            <w:webHidden/>
          </w:rPr>
          <w:fldChar w:fldCharType="separate"/>
        </w:r>
        <w:r w:rsidR="00BA284D">
          <w:rPr>
            <w:noProof/>
            <w:webHidden/>
          </w:rPr>
          <w:t>40</w:t>
        </w:r>
        <w:r w:rsidR="00BA284D">
          <w:rPr>
            <w:noProof/>
            <w:webHidden/>
          </w:rPr>
          <w:fldChar w:fldCharType="end"/>
        </w:r>
      </w:hyperlink>
    </w:p>
    <w:p w14:paraId="30F098D7" w14:textId="32A9E96D" w:rsidR="00BA284D" w:rsidRDefault="00CC2E80">
      <w:pPr>
        <w:pStyle w:val="TOC3"/>
        <w:tabs>
          <w:tab w:val="left" w:pos="960"/>
          <w:tab w:val="right" w:leader="dot" w:pos="8828"/>
        </w:tabs>
        <w:rPr>
          <w:rFonts w:eastAsiaTheme="minorEastAsia"/>
          <w:noProof/>
          <w:sz w:val="22"/>
          <w:szCs w:val="22"/>
          <w:lang w:eastAsia="es-CO"/>
        </w:rPr>
      </w:pPr>
      <w:hyperlink w:anchor="_Toc460168439" w:history="1">
        <w:r w:rsidR="00BA284D" w:rsidRPr="00F11043">
          <w:rPr>
            <w:rStyle w:val="Hyperlink"/>
            <w:noProof/>
          </w:rPr>
          <w:t>7.4.3</w:t>
        </w:r>
        <w:r w:rsidR="00BA284D">
          <w:rPr>
            <w:rFonts w:eastAsiaTheme="minorEastAsia"/>
            <w:noProof/>
            <w:sz w:val="22"/>
            <w:szCs w:val="22"/>
            <w:lang w:eastAsia="es-CO"/>
          </w:rPr>
          <w:tab/>
        </w:r>
        <w:r w:rsidR="00BA284D" w:rsidRPr="00F11043">
          <w:rPr>
            <w:rStyle w:val="Hyperlink"/>
            <w:noProof/>
          </w:rPr>
          <w:t>Opciones especiales</w:t>
        </w:r>
        <w:r w:rsidR="00BA284D">
          <w:rPr>
            <w:noProof/>
            <w:webHidden/>
          </w:rPr>
          <w:tab/>
        </w:r>
        <w:r w:rsidR="00BA284D">
          <w:rPr>
            <w:noProof/>
            <w:webHidden/>
          </w:rPr>
          <w:fldChar w:fldCharType="begin"/>
        </w:r>
        <w:r w:rsidR="00BA284D">
          <w:rPr>
            <w:noProof/>
            <w:webHidden/>
          </w:rPr>
          <w:instrText xml:space="preserve"> PAGEREF _Toc460168439 \h </w:instrText>
        </w:r>
        <w:r w:rsidR="00BA284D">
          <w:rPr>
            <w:noProof/>
            <w:webHidden/>
          </w:rPr>
        </w:r>
        <w:r w:rsidR="00BA284D">
          <w:rPr>
            <w:noProof/>
            <w:webHidden/>
          </w:rPr>
          <w:fldChar w:fldCharType="separate"/>
        </w:r>
        <w:r w:rsidR="00BA284D">
          <w:rPr>
            <w:noProof/>
            <w:webHidden/>
          </w:rPr>
          <w:t>41</w:t>
        </w:r>
        <w:r w:rsidR="00BA284D">
          <w:rPr>
            <w:noProof/>
            <w:webHidden/>
          </w:rPr>
          <w:fldChar w:fldCharType="end"/>
        </w:r>
      </w:hyperlink>
    </w:p>
    <w:p w14:paraId="19242C6D" w14:textId="0A428956" w:rsidR="00BA284D" w:rsidRDefault="00CC2E80">
      <w:pPr>
        <w:pStyle w:val="TOC4"/>
        <w:tabs>
          <w:tab w:val="left" w:pos="1440"/>
          <w:tab w:val="right" w:leader="dot" w:pos="8828"/>
        </w:tabs>
        <w:rPr>
          <w:rFonts w:eastAsiaTheme="minorEastAsia"/>
          <w:noProof/>
          <w:sz w:val="22"/>
          <w:szCs w:val="22"/>
          <w:lang w:eastAsia="es-CO"/>
        </w:rPr>
      </w:pPr>
      <w:hyperlink w:anchor="_Toc460168440" w:history="1">
        <w:r w:rsidR="00BA284D" w:rsidRPr="00F11043">
          <w:rPr>
            <w:rStyle w:val="Hyperlink"/>
            <w:noProof/>
            <w:lang w:eastAsia="es-CO"/>
          </w:rPr>
          <w:t>7.4.3.1</w:t>
        </w:r>
        <w:r w:rsidR="00BA284D">
          <w:rPr>
            <w:rFonts w:eastAsiaTheme="minorEastAsia"/>
            <w:noProof/>
            <w:sz w:val="22"/>
            <w:szCs w:val="22"/>
            <w:lang w:eastAsia="es-CO"/>
          </w:rPr>
          <w:tab/>
        </w:r>
        <w:r w:rsidR="00BA284D" w:rsidRPr="00F11043">
          <w:rPr>
            <w:rStyle w:val="Hyperlink"/>
            <w:noProof/>
            <w:lang w:eastAsia="es-CO"/>
          </w:rPr>
          <w:t>Ayuda</w:t>
        </w:r>
        <w:r w:rsidR="00BA284D">
          <w:rPr>
            <w:noProof/>
            <w:webHidden/>
          </w:rPr>
          <w:tab/>
        </w:r>
        <w:r w:rsidR="00BA284D">
          <w:rPr>
            <w:noProof/>
            <w:webHidden/>
          </w:rPr>
          <w:fldChar w:fldCharType="begin"/>
        </w:r>
        <w:r w:rsidR="00BA284D">
          <w:rPr>
            <w:noProof/>
            <w:webHidden/>
          </w:rPr>
          <w:instrText xml:space="preserve"> PAGEREF _Toc460168440 \h </w:instrText>
        </w:r>
        <w:r w:rsidR="00BA284D">
          <w:rPr>
            <w:noProof/>
            <w:webHidden/>
          </w:rPr>
        </w:r>
        <w:r w:rsidR="00BA284D">
          <w:rPr>
            <w:noProof/>
            <w:webHidden/>
          </w:rPr>
          <w:fldChar w:fldCharType="separate"/>
        </w:r>
        <w:r w:rsidR="00BA284D">
          <w:rPr>
            <w:noProof/>
            <w:webHidden/>
          </w:rPr>
          <w:t>41</w:t>
        </w:r>
        <w:r w:rsidR="00BA284D">
          <w:rPr>
            <w:noProof/>
            <w:webHidden/>
          </w:rPr>
          <w:fldChar w:fldCharType="end"/>
        </w:r>
      </w:hyperlink>
    </w:p>
    <w:p w14:paraId="1BC90D8B" w14:textId="272A451F" w:rsidR="00BA284D" w:rsidRDefault="00CC2E80">
      <w:pPr>
        <w:pStyle w:val="TOC4"/>
        <w:tabs>
          <w:tab w:val="left" w:pos="1440"/>
          <w:tab w:val="right" w:leader="dot" w:pos="8828"/>
        </w:tabs>
        <w:rPr>
          <w:rFonts w:eastAsiaTheme="minorEastAsia"/>
          <w:noProof/>
          <w:sz w:val="22"/>
          <w:szCs w:val="22"/>
          <w:lang w:eastAsia="es-CO"/>
        </w:rPr>
      </w:pPr>
      <w:hyperlink w:anchor="_Toc460168441" w:history="1">
        <w:r w:rsidR="00BA284D" w:rsidRPr="00F11043">
          <w:rPr>
            <w:rStyle w:val="Hyperlink"/>
            <w:noProof/>
            <w:lang w:eastAsia="es-CO"/>
          </w:rPr>
          <w:t>7.4.3.2</w:t>
        </w:r>
        <w:r w:rsidR="00BA284D">
          <w:rPr>
            <w:rFonts w:eastAsiaTheme="minorEastAsia"/>
            <w:noProof/>
            <w:sz w:val="22"/>
            <w:szCs w:val="22"/>
            <w:lang w:eastAsia="es-CO"/>
          </w:rPr>
          <w:tab/>
        </w:r>
        <w:r w:rsidR="00BA284D" w:rsidRPr="00F11043">
          <w:rPr>
            <w:rStyle w:val="Hyperlink"/>
            <w:noProof/>
            <w:lang w:eastAsia="es-CO"/>
          </w:rPr>
          <w:t>Salir</w:t>
        </w:r>
        <w:r w:rsidR="00BA284D">
          <w:rPr>
            <w:noProof/>
            <w:webHidden/>
          </w:rPr>
          <w:tab/>
        </w:r>
        <w:r w:rsidR="00BA284D">
          <w:rPr>
            <w:noProof/>
            <w:webHidden/>
          </w:rPr>
          <w:fldChar w:fldCharType="begin"/>
        </w:r>
        <w:r w:rsidR="00BA284D">
          <w:rPr>
            <w:noProof/>
            <w:webHidden/>
          </w:rPr>
          <w:instrText xml:space="preserve"> PAGEREF _Toc460168441 \h </w:instrText>
        </w:r>
        <w:r w:rsidR="00BA284D">
          <w:rPr>
            <w:noProof/>
            <w:webHidden/>
          </w:rPr>
        </w:r>
        <w:r w:rsidR="00BA284D">
          <w:rPr>
            <w:noProof/>
            <w:webHidden/>
          </w:rPr>
          <w:fldChar w:fldCharType="separate"/>
        </w:r>
        <w:r w:rsidR="00BA284D">
          <w:rPr>
            <w:noProof/>
            <w:webHidden/>
          </w:rPr>
          <w:t>41</w:t>
        </w:r>
        <w:r w:rsidR="00BA284D">
          <w:rPr>
            <w:noProof/>
            <w:webHidden/>
          </w:rPr>
          <w:fldChar w:fldCharType="end"/>
        </w:r>
      </w:hyperlink>
    </w:p>
    <w:p w14:paraId="0B194CF7" w14:textId="6FE12FEA" w:rsidR="00BA284D" w:rsidRDefault="00CC2E80">
      <w:pPr>
        <w:pStyle w:val="TOC1"/>
        <w:tabs>
          <w:tab w:val="left" w:pos="480"/>
          <w:tab w:val="right" w:leader="dot" w:pos="8828"/>
        </w:tabs>
        <w:rPr>
          <w:rFonts w:asciiTheme="minorHAnsi" w:eastAsiaTheme="minorEastAsia" w:hAnsiTheme="minorHAnsi"/>
          <w:b w:val="0"/>
          <w:bCs w:val="0"/>
          <w:caps w:val="0"/>
          <w:noProof/>
          <w:sz w:val="22"/>
          <w:szCs w:val="22"/>
          <w:lang w:eastAsia="es-CO"/>
        </w:rPr>
      </w:pPr>
      <w:hyperlink w:anchor="_Toc460168442" w:history="1">
        <w:r w:rsidR="00BA284D" w:rsidRPr="00F11043">
          <w:rPr>
            <w:rStyle w:val="Hyperlink"/>
            <w:noProof/>
          </w:rPr>
          <w:t>8</w:t>
        </w:r>
        <w:r w:rsidR="00BA284D">
          <w:rPr>
            <w:rFonts w:asciiTheme="minorHAnsi" w:eastAsiaTheme="minorEastAsia" w:hAnsiTheme="minorHAnsi"/>
            <w:b w:val="0"/>
            <w:bCs w:val="0"/>
            <w:caps w:val="0"/>
            <w:noProof/>
            <w:sz w:val="22"/>
            <w:szCs w:val="22"/>
            <w:lang w:eastAsia="es-CO"/>
          </w:rPr>
          <w:tab/>
        </w:r>
        <w:r w:rsidR="00BA284D" w:rsidRPr="00F11043">
          <w:rPr>
            <w:rStyle w:val="Hyperlink"/>
            <w:noProof/>
          </w:rPr>
          <w:t>Referencias</w:t>
        </w:r>
        <w:r w:rsidR="00BA284D">
          <w:rPr>
            <w:noProof/>
            <w:webHidden/>
          </w:rPr>
          <w:tab/>
        </w:r>
        <w:r w:rsidR="00BA284D">
          <w:rPr>
            <w:noProof/>
            <w:webHidden/>
          </w:rPr>
          <w:fldChar w:fldCharType="begin"/>
        </w:r>
        <w:r w:rsidR="00BA284D">
          <w:rPr>
            <w:noProof/>
            <w:webHidden/>
          </w:rPr>
          <w:instrText xml:space="preserve"> PAGEREF _Toc460168442 \h </w:instrText>
        </w:r>
        <w:r w:rsidR="00BA284D">
          <w:rPr>
            <w:noProof/>
            <w:webHidden/>
          </w:rPr>
        </w:r>
        <w:r w:rsidR="00BA284D">
          <w:rPr>
            <w:noProof/>
            <w:webHidden/>
          </w:rPr>
          <w:fldChar w:fldCharType="separate"/>
        </w:r>
        <w:r w:rsidR="00BA284D">
          <w:rPr>
            <w:noProof/>
            <w:webHidden/>
          </w:rPr>
          <w:t>42</w:t>
        </w:r>
        <w:r w:rsidR="00BA284D">
          <w:rPr>
            <w:noProof/>
            <w:webHidden/>
          </w:rPr>
          <w:fldChar w:fldCharType="end"/>
        </w:r>
      </w:hyperlink>
    </w:p>
    <w:p w14:paraId="19D28C9F" w14:textId="73BF2DE6" w:rsidR="00ED5B3F" w:rsidRPr="00ED5B3F" w:rsidRDefault="00ED5B3F" w:rsidP="00ED5B3F">
      <w:r>
        <w:fldChar w:fldCharType="end"/>
      </w:r>
    </w:p>
    <w:p w14:paraId="7A77F345" w14:textId="682A4C2D" w:rsidR="00ED5B3F" w:rsidRPr="00ED5B3F" w:rsidRDefault="00ED5B3F" w:rsidP="00ED5B3F"/>
    <w:p w14:paraId="144DD1CE" w14:textId="674B9425" w:rsidR="00CC1528" w:rsidRDefault="00CC1528" w:rsidP="00623578">
      <w:r>
        <w:br w:type="page"/>
      </w:r>
    </w:p>
    <w:p w14:paraId="4882A941" w14:textId="64F05ABF" w:rsidR="00CC1528" w:rsidRDefault="00CC1528" w:rsidP="00F9524C">
      <w:pPr>
        <w:pStyle w:val="Heading1"/>
      </w:pPr>
      <w:bookmarkStart w:id="9" w:name="_Toc455578673"/>
      <w:bookmarkStart w:id="10" w:name="_Toc455579103"/>
      <w:bookmarkStart w:id="11" w:name="_Toc457139209"/>
      <w:bookmarkStart w:id="12" w:name="_Toc457975361"/>
      <w:bookmarkStart w:id="13" w:name="_Toc457975428"/>
      <w:bookmarkStart w:id="14" w:name="_Toc460168396"/>
      <w:r>
        <w:lastRenderedPageBreak/>
        <w:t>Lista de figuras</w:t>
      </w:r>
      <w:bookmarkEnd w:id="9"/>
      <w:bookmarkEnd w:id="10"/>
      <w:bookmarkEnd w:id="11"/>
      <w:bookmarkEnd w:id="12"/>
      <w:bookmarkEnd w:id="13"/>
      <w:bookmarkEnd w:id="14"/>
    </w:p>
    <w:p w14:paraId="1B852483" w14:textId="77777777" w:rsidR="00CC2E80" w:rsidRDefault="00ED5B3F">
      <w:pPr>
        <w:pStyle w:val="TableofFigures"/>
        <w:tabs>
          <w:tab w:val="right" w:leader="dot" w:pos="8828"/>
        </w:tabs>
        <w:rPr>
          <w:rFonts w:eastAsiaTheme="minorEastAsia"/>
          <w:caps w:val="0"/>
          <w:noProof/>
          <w:sz w:val="22"/>
          <w:szCs w:val="22"/>
          <w:lang w:val="en-US"/>
        </w:rPr>
      </w:pPr>
      <w:r>
        <w:rPr>
          <w:caps w:val="0"/>
        </w:rPr>
        <w:fldChar w:fldCharType="begin"/>
      </w:r>
      <w:r>
        <w:rPr>
          <w:caps w:val="0"/>
        </w:rPr>
        <w:instrText xml:space="preserve"> TOC \h \z \c "Ilustración" </w:instrText>
      </w:r>
      <w:r>
        <w:rPr>
          <w:caps w:val="0"/>
        </w:rPr>
        <w:fldChar w:fldCharType="separate"/>
      </w:r>
      <w:hyperlink w:anchor="_Toc461437976" w:history="1">
        <w:r w:rsidR="00CC2E80" w:rsidRPr="00606503">
          <w:rPr>
            <w:rStyle w:val="Hyperlink"/>
            <w:noProof/>
          </w:rPr>
          <w:t>Ilustración 1 Descripción documento</w:t>
        </w:r>
        <w:r w:rsidR="00CC2E80">
          <w:rPr>
            <w:noProof/>
            <w:webHidden/>
          </w:rPr>
          <w:tab/>
        </w:r>
        <w:r w:rsidR="00CC2E80">
          <w:rPr>
            <w:noProof/>
            <w:webHidden/>
          </w:rPr>
          <w:fldChar w:fldCharType="begin"/>
        </w:r>
        <w:r w:rsidR="00CC2E80">
          <w:rPr>
            <w:noProof/>
            <w:webHidden/>
          </w:rPr>
          <w:instrText xml:space="preserve"> PAGEREF _Toc461437976 \h </w:instrText>
        </w:r>
        <w:r w:rsidR="00CC2E80">
          <w:rPr>
            <w:noProof/>
            <w:webHidden/>
          </w:rPr>
        </w:r>
        <w:r w:rsidR="00CC2E80">
          <w:rPr>
            <w:noProof/>
            <w:webHidden/>
          </w:rPr>
          <w:fldChar w:fldCharType="separate"/>
        </w:r>
        <w:r w:rsidR="00CC2E80">
          <w:rPr>
            <w:noProof/>
            <w:webHidden/>
          </w:rPr>
          <w:t>5</w:t>
        </w:r>
        <w:r w:rsidR="00CC2E80">
          <w:rPr>
            <w:noProof/>
            <w:webHidden/>
          </w:rPr>
          <w:fldChar w:fldCharType="end"/>
        </w:r>
      </w:hyperlink>
    </w:p>
    <w:p w14:paraId="5DD66ED5" w14:textId="77777777" w:rsidR="00CC2E80" w:rsidRDefault="00CC2E80">
      <w:pPr>
        <w:pStyle w:val="TableofFigures"/>
        <w:tabs>
          <w:tab w:val="right" w:leader="dot" w:pos="8828"/>
        </w:tabs>
        <w:rPr>
          <w:rFonts w:eastAsiaTheme="minorEastAsia"/>
          <w:caps w:val="0"/>
          <w:noProof/>
          <w:sz w:val="22"/>
          <w:szCs w:val="22"/>
          <w:lang w:val="en-US"/>
        </w:rPr>
      </w:pPr>
      <w:hyperlink w:anchor="_Toc461437977" w:history="1">
        <w:r w:rsidRPr="00606503">
          <w:rPr>
            <w:rStyle w:val="Hyperlink"/>
            <w:noProof/>
          </w:rPr>
          <w:t>Ilustración 2 Arquitectura</w:t>
        </w:r>
        <w:r>
          <w:rPr>
            <w:noProof/>
            <w:webHidden/>
          </w:rPr>
          <w:tab/>
        </w:r>
        <w:r>
          <w:rPr>
            <w:noProof/>
            <w:webHidden/>
          </w:rPr>
          <w:fldChar w:fldCharType="begin"/>
        </w:r>
        <w:r>
          <w:rPr>
            <w:noProof/>
            <w:webHidden/>
          </w:rPr>
          <w:instrText xml:space="preserve"> PAGEREF _Toc461437977 \h </w:instrText>
        </w:r>
        <w:r>
          <w:rPr>
            <w:noProof/>
            <w:webHidden/>
          </w:rPr>
        </w:r>
        <w:r>
          <w:rPr>
            <w:noProof/>
            <w:webHidden/>
          </w:rPr>
          <w:fldChar w:fldCharType="separate"/>
        </w:r>
        <w:r>
          <w:rPr>
            <w:noProof/>
            <w:webHidden/>
          </w:rPr>
          <w:t>6</w:t>
        </w:r>
        <w:r>
          <w:rPr>
            <w:noProof/>
            <w:webHidden/>
          </w:rPr>
          <w:fldChar w:fldCharType="end"/>
        </w:r>
      </w:hyperlink>
    </w:p>
    <w:p w14:paraId="0666D8E5" w14:textId="77777777" w:rsidR="00CC2E80" w:rsidRDefault="00CC2E80">
      <w:pPr>
        <w:pStyle w:val="TableofFigures"/>
        <w:tabs>
          <w:tab w:val="right" w:leader="dot" w:pos="8828"/>
        </w:tabs>
        <w:rPr>
          <w:rFonts w:eastAsiaTheme="minorEastAsia"/>
          <w:caps w:val="0"/>
          <w:noProof/>
          <w:sz w:val="22"/>
          <w:szCs w:val="22"/>
          <w:lang w:val="en-US"/>
        </w:rPr>
      </w:pPr>
      <w:hyperlink w:anchor="_Toc461437978" w:history="1">
        <w:r w:rsidRPr="00606503">
          <w:rPr>
            <w:rStyle w:val="Hyperlink"/>
            <w:noProof/>
          </w:rPr>
          <w:t>Ilustración 3 Vista componentes</w:t>
        </w:r>
        <w:r>
          <w:rPr>
            <w:noProof/>
            <w:webHidden/>
          </w:rPr>
          <w:tab/>
        </w:r>
        <w:r>
          <w:rPr>
            <w:noProof/>
            <w:webHidden/>
          </w:rPr>
          <w:fldChar w:fldCharType="begin"/>
        </w:r>
        <w:r>
          <w:rPr>
            <w:noProof/>
            <w:webHidden/>
          </w:rPr>
          <w:instrText xml:space="preserve"> PAGEREF _Toc461437978 \h </w:instrText>
        </w:r>
        <w:r>
          <w:rPr>
            <w:noProof/>
            <w:webHidden/>
          </w:rPr>
        </w:r>
        <w:r>
          <w:rPr>
            <w:noProof/>
            <w:webHidden/>
          </w:rPr>
          <w:fldChar w:fldCharType="separate"/>
        </w:r>
        <w:r>
          <w:rPr>
            <w:noProof/>
            <w:webHidden/>
          </w:rPr>
          <w:t>8</w:t>
        </w:r>
        <w:r>
          <w:rPr>
            <w:noProof/>
            <w:webHidden/>
          </w:rPr>
          <w:fldChar w:fldCharType="end"/>
        </w:r>
      </w:hyperlink>
    </w:p>
    <w:p w14:paraId="329B71CE" w14:textId="77777777" w:rsidR="00CC2E80" w:rsidRDefault="00CC2E80">
      <w:pPr>
        <w:pStyle w:val="TableofFigures"/>
        <w:tabs>
          <w:tab w:val="right" w:leader="dot" w:pos="8828"/>
        </w:tabs>
        <w:rPr>
          <w:rFonts w:eastAsiaTheme="minorEastAsia"/>
          <w:caps w:val="0"/>
          <w:noProof/>
          <w:sz w:val="22"/>
          <w:szCs w:val="22"/>
          <w:lang w:val="en-US"/>
        </w:rPr>
      </w:pPr>
      <w:hyperlink w:anchor="_Toc461437979" w:history="1">
        <w:r w:rsidRPr="00606503">
          <w:rPr>
            <w:rStyle w:val="Hyperlink"/>
            <w:noProof/>
          </w:rPr>
          <w:t>Ilustración 4 Vista despliegue</w:t>
        </w:r>
        <w:r>
          <w:rPr>
            <w:noProof/>
            <w:webHidden/>
          </w:rPr>
          <w:tab/>
        </w:r>
        <w:r>
          <w:rPr>
            <w:noProof/>
            <w:webHidden/>
          </w:rPr>
          <w:fldChar w:fldCharType="begin"/>
        </w:r>
        <w:r>
          <w:rPr>
            <w:noProof/>
            <w:webHidden/>
          </w:rPr>
          <w:instrText xml:space="preserve"> PAGEREF _Toc461437979 \h </w:instrText>
        </w:r>
        <w:r>
          <w:rPr>
            <w:noProof/>
            <w:webHidden/>
          </w:rPr>
        </w:r>
        <w:r>
          <w:rPr>
            <w:noProof/>
            <w:webHidden/>
          </w:rPr>
          <w:fldChar w:fldCharType="separate"/>
        </w:r>
        <w:r>
          <w:rPr>
            <w:noProof/>
            <w:webHidden/>
          </w:rPr>
          <w:t>9</w:t>
        </w:r>
        <w:r>
          <w:rPr>
            <w:noProof/>
            <w:webHidden/>
          </w:rPr>
          <w:fldChar w:fldCharType="end"/>
        </w:r>
      </w:hyperlink>
    </w:p>
    <w:p w14:paraId="1069B08C" w14:textId="77777777" w:rsidR="00CC2E80" w:rsidRDefault="00CC2E80">
      <w:pPr>
        <w:pStyle w:val="TableofFigures"/>
        <w:tabs>
          <w:tab w:val="right" w:leader="dot" w:pos="8828"/>
        </w:tabs>
        <w:rPr>
          <w:rFonts w:eastAsiaTheme="minorEastAsia"/>
          <w:caps w:val="0"/>
          <w:noProof/>
          <w:sz w:val="22"/>
          <w:szCs w:val="22"/>
          <w:lang w:val="en-US"/>
        </w:rPr>
      </w:pPr>
      <w:hyperlink w:anchor="_Toc461437980" w:history="1">
        <w:r w:rsidRPr="00606503">
          <w:rPr>
            <w:rStyle w:val="Hyperlink"/>
            <w:noProof/>
          </w:rPr>
          <w:t>Ilustración 5 Procesos del sistema usuario paciente</w:t>
        </w:r>
        <w:r>
          <w:rPr>
            <w:noProof/>
            <w:webHidden/>
          </w:rPr>
          <w:tab/>
        </w:r>
        <w:r>
          <w:rPr>
            <w:noProof/>
            <w:webHidden/>
          </w:rPr>
          <w:fldChar w:fldCharType="begin"/>
        </w:r>
        <w:r>
          <w:rPr>
            <w:noProof/>
            <w:webHidden/>
          </w:rPr>
          <w:instrText xml:space="preserve"> PAGEREF _Toc461437980 \h </w:instrText>
        </w:r>
        <w:r>
          <w:rPr>
            <w:noProof/>
            <w:webHidden/>
          </w:rPr>
        </w:r>
        <w:r>
          <w:rPr>
            <w:noProof/>
            <w:webHidden/>
          </w:rPr>
          <w:fldChar w:fldCharType="separate"/>
        </w:r>
        <w:r>
          <w:rPr>
            <w:noProof/>
            <w:webHidden/>
          </w:rPr>
          <w:t>11</w:t>
        </w:r>
        <w:r>
          <w:rPr>
            <w:noProof/>
            <w:webHidden/>
          </w:rPr>
          <w:fldChar w:fldCharType="end"/>
        </w:r>
      </w:hyperlink>
    </w:p>
    <w:p w14:paraId="41A6B3FD" w14:textId="77777777" w:rsidR="00CC2E80" w:rsidRDefault="00CC2E80">
      <w:pPr>
        <w:pStyle w:val="TableofFigures"/>
        <w:tabs>
          <w:tab w:val="right" w:leader="dot" w:pos="8828"/>
        </w:tabs>
        <w:rPr>
          <w:rFonts w:eastAsiaTheme="minorEastAsia"/>
          <w:caps w:val="0"/>
          <w:noProof/>
          <w:sz w:val="22"/>
          <w:szCs w:val="22"/>
          <w:lang w:val="en-US"/>
        </w:rPr>
      </w:pPr>
      <w:hyperlink w:anchor="_Toc461437981" w:history="1">
        <w:r w:rsidRPr="00606503">
          <w:rPr>
            <w:rStyle w:val="Hyperlink"/>
            <w:noProof/>
          </w:rPr>
          <w:t>Ilustración 6 Procesos del sistema usuario administrador</w:t>
        </w:r>
        <w:r>
          <w:rPr>
            <w:noProof/>
            <w:webHidden/>
          </w:rPr>
          <w:tab/>
        </w:r>
        <w:r>
          <w:rPr>
            <w:noProof/>
            <w:webHidden/>
          </w:rPr>
          <w:fldChar w:fldCharType="begin"/>
        </w:r>
        <w:r>
          <w:rPr>
            <w:noProof/>
            <w:webHidden/>
          </w:rPr>
          <w:instrText xml:space="preserve"> PAGEREF _Toc461437981 \h </w:instrText>
        </w:r>
        <w:r>
          <w:rPr>
            <w:noProof/>
            <w:webHidden/>
          </w:rPr>
        </w:r>
        <w:r>
          <w:rPr>
            <w:noProof/>
            <w:webHidden/>
          </w:rPr>
          <w:fldChar w:fldCharType="separate"/>
        </w:r>
        <w:r>
          <w:rPr>
            <w:noProof/>
            <w:webHidden/>
          </w:rPr>
          <w:t>12</w:t>
        </w:r>
        <w:r>
          <w:rPr>
            <w:noProof/>
            <w:webHidden/>
          </w:rPr>
          <w:fldChar w:fldCharType="end"/>
        </w:r>
      </w:hyperlink>
    </w:p>
    <w:p w14:paraId="3353D58A" w14:textId="77777777" w:rsidR="00CC2E80" w:rsidRDefault="00CC2E80">
      <w:pPr>
        <w:pStyle w:val="TableofFigures"/>
        <w:tabs>
          <w:tab w:val="right" w:leader="dot" w:pos="8828"/>
        </w:tabs>
        <w:rPr>
          <w:rFonts w:eastAsiaTheme="minorEastAsia"/>
          <w:caps w:val="0"/>
          <w:noProof/>
          <w:sz w:val="22"/>
          <w:szCs w:val="22"/>
          <w:lang w:val="en-US"/>
        </w:rPr>
      </w:pPr>
      <w:hyperlink w:anchor="_Toc461437982" w:history="1">
        <w:r w:rsidRPr="00606503">
          <w:rPr>
            <w:rStyle w:val="Hyperlink"/>
            <w:noProof/>
          </w:rPr>
          <w:t>Ilustración 7 Procesos del sistema, crear usuario</w:t>
        </w:r>
        <w:r>
          <w:rPr>
            <w:noProof/>
            <w:webHidden/>
          </w:rPr>
          <w:tab/>
        </w:r>
        <w:r>
          <w:rPr>
            <w:noProof/>
            <w:webHidden/>
          </w:rPr>
          <w:fldChar w:fldCharType="begin"/>
        </w:r>
        <w:r>
          <w:rPr>
            <w:noProof/>
            <w:webHidden/>
          </w:rPr>
          <w:instrText xml:space="preserve"> PAGEREF _Toc461437982 \h </w:instrText>
        </w:r>
        <w:r>
          <w:rPr>
            <w:noProof/>
            <w:webHidden/>
          </w:rPr>
        </w:r>
        <w:r>
          <w:rPr>
            <w:noProof/>
            <w:webHidden/>
          </w:rPr>
          <w:fldChar w:fldCharType="separate"/>
        </w:r>
        <w:r>
          <w:rPr>
            <w:noProof/>
            <w:webHidden/>
          </w:rPr>
          <w:t>12</w:t>
        </w:r>
        <w:r>
          <w:rPr>
            <w:noProof/>
            <w:webHidden/>
          </w:rPr>
          <w:fldChar w:fldCharType="end"/>
        </w:r>
      </w:hyperlink>
    </w:p>
    <w:p w14:paraId="3233E6CD" w14:textId="77777777" w:rsidR="00CC2E80" w:rsidRDefault="00CC2E80">
      <w:pPr>
        <w:pStyle w:val="TableofFigures"/>
        <w:tabs>
          <w:tab w:val="right" w:leader="dot" w:pos="8828"/>
        </w:tabs>
        <w:rPr>
          <w:rFonts w:eastAsiaTheme="minorEastAsia"/>
          <w:caps w:val="0"/>
          <w:noProof/>
          <w:sz w:val="22"/>
          <w:szCs w:val="22"/>
          <w:lang w:val="en-US"/>
        </w:rPr>
      </w:pPr>
      <w:hyperlink w:anchor="_Toc461437983" w:history="1">
        <w:r w:rsidRPr="00606503">
          <w:rPr>
            <w:rStyle w:val="Hyperlink"/>
            <w:noProof/>
          </w:rPr>
          <w:t>Ilustración 8 Procesos del sistema, editar datos</w:t>
        </w:r>
        <w:r>
          <w:rPr>
            <w:noProof/>
            <w:webHidden/>
          </w:rPr>
          <w:tab/>
        </w:r>
        <w:r>
          <w:rPr>
            <w:noProof/>
            <w:webHidden/>
          </w:rPr>
          <w:fldChar w:fldCharType="begin"/>
        </w:r>
        <w:r>
          <w:rPr>
            <w:noProof/>
            <w:webHidden/>
          </w:rPr>
          <w:instrText xml:space="preserve"> PAGEREF _Toc461437983 \h </w:instrText>
        </w:r>
        <w:r>
          <w:rPr>
            <w:noProof/>
            <w:webHidden/>
          </w:rPr>
        </w:r>
        <w:r>
          <w:rPr>
            <w:noProof/>
            <w:webHidden/>
          </w:rPr>
          <w:fldChar w:fldCharType="separate"/>
        </w:r>
        <w:r>
          <w:rPr>
            <w:noProof/>
            <w:webHidden/>
          </w:rPr>
          <w:t>13</w:t>
        </w:r>
        <w:r>
          <w:rPr>
            <w:noProof/>
            <w:webHidden/>
          </w:rPr>
          <w:fldChar w:fldCharType="end"/>
        </w:r>
      </w:hyperlink>
    </w:p>
    <w:p w14:paraId="0C2A0DE2" w14:textId="77777777" w:rsidR="00CC2E80" w:rsidRDefault="00CC2E80">
      <w:pPr>
        <w:pStyle w:val="TableofFigures"/>
        <w:tabs>
          <w:tab w:val="right" w:leader="dot" w:pos="8828"/>
        </w:tabs>
        <w:rPr>
          <w:rFonts w:eastAsiaTheme="minorEastAsia"/>
          <w:caps w:val="0"/>
          <w:noProof/>
          <w:sz w:val="22"/>
          <w:szCs w:val="22"/>
          <w:lang w:val="en-US"/>
        </w:rPr>
      </w:pPr>
      <w:hyperlink w:anchor="_Toc461437984" w:history="1">
        <w:r w:rsidRPr="00606503">
          <w:rPr>
            <w:rStyle w:val="Hyperlink"/>
            <w:noProof/>
          </w:rPr>
          <w:t>Ilustración 9 Procesos del sistema, ingresar síntomas</w:t>
        </w:r>
        <w:r>
          <w:rPr>
            <w:noProof/>
            <w:webHidden/>
          </w:rPr>
          <w:tab/>
        </w:r>
        <w:r>
          <w:rPr>
            <w:noProof/>
            <w:webHidden/>
          </w:rPr>
          <w:fldChar w:fldCharType="begin"/>
        </w:r>
        <w:r>
          <w:rPr>
            <w:noProof/>
            <w:webHidden/>
          </w:rPr>
          <w:instrText xml:space="preserve"> PAGEREF _Toc461437984 \h </w:instrText>
        </w:r>
        <w:r>
          <w:rPr>
            <w:noProof/>
            <w:webHidden/>
          </w:rPr>
        </w:r>
        <w:r>
          <w:rPr>
            <w:noProof/>
            <w:webHidden/>
          </w:rPr>
          <w:fldChar w:fldCharType="separate"/>
        </w:r>
        <w:r>
          <w:rPr>
            <w:noProof/>
            <w:webHidden/>
          </w:rPr>
          <w:t>13</w:t>
        </w:r>
        <w:r>
          <w:rPr>
            <w:noProof/>
            <w:webHidden/>
          </w:rPr>
          <w:fldChar w:fldCharType="end"/>
        </w:r>
      </w:hyperlink>
    </w:p>
    <w:p w14:paraId="44634E8C" w14:textId="77777777" w:rsidR="00CC2E80" w:rsidRDefault="00CC2E80">
      <w:pPr>
        <w:pStyle w:val="TableofFigures"/>
        <w:tabs>
          <w:tab w:val="right" w:leader="dot" w:pos="8828"/>
        </w:tabs>
        <w:rPr>
          <w:rFonts w:eastAsiaTheme="minorEastAsia"/>
          <w:caps w:val="0"/>
          <w:noProof/>
          <w:sz w:val="22"/>
          <w:szCs w:val="22"/>
          <w:lang w:val="en-US"/>
        </w:rPr>
      </w:pPr>
      <w:hyperlink w:anchor="_Toc461437985" w:history="1">
        <w:r w:rsidRPr="00606503">
          <w:rPr>
            <w:rStyle w:val="Hyperlink"/>
            <w:noProof/>
          </w:rPr>
          <w:t>Ilustración 10 Procesos del sistema, ingresar antecedentes familiares</w:t>
        </w:r>
        <w:r>
          <w:rPr>
            <w:noProof/>
            <w:webHidden/>
          </w:rPr>
          <w:tab/>
        </w:r>
        <w:r>
          <w:rPr>
            <w:noProof/>
            <w:webHidden/>
          </w:rPr>
          <w:fldChar w:fldCharType="begin"/>
        </w:r>
        <w:r>
          <w:rPr>
            <w:noProof/>
            <w:webHidden/>
          </w:rPr>
          <w:instrText xml:space="preserve"> PAGEREF _Toc461437985 \h </w:instrText>
        </w:r>
        <w:r>
          <w:rPr>
            <w:noProof/>
            <w:webHidden/>
          </w:rPr>
        </w:r>
        <w:r>
          <w:rPr>
            <w:noProof/>
            <w:webHidden/>
          </w:rPr>
          <w:fldChar w:fldCharType="separate"/>
        </w:r>
        <w:r>
          <w:rPr>
            <w:noProof/>
            <w:webHidden/>
          </w:rPr>
          <w:t>14</w:t>
        </w:r>
        <w:r>
          <w:rPr>
            <w:noProof/>
            <w:webHidden/>
          </w:rPr>
          <w:fldChar w:fldCharType="end"/>
        </w:r>
      </w:hyperlink>
    </w:p>
    <w:p w14:paraId="30C93A96" w14:textId="77777777" w:rsidR="00CC2E80" w:rsidRDefault="00CC2E80">
      <w:pPr>
        <w:pStyle w:val="TableofFigures"/>
        <w:tabs>
          <w:tab w:val="right" w:leader="dot" w:pos="8828"/>
        </w:tabs>
        <w:rPr>
          <w:rFonts w:eastAsiaTheme="minorEastAsia"/>
          <w:caps w:val="0"/>
          <w:noProof/>
          <w:sz w:val="22"/>
          <w:szCs w:val="22"/>
          <w:lang w:val="en-US"/>
        </w:rPr>
      </w:pPr>
      <w:hyperlink w:anchor="_Toc461437986" w:history="1">
        <w:r w:rsidRPr="00606503">
          <w:rPr>
            <w:rStyle w:val="Hyperlink"/>
            <w:noProof/>
          </w:rPr>
          <w:t>Ilustración 11 Crear usuario</w:t>
        </w:r>
        <w:r>
          <w:rPr>
            <w:noProof/>
            <w:webHidden/>
          </w:rPr>
          <w:tab/>
        </w:r>
        <w:r>
          <w:rPr>
            <w:noProof/>
            <w:webHidden/>
          </w:rPr>
          <w:fldChar w:fldCharType="begin"/>
        </w:r>
        <w:r>
          <w:rPr>
            <w:noProof/>
            <w:webHidden/>
          </w:rPr>
          <w:instrText xml:space="preserve"> PAGEREF _Toc461437986 \h </w:instrText>
        </w:r>
        <w:r>
          <w:rPr>
            <w:noProof/>
            <w:webHidden/>
          </w:rPr>
        </w:r>
        <w:r>
          <w:rPr>
            <w:noProof/>
            <w:webHidden/>
          </w:rPr>
          <w:fldChar w:fldCharType="separate"/>
        </w:r>
        <w:r>
          <w:rPr>
            <w:noProof/>
            <w:webHidden/>
          </w:rPr>
          <w:t>15</w:t>
        </w:r>
        <w:r>
          <w:rPr>
            <w:noProof/>
            <w:webHidden/>
          </w:rPr>
          <w:fldChar w:fldCharType="end"/>
        </w:r>
      </w:hyperlink>
    </w:p>
    <w:p w14:paraId="32D94B49" w14:textId="77777777" w:rsidR="00CC2E80" w:rsidRDefault="00CC2E80">
      <w:pPr>
        <w:pStyle w:val="TableofFigures"/>
        <w:tabs>
          <w:tab w:val="right" w:leader="dot" w:pos="8828"/>
        </w:tabs>
        <w:rPr>
          <w:rFonts w:eastAsiaTheme="minorEastAsia"/>
          <w:caps w:val="0"/>
          <w:noProof/>
          <w:sz w:val="22"/>
          <w:szCs w:val="22"/>
          <w:lang w:val="en-US"/>
        </w:rPr>
      </w:pPr>
      <w:hyperlink w:anchor="_Toc461437987" w:history="1">
        <w:r w:rsidRPr="00606503">
          <w:rPr>
            <w:rStyle w:val="Hyperlink"/>
            <w:noProof/>
          </w:rPr>
          <w:t>Ilustración 12 Iniciar sesión</w:t>
        </w:r>
        <w:r>
          <w:rPr>
            <w:noProof/>
            <w:webHidden/>
          </w:rPr>
          <w:tab/>
        </w:r>
        <w:r>
          <w:rPr>
            <w:noProof/>
            <w:webHidden/>
          </w:rPr>
          <w:fldChar w:fldCharType="begin"/>
        </w:r>
        <w:r>
          <w:rPr>
            <w:noProof/>
            <w:webHidden/>
          </w:rPr>
          <w:instrText xml:space="preserve"> PAGEREF _Toc461437987 \h </w:instrText>
        </w:r>
        <w:r>
          <w:rPr>
            <w:noProof/>
            <w:webHidden/>
          </w:rPr>
        </w:r>
        <w:r>
          <w:rPr>
            <w:noProof/>
            <w:webHidden/>
          </w:rPr>
          <w:fldChar w:fldCharType="separate"/>
        </w:r>
        <w:r>
          <w:rPr>
            <w:noProof/>
            <w:webHidden/>
          </w:rPr>
          <w:t>17</w:t>
        </w:r>
        <w:r>
          <w:rPr>
            <w:noProof/>
            <w:webHidden/>
          </w:rPr>
          <w:fldChar w:fldCharType="end"/>
        </w:r>
      </w:hyperlink>
    </w:p>
    <w:p w14:paraId="5529EB3D" w14:textId="77777777" w:rsidR="00CC2E80" w:rsidRDefault="00CC2E80">
      <w:pPr>
        <w:pStyle w:val="TableofFigures"/>
        <w:tabs>
          <w:tab w:val="right" w:leader="dot" w:pos="8828"/>
        </w:tabs>
        <w:rPr>
          <w:rFonts w:eastAsiaTheme="minorEastAsia"/>
          <w:caps w:val="0"/>
          <w:noProof/>
          <w:sz w:val="22"/>
          <w:szCs w:val="22"/>
          <w:lang w:val="en-US"/>
        </w:rPr>
      </w:pPr>
      <w:hyperlink w:anchor="_Toc461437988" w:history="1">
        <w:r w:rsidRPr="00606503">
          <w:rPr>
            <w:rStyle w:val="Hyperlink"/>
            <w:noProof/>
          </w:rPr>
          <w:t>Ilustración 13 Cerrar sesión</w:t>
        </w:r>
        <w:r>
          <w:rPr>
            <w:noProof/>
            <w:webHidden/>
          </w:rPr>
          <w:tab/>
        </w:r>
        <w:r>
          <w:rPr>
            <w:noProof/>
            <w:webHidden/>
          </w:rPr>
          <w:fldChar w:fldCharType="begin"/>
        </w:r>
        <w:r>
          <w:rPr>
            <w:noProof/>
            <w:webHidden/>
          </w:rPr>
          <w:instrText xml:space="preserve"> PAGEREF _Toc461437988 \h </w:instrText>
        </w:r>
        <w:r>
          <w:rPr>
            <w:noProof/>
            <w:webHidden/>
          </w:rPr>
        </w:r>
        <w:r>
          <w:rPr>
            <w:noProof/>
            <w:webHidden/>
          </w:rPr>
          <w:fldChar w:fldCharType="separate"/>
        </w:r>
        <w:r>
          <w:rPr>
            <w:noProof/>
            <w:webHidden/>
          </w:rPr>
          <w:t>18</w:t>
        </w:r>
        <w:r>
          <w:rPr>
            <w:noProof/>
            <w:webHidden/>
          </w:rPr>
          <w:fldChar w:fldCharType="end"/>
        </w:r>
      </w:hyperlink>
    </w:p>
    <w:p w14:paraId="44325415" w14:textId="77777777" w:rsidR="00CC2E80" w:rsidRDefault="00CC2E80">
      <w:pPr>
        <w:pStyle w:val="TableofFigures"/>
        <w:tabs>
          <w:tab w:val="right" w:leader="dot" w:pos="8828"/>
        </w:tabs>
        <w:rPr>
          <w:rFonts w:eastAsiaTheme="minorEastAsia"/>
          <w:caps w:val="0"/>
          <w:noProof/>
          <w:sz w:val="22"/>
          <w:szCs w:val="22"/>
          <w:lang w:val="en-US"/>
        </w:rPr>
      </w:pPr>
      <w:hyperlink w:anchor="_Toc461437989" w:history="1">
        <w:r w:rsidRPr="00606503">
          <w:rPr>
            <w:rStyle w:val="Hyperlink"/>
            <w:noProof/>
          </w:rPr>
          <w:t>Ilustración 14 ingresar síntomas</w:t>
        </w:r>
        <w:r>
          <w:rPr>
            <w:noProof/>
            <w:webHidden/>
          </w:rPr>
          <w:tab/>
        </w:r>
        <w:r>
          <w:rPr>
            <w:noProof/>
            <w:webHidden/>
          </w:rPr>
          <w:fldChar w:fldCharType="begin"/>
        </w:r>
        <w:r>
          <w:rPr>
            <w:noProof/>
            <w:webHidden/>
          </w:rPr>
          <w:instrText xml:space="preserve"> PAGEREF _Toc461437989 \h </w:instrText>
        </w:r>
        <w:r>
          <w:rPr>
            <w:noProof/>
            <w:webHidden/>
          </w:rPr>
        </w:r>
        <w:r>
          <w:rPr>
            <w:noProof/>
            <w:webHidden/>
          </w:rPr>
          <w:fldChar w:fldCharType="separate"/>
        </w:r>
        <w:r>
          <w:rPr>
            <w:noProof/>
            <w:webHidden/>
          </w:rPr>
          <w:t>19</w:t>
        </w:r>
        <w:r>
          <w:rPr>
            <w:noProof/>
            <w:webHidden/>
          </w:rPr>
          <w:fldChar w:fldCharType="end"/>
        </w:r>
      </w:hyperlink>
    </w:p>
    <w:p w14:paraId="59D08A0F" w14:textId="77777777" w:rsidR="00CC2E80" w:rsidRDefault="00CC2E80">
      <w:pPr>
        <w:pStyle w:val="TableofFigures"/>
        <w:tabs>
          <w:tab w:val="right" w:leader="dot" w:pos="8828"/>
        </w:tabs>
        <w:rPr>
          <w:rFonts w:eastAsiaTheme="minorEastAsia"/>
          <w:caps w:val="0"/>
          <w:noProof/>
          <w:sz w:val="22"/>
          <w:szCs w:val="22"/>
          <w:lang w:val="en-US"/>
        </w:rPr>
      </w:pPr>
      <w:hyperlink w:anchor="_Toc461437990" w:history="1">
        <w:r w:rsidRPr="00606503">
          <w:rPr>
            <w:rStyle w:val="Hyperlink"/>
            <w:noProof/>
          </w:rPr>
          <w:t>Ilustración 15 Ingresar antecedentes familiares</w:t>
        </w:r>
        <w:r>
          <w:rPr>
            <w:noProof/>
            <w:webHidden/>
          </w:rPr>
          <w:tab/>
        </w:r>
        <w:r>
          <w:rPr>
            <w:noProof/>
            <w:webHidden/>
          </w:rPr>
          <w:fldChar w:fldCharType="begin"/>
        </w:r>
        <w:r>
          <w:rPr>
            <w:noProof/>
            <w:webHidden/>
          </w:rPr>
          <w:instrText xml:space="preserve"> PAGEREF _Toc461437990 \h </w:instrText>
        </w:r>
        <w:r>
          <w:rPr>
            <w:noProof/>
            <w:webHidden/>
          </w:rPr>
        </w:r>
        <w:r>
          <w:rPr>
            <w:noProof/>
            <w:webHidden/>
          </w:rPr>
          <w:fldChar w:fldCharType="separate"/>
        </w:r>
        <w:r>
          <w:rPr>
            <w:noProof/>
            <w:webHidden/>
          </w:rPr>
          <w:t>21</w:t>
        </w:r>
        <w:r>
          <w:rPr>
            <w:noProof/>
            <w:webHidden/>
          </w:rPr>
          <w:fldChar w:fldCharType="end"/>
        </w:r>
      </w:hyperlink>
    </w:p>
    <w:p w14:paraId="304D58E3" w14:textId="77777777" w:rsidR="00CC2E80" w:rsidRDefault="00CC2E80">
      <w:pPr>
        <w:pStyle w:val="TableofFigures"/>
        <w:tabs>
          <w:tab w:val="right" w:leader="dot" w:pos="8828"/>
        </w:tabs>
        <w:rPr>
          <w:rFonts w:eastAsiaTheme="minorEastAsia"/>
          <w:caps w:val="0"/>
          <w:noProof/>
          <w:sz w:val="22"/>
          <w:szCs w:val="22"/>
          <w:lang w:val="en-US"/>
        </w:rPr>
      </w:pPr>
      <w:hyperlink w:anchor="_Toc461437991" w:history="1">
        <w:r w:rsidRPr="00606503">
          <w:rPr>
            <w:rStyle w:val="Hyperlink"/>
            <w:noProof/>
          </w:rPr>
          <w:t>Ilustración 16 eliminar usuario</w:t>
        </w:r>
        <w:r>
          <w:rPr>
            <w:noProof/>
            <w:webHidden/>
          </w:rPr>
          <w:tab/>
        </w:r>
        <w:r>
          <w:rPr>
            <w:noProof/>
            <w:webHidden/>
          </w:rPr>
          <w:fldChar w:fldCharType="begin"/>
        </w:r>
        <w:r>
          <w:rPr>
            <w:noProof/>
            <w:webHidden/>
          </w:rPr>
          <w:instrText xml:space="preserve"> PAGEREF _Toc461437991 \h </w:instrText>
        </w:r>
        <w:r>
          <w:rPr>
            <w:noProof/>
            <w:webHidden/>
          </w:rPr>
        </w:r>
        <w:r>
          <w:rPr>
            <w:noProof/>
            <w:webHidden/>
          </w:rPr>
          <w:fldChar w:fldCharType="separate"/>
        </w:r>
        <w:r>
          <w:rPr>
            <w:noProof/>
            <w:webHidden/>
          </w:rPr>
          <w:t>22</w:t>
        </w:r>
        <w:r>
          <w:rPr>
            <w:noProof/>
            <w:webHidden/>
          </w:rPr>
          <w:fldChar w:fldCharType="end"/>
        </w:r>
      </w:hyperlink>
    </w:p>
    <w:p w14:paraId="2257C479" w14:textId="77777777" w:rsidR="00CC2E80" w:rsidRDefault="00CC2E80">
      <w:pPr>
        <w:pStyle w:val="TableofFigures"/>
        <w:tabs>
          <w:tab w:val="right" w:leader="dot" w:pos="8828"/>
        </w:tabs>
        <w:rPr>
          <w:rFonts w:eastAsiaTheme="minorEastAsia"/>
          <w:caps w:val="0"/>
          <w:noProof/>
          <w:sz w:val="22"/>
          <w:szCs w:val="22"/>
          <w:lang w:val="en-US"/>
        </w:rPr>
      </w:pPr>
      <w:hyperlink w:anchor="_Toc461437992" w:history="1">
        <w:r w:rsidRPr="00606503">
          <w:rPr>
            <w:rStyle w:val="Hyperlink"/>
            <w:noProof/>
          </w:rPr>
          <w:t>Ilustración 17 editar información de usuario</w:t>
        </w:r>
        <w:r>
          <w:rPr>
            <w:noProof/>
            <w:webHidden/>
          </w:rPr>
          <w:tab/>
        </w:r>
        <w:r>
          <w:rPr>
            <w:noProof/>
            <w:webHidden/>
          </w:rPr>
          <w:fldChar w:fldCharType="begin"/>
        </w:r>
        <w:r>
          <w:rPr>
            <w:noProof/>
            <w:webHidden/>
          </w:rPr>
          <w:instrText xml:space="preserve"> PAGEREF _Toc461437992 \h </w:instrText>
        </w:r>
        <w:r>
          <w:rPr>
            <w:noProof/>
            <w:webHidden/>
          </w:rPr>
        </w:r>
        <w:r>
          <w:rPr>
            <w:noProof/>
            <w:webHidden/>
          </w:rPr>
          <w:fldChar w:fldCharType="separate"/>
        </w:r>
        <w:r>
          <w:rPr>
            <w:noProof/>
            <w:webHidden/>
          </w:rPr>
          <w:t>23</w:t>
        </w:r>
        <w:r>
          <w:rPr>
            <w:noProof/>
            <w:webHidden/>
          </w:rPr>
          <w:fldChar w:fldCharType="end"/>
        </w:r>
      </w:hyperlink>
    </w:p>
    <w:p w14:paraId="1C191ECA" w14:textId="77777777" w:rsidR="00CC2E80" w:rsidRDefault="00CC2E80">
      <w:pPr>
        <w:pStyle w:val="TableofFigures"/>
        <w:tabs>
          <w:tab w:val="right" w:leader="dot" w:pos="8828"/>
        </w:tabs>
        <w:rPr>
          <w:rFonts w:eastAsiaTheme="minorEastAsia"/>
          <w:caps w:val="0"/>
          <w:noProof/>
          <w:sz w:val="22"/>
          <w:szCs w:val="22"/>
          <w:lang w:val="en-US"/>
        </w:rPr>
      </w:pPr>
      <w:hyperlink w:anchor="_Toc461437993" w:history="1">
        <w:r w:rsidRPr="00606503">
          <w:rPr>
            <w:rStyle w:val="Hyperlink"/>
            <w:noProof/>
          </w:rPr>
          <w:t>Ilustración 18 administrar cuentas</w:t>
        </w:r>
        <w:r>
          <w:rPr>
            <w:noProof/>
            <w:webHidden/>
          </w:rPr>
          <w:tab/>
        </w:r>
        <w:r>
          <w:rPr>
            <w:noProof/>
            <w:webHidden/>
          </w:rPr>
          <w:fldChar w:fldCharType="begin"/>
        </w:r>
        <w:r>
          <w:rPr>
            <w:noProof/>
            <w:webHidden/>
          </w:rPr>
          <w:instrText xml:space="preserve"> PAGEREF _Toc461437993 \h </w:instrText>
        </w:r>
        <w:r>
          <w:rPr>
            <w:noProof/>
            <w:webHidden/>
          </w:rPr>
        </w:r>
        <w:r>
          <w:rPr>
            <w:noProof/>
            <w:webHidden/>
          </w:rPr>
          <w:fldChar w:fldCharType="separate"/>
        </w:r>
        <w:r>
          <w:rPr>
            <w:noProof/>
            <w:webHidden/>
          </w:rPr>
          <w:t>24</w:t>
        </w:r>
        <w:r>
          <w:rPr>
            <w:noProof/>
            <w:webHidden/>
          </w:rPr>
          <w:fldChar w:fldCharType="end"/>
        </w:r>
      </w:hyperlink>
    </w:p>
    <w:p w14:paraId="0ABEF424" w14:textId="77777777" w:rsidR="00CC2E80" w:rsidRDefault="00CC2E80">
      <w:pPr>
        <w:pStyle w:val="TableofFigures"/>
        <w:tabs>
          <w:tab w:val="right" w:leader="dot" w:pos="8828"/>
        </w:tabs>
        <w:rPr>
          <w:rFonts w:eastAsiaTheme="minorEastAsia"/>
          <w:caps w:val="0"/>
          <w:noProof/>
          <w:sz w:val="22"/>
          <w:szCs w:val="22"/>
          <w:lang w:val="en-US"/>
        </w:rPr>
      </w:pPr>
      <w:hyperlink w:anchor="_Toc461437994" w:history="1">
        <w:r w:rsidRPr="00606503">
          <w:rPr>
            <w:rStyle w:val="Hyperlink"/>
            <w:noProof/>
          </w:rPr>
          <w:t>Ilustración 19 georreferenciar hospital más cercano</w:t>
        </w:r>
        <w:r>
          <w:rPr>
            <w:noProof/>
            <w:webHidden/>
          </w:rPr>
          <w:tab/>
        </w:r>
        <w:r>
          <w:rPr>
            <w:noProof/>
            <w:webHidden/>
          </w:rPr>
          <w:fldChar w:fldCharType="begin"/>
        </w:r>
        <w:r>
          <w:rPr>
            <w:noProof/>
            <w:webHidden/>
          </w:rPr>
          <w:instrText xml:space="preserve"> PAGEREF _Toc461437994 \h </w:instrText>
        </w:r>
        <w:r>
          <w:rPr>
            <w:noProof/>
            <w:webHidden/>
          </w:rPr>
        </w:r>
        <w:r>
          <w:rPr>
            <w:noProof/>
            <w:webHidden/>
          </w:rPr>
          <w:fldChar w:fldCharType="separate"/>
        </w:r>
        <w:r>
          <w:rPr>
            <w:noProof/>
            <w:webHidden/>
          </w:rPr>
          <w:t>26</w:t>
        </w:r>
        <w:r>
          <w:rPr>
            <w:noProof/>
            <w:webHidden/>
          </w:rPr>
          <w:fldChar w:fldCharType="end"/>
        </w:r>
      </w:hyperlink>
    </w:p>
    <w:p w14:paraId="5AA8CADD" w14:textId="77777777" w:rsidR="00CC2E80" w:rsidRDefault="00CC2E80">
      <w:pPr>
        <w:pStyle w:val="TableofFigures"/>
        <w:tabs>
          <w:tab w:val="right" w:leader="dot" w:pos="8828"/>
        </w:tabs>
        <w:rPr>
          <w:rFonts w:eastAsiaTheme="minorEastAsia"/>
          <w:caps w:val="0"/>
          <w:noProof/>
          <w:sz w:val="22"/>
          <w:szCs w:val="22"/>
          <w:lang w:val="en-US"/>
        </w:rPr>
      </w:pPr>
      <w:hyperlink w:anchor="_Toc461437995" w:history="1">
        <w:r w:rsidRPr="00606503">
          <w:rPr>
            <w:rStyle w:val="Hyperlink"/>
            <w:noProof/>
          </w:rPr>
          <w:t>Ilustración 20 Contactar líneas de emergencia</w:t>
        </w:r>
        <w:r>
          <w:rPr>
            <w:noProof/>
            <w:webHidden/>
          </w:rPr>
          <w:tab/>
        </w:r>
        <w:r>
          <w:rPr>
            <w:noProof/>
            <w:webHidden/>
          </w:rPr>
          <w:fldChar w:fldCharType="begin"/>
        </w:r>
        <w:r>
          <w:rPr>
            <w:noProof/>
            <w:webHidden/>
          </w:rPr>
          <w:instrText xml:space="preserve"> PAGEREF _Toc461437995 \h </w:instrText>
        </w:r>
        <w:r>
          <w:rPr>
            <w:noProof/>
            <w:webHidden/>
          </w:rPr>
        </w:r>
        <w:r>
          <w:rPr>
            <w:noProof/>
            <w:webHidden/>
          </w:rPr>
          <w:fldChar w:fldCharType="separate"/>
        </w:r>
        <w:r>
          <w:rPr>
            <w:noProof/>
            <w:webHidden/>
          </w:rPr>
          <w:t>27</w:t>
        </w:r>
        <w:r>
          <w:rPr>
            <w:noProof/>
            <w:webHidden/>
          </w:rPr>
          <w:fldChar w:fldCharType="end"/>
        </w:r>
      </w:hyperlink>
    </w:p>
    <w:p w14:paraId="187B6C8F" w14:textId="77777777" w:rsidR="00CC2E80" w:rsidRDefault="00CC2E80">
      <w:pPr>
        <w:pStyle w:val="TableofFigures"/>
        <w:tabs>
          <w:tab w:val="right" w:leader="dot" w:pos="8828"/>
        </w:tabs>
        <w:rPr>
          <w:rFonts w:eastAsiaTheme="minorEastAsia"/>
          <w:caps w:val="0"/>
          <w:noProof/>
          <w:sz w:val="22"/>
          <w:szCs w:val="22"/>
          <w:lang w:val="en-US"/>
        </w:rPr>
      </w:pPr>
      <w:hyperlink w:anchor="_Toc461437996" w:history="1">
        <w:r w:rsidRPr="00606503">
          <w:rPr>
            <w:rStyle w:val="Hyperlink"/>
            <w:noProof/>
          </w:rPr>
          <w:t>Ilustración 21 Flujo general de secuencia</w:t>
        </w:r>
        <w:r>
          <w:rPr>
            <w:noProof/>
            <w:webHidden/>
          </w:rPr>
          <w:tab/>
        </w:r>
        <w:r>
          <w:rPr>
            <w:noProof/>
            <w:webHidden/>
          </w:rPr>
          <w:fldChar w:fldCharType="begin"/>
        </w:r>
        <w:r>
          <w:rPr>
            <w:noProof/>
            <w:webHidden/>
          </w:rPr>
          <w:instrText xml:space="preserve"> PAGEREF _Toc461437996 \h </w:instrText>
        </w:r>
        <w:r>
          <w:rPr>
            <w:noProof/>
            <w:webHidden/>
          </w:rPr>
        </w:r>
        <w:r>
          <w:rPr>
            <w:noProof/>
            <w:webHidden/>
          </w:rPr>
          <w:fldChar w:fldCharType="separate"/>
        </w:r>
        <w:r>
          <w:rPr>
            <w:noProof/>
            <w:webHidden/>
          </w:rPr>
          <w:t>29</w:t>
        </w:r>
        <w:r>
          <w:rPr>
            <w:noProof/>
            <w:webHidden/>
          </w:rPr>
          <w:fldChar w:fldCharType="end"/>
        </w:r>
      </w:hyperlink>
    </w:p>
    <w:p w14:paraId="52006F7B" w14:textId="77777777" w:rsidR="00CC2E80" w:rsidRDefault="00CC2E80">
      <w:pPr>
        <w:pStyle w:val="TableofFigures"/>
        <w:tabs>
          <w:tab w:val="right" w:leader="dot" w:pos="8828"/>
        </w:tabs>
        <w:rPr>
          <w:rFonts w:eastAsiaTheme="minorEastAsia"/>
          <w:caps w:val="0"/>
          <w:noProof/>
          <w:sz w:val="22"/>
          <w:szCs w:val="22"/>
          <w:lang w:val="en-US"/>
        </w:rPr>
      </w:pPr>
      <w:hyperlink w:anchor="_Toc461437997" w:history="1">
        <w:r w:rsidRPr="00606503">
          <w:rPr>
            <w:rStyle w:val="Hyperlink"/>
            <w:noProof/>
          </w:rPr>
          <w:t>Ilustración 22 CU general secuencia GPS</w:t>
        </w:r>
        <w:r>
          <w:rPr>
            <w:noProof/>
            <w:webHidden/>
          </w:rPr>
          <w:tab/>
        </w:r>
        <w:r>
          <w:rPr>
            <w:noProof/>
            <w:webHidden/>
          </w:rPr>
          <w:fldChar w:fldCharType="begin"/>
        </w:r>
        <w:r>
          <w:rPr>
            <w:noProof/>
            <w:webHidden/>
          </w:rPr>
          <w:instrText xml:space="preserve"> PAGEREF _Toc461437997 \h </w:instrText>
        </w:r>
        <w:r>
          <w:rPr>
            <w:noProof/>
            <w:webHidden/>
          </w:rPr>
        </w:r>
        <w:r>
          <w:rPr>
            <w:noProof/>
            <w:webHidden/>
          </w:rPr>
          <w:fldChar w:fldCharType="separate"/>
        </w:r>
        <w:r>
          <w:rPr>
            <w:noProof/>
            <w:webHidden/>
          </w:rPr>
          <w:t>30</w:t>
        </w:r>
        <w:r>
          <w:rPr>
            <w:noProof/>
            <w:webHidden/>
          </w:rPr>
          <w:fldChar w:fldCharType="end"/>
        </w:r>
      </w:hyperlink>
    </w:p>
    <w:p w14:paraId="75C1B119" w14:textId="77777777" w:rsidR="00CC2E80" w:rsidRDefault="00CC2E80">
      <w:pPr>
        <w:pStyle w:val="TableofFigures"/>
        <w:tabs>
          <w:tab w:val="right" w:leader="dot" w:pos="8828"/>
        </w:tabs>
        <w:rPr>
          <w:rFonts w:eastAsiaTheme="minorEastAsia"/>
          <w:caps w:val="0"/>
          <w:noProof/>
          <w:sz w:val="22"/>
          <w:szCs w:val="22"/>
          <w:lang w:val="en-US"/>
        </w:rPr>
      </w:pPr>
      <w:hyperlink w:anchor="_Toc461437998" w:history="1">
        <w:r w:rsidRPr="00606503">
          <w:rPr>
            <w:rStyle w:val="Hyperlink"/>
            <w:noProof/>
          </w:rPr>
          <w:t>Ilustración 23 diagrama de estados CU</w:t>
        </w:r>
        <w:r>
          <w:rPr>
            <w:noProof/>
            <w:webHidden/>
          </w:rPr>
          <w:tab/>
        </w:r>
        <w:r>
          <w:rPr>
            <w:noProof/>
            <w:webHidden/>
          </w:rPr>
          <w:fldChar w:fldCharType="begin"/>
        </w:r>
        <w:r>
          <w:rPr>
            <w:noProof/>
            <w:webHidden/>
          </w:rPr>
          <w:instrText xml:space="preserve"> PAGEREF _Toc461437998 \h </w:instrText>
        </w:r>
        <w:r>
          <w:rPr>
            <w:noProof/>
            <w:webHidden/>
          </w:rPr>
        </w:r>
        <w:r>
          <w:rPr>
            <w:noProof/>
            <w:webHidden/>
          </w:rPr>
          <w:fldChar w:fldCharType="separate"/>
        </w:r>
        <w:r>
          <w:rPr>
            <w:noProof/>
            <w:webHidden/>
          </w:rPr>
          <w:t>31</w:t>
        </w:r>
        <w:r>
          <w:rPr>
            <w:noProof/>
            <w:webHidden/>
          </w:rPr>
          <w:fldChar w:fldCharType="end"/>
        </w:r>
      </w:hyperlink>
    </w:p>
    <w:p w14:paraId="22B4101C" w14:textId="77777777" w:rsidR="00CC2E80" w:rsidRDefault="00CC2E80">
      <w:pPr>
        <w:pStyle w:val="TableofFigures"/>
        <w:tabs>
          <w:tab w:val="right" w:leader="dot" w:pos="8828"/>
        </w:tabs>
        <w:rPr>
          <w:rFonts w:eastAsiaTheme="minorEastAsia"/>
          <w:caps w:val="0"/>
          <w:noProof/>
          <w:sz w:val="22"/>
          <w:szCs w:val="22"/>
          <w:lang w:val="en-US"/>
        </w:rPr>
      </w:pPr>
      <w:hyperlink w:anchor="_Toc461437999" w:history="1">
        <w:r w:rsidRPr="00606503">
          <w:rPr>
            <w:rStyle w:val="Hyperlink"/>
            <w:noProof/>
          </w:rPr>
          <w:t>Ilustración 24 Modelo de dominio</w:t>
        </w:r>
        <w:r>
          <w:rPr>
            <w:noProof/>
            <w:webHidden/>
          </w:rPr>
          <w:tab/>
        </w:r>
        <w:r>
          <w:rPr>
            <w:noProof/>
            <w:webHidden/>
          </w:rPr>
          <w:fldChar w:fldCharType="begin"/>
        </w:r>
        <w:r>
          <w:rPr>
            <w:noProof/>
            <w:webHidden/>
          </w:rPr>
          <w:instrText xml:space="preserve"> PAGEREF _Toc461437999 \h </w:instrText>
        </w:r>
        <w:r>
          <w:rPr>
            <w:noProof/>
            <w:webHidden/>
          </w:rPr>
        </w:r>
        <w:r>
          <w:rPr>
            <w:noProof/>
            <w:webHidden/>
          </w:rPr>
          <w:fldChar w:fldCharType="separate"/>
        </w:r>
        <w:r>
          <w:rPr>
            <w:noProof/>
            <w:webHidden/>
          </w:rPr>
          <w:t>32</w:t>
        </w:r>
        <w:r>
          <w:rPr>
            <w:noProof/>
            <w:webHidden/>
          </w:rPr>
          <w:fldChar w:fldCharType="end"/>
        </w:r>
      </w:hyperlink>
    </w:p>
    <w:p w14:paraId="370F6707" w14:textId="63518FC0" w:rsidR="00F9524C" w:rsidRPr="00F9524C" w:rsidRDefault="00ED5B3F" w:rsidP="00F9524C">
      <w:r>
        <w:rPr>
          <w:caps/>
          <w:sz w:val="20"/>
          <w:szCs w:val="20"/>
        </w:rPr>
        <w:fldChar w:fldCharType="end"/>
      </w:r>
    </w:p>
    <w:p w14:paraId="284B777A" w14:textId="77777777" w:rsidR="00BA284D" w:rsidRDefault="00BA284D" w:rsidP="00F9524C">
      <w:r>
        <w:br w:type="page"/>
      </w:r>
      <w:bookmarkStart w:id="15" w:name="_GoBack"/>
      <w:bookmarkEnd w:id="15"/>
    </w:p>
    <w:p w14:paraId="15F65FC9" w14:textId="2E70CF8B" w:rsidR="001424F5" w:rsidRPr="001424F5" w:rsidRDefault="00CC1528" w:rsidP="009807B5">
      <w:pPr>
        <w:pStyle w:val="Heading1"/>
      </w:pPr>
      <w:bookmarkStart w:id="16" w:name="_Toc455578675"/>
      <w:bookmarkStart w:id="17" w:name="_Toc455579105"/>
      <w:bookmarkStart w:id="18" w:name="_Toc457139211"/>
      <w:bookmarkStart w:id="19" w:name="_Toc457975363"/>
      <w:bookmarkStart w:id="20" w:name="_Toc457975430"/>
      <w:bookmarkStart w:id="21" w:name="_Toc460168398"/>
      <w:r>
        <w:lastRenderedPageBreak/>
        <w:t>Introducción</w:t>
      </w:r>
      <w:bookmarkEnd w:id="16"/>
      <w:bookmarkEnd w:id="17"/>
      <w:bookmarkEnd w:id="18"/>
      <w:bookmarkEnd w:id="19"/>
      <w:bookmarkEnd w:id="20"/>
      <w:bookmarkEnd w:id="21"/>
    </w:p>
    <w:p w14:paraId="27C56768" w14:textId="7197B334" w:rsidR="00DB5E97" w:rsidRPr="002E3B0A" w:rsidRDefault="00DB5E97" w:rsidP="00DE6F02">
      <w:pPr>
        <w:spacing w:before="240"/>
      </w:pPr>
      <w:r w:rsidRPr="002E3B0A">
        <w:t xml:space="preserve">El presente documento, Descripción de diseño del software, </w:t>
      </w:r>
      <w:r w:rsidR="00DE6F02">
        <w:t xml:space="preserve">dirigido a la comunidad académica de la Pontificia Universidad Javeriana, </w:t>
      </w:r>
      <w:r w:rsidRPr="002E3B0A">
        <w:t xml:space="preserve">es una representación del diseño de software que será utilizado para desarrollar la aplicación TAppi: Triage Application. Será una herramienta de diseño y comunicación para la construcción e implementación del código. </w:t>
      </w:r>
    </w:p>
    <w:p w14:paraId="7253A62E" w14:textId="77777777" w:rsidR="00DE6F02" w:rsidRDefault="00DB5E97" w:rsidP="00DE6F02">
      <w:r w:rsidRPr="002E3B0A">
        <w:t>En este documento se consignarán los modelos, diagramas y artefactos de diseño que son relevantes para la construcción del software. Para el grupo de trabajo</w:t>
      </w:r>
      <w:r w:rsidR="00112804" w:rsidRPr="002E3B0A">
        <w:t xml:space="preserve"> representará una abstracción sobre los compon</w:t>
      </w:r>
      <w:r w:rsidR="00112804" w:rsidRPr="009807B5">
        <w:t>ent</w:t>
      </w:r>
      <w:r w:rsidR="00112804" w:rsidRPr="002E3B0A">
        <w:t>es que representan el sistema tanto en los aspectos físicos como lo lógicos.</w:t>
      </w:r>
      <w:r w:rsidR="004D54C4" w:rsidRPr="002E3B0A">
        <w:t xml:space="preserve"> Cabe resaltar que el fin de este documento es proveer la comprensión del sistema, mostrando su comportamiento ideal, la manipulación de información y su respectivo almacenamiento y su i</w:t>
      </w:r>
      <w:r w:rsidR="00993BE3">
        <w:t>n</w:t>
      </w:r>
      <w:r w:rsidR="00993BE3" w:rsidRPr="00993BE3">
        <w:t xml:space="preserve">teracción con el usuario final </w:t>
      </w:r>
      <w:r w:rsidR="00486261" w:rsidRPr="00993BE3">
        <w:fldChar w:fldCharType="begin"/>
      </w:r>
      <w:r w:rsidR="00385A11">
        <w:instrText xml:space="preserve"> ADDIN ZOTERO_ITEM CSL_CITATION {"citationID":"1trhvsqvft","properties":{"formattedCitation":"[1]","plainCitation":"[1]"},"citationItems":[{"id":907,"uris":["http://zotero.org/users/2930129/items/SGM78DRM"],"uri":["http://zotero.org/users/2930129/items/SGM78DRM"],"itemData":{"id":907,"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486261" w:rsidRPr="00993BE3">
        <w:fldChar w:fldCharType="separate"/>
      </w:r>
      <w:r w:rsidR="00486261" w:rsidRPr="00993BE3">
        <w:t>[1]</w:t>
      </w:r>
      <w:r w:rsidR="00486261" w:rsidRPr="00993BE3">
        <w:fldChar w:fldCharType="end"/>
      </w:r>
      <w:r w:rsidR="00993BE3" w:rsidRPr="00993BE3">
        <w:t xml:space="preserve">. </w:t>
      </w:r>
      <w:bookmarkStart w:id="22" w:name="_Toc455578676"/>
      <w:bookmarkStart w:id="23" w:name="_Toc455579106"/>
      <w:bookmarkStart w:id="24" w:name="_Toc457139212"/>
      <w:bookmarkStart w:id="25" w:name="_Toc457975364"/>
      <w:bookmarkStart w:id="26" w:name="_Toc457975431"/>
    </w:p>
    <w:p w14:paraId="78614C74" w14:textId="08C46B43" w:rsidR="004D54C4" w:rsidRDefault="00993BE3" w:rsidP="00DE6F02">
      <w:pPr>
        <w:pStyle w:val="Heading2"/>
      </w:pPr>
      <w:bookmarkStart w:id="27" w:name="_Toc460168399"/>
      <w:r>
        <w:t>Descripción del documento</w:t>
      </w:r>
      <w:bookmarkEnd w:id="22"/>
      <w:bookmarkEnd w:id="23"/>
      <w:bookmarkEnd w:id="24"/>
      <w:bookmarkEnd w:id="25"/>
      <w:bookmarkEnd w:id="26"/>
      <w:bookmarkEnd w:id="27"/>
    </w:p>
    <w:p w14:paraId="716BE6A2" w14:textId="35F5F367" w:rsidR="00993BE3" w:rsidRDefault="00993BE3" w:rsidP="00993BE3">
      <w:r w:rsidRPr="00993BE3">
        <w:t>En esta sección se describe la estructura del documento SDD (Software Design Description). Lo anteriormente mencionado se encuentra descrito en la siguiente figura</w:t>
      </w:r>
      <w:r>
        <w:t xml:space="preserve"> </w:t>
      </w:r>
      <w:r>
        <w:fldChar w:fldCharType="begin"/>
      </w:r>
      <w:r w:rsidR="00385A11">
        <w:instrText xml:space="preserve"> ADDIN ZOTERO_ITEM CSL_CITATION {"citationID":"237mmbsqi5","properties":{"formattedCitation":"[2]","plainCitation":"[2]"},"citationItems":[{"id":918,"uris":["http://zotero.org/users/2930129/items/WU8N4AZV"],"uri":["http://zotero.org/users/2930129/items/WU8N4AZV"],"itemData":{"id":918,"type":"article","title":"RAWR SDD","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993BE3">
        <w:rPr>
          <w:rFonts w:ascii="Calibri" w:hAnsi="Calibri"/>
        </w:rPr>
        <w:t>[2]</w:t>
      </w:r>
      <w:r>
        <w:fldChar w:fldCharType="end"/>
      </w:r>
      <w:r w:rsidRPr="00993BE3">
        <w:t>.</w:t>
      </w:r>
    </w:p>
    <w:p w14:paraId="23010588" w14:textId="77777777" w:rsidR="00F9524C" w:rsidRDefault="00993BE3" w:rsidP="00F9524C">
      <w:pPr>
        <w:keepNext/>
      </w:pPr>
      <w:r>
        <w:rPr>
          <w:noProof/>
          <w:lang w:val="en-US"/>
        </w:rPr>
        <w:lastRenderedPageBreak/>
        <w:drawing>
          <wp:inline distT="0" distB="0" distL="0" distR="0" wp14:anchorId="6480E4E4" wp14:editId="3FD35166">
            <wp:extent cx="5334000" cy="4238625"/>
            <wp:effectExtent l="38100" t="0" r="1905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93DEF52" w14:textId="49597996" w:rsidR="00F9524C" w:rsidRDefault="00F9524C" w:rsidP="00F9524C">
      <w:pPr>
        <w:pStyle w:val="Caption"/>
      </w:pPr>
      <w:bookmarkStart w:id="28" w:name="_Toc455579100"/>
      <w:bookmarkStart w:id="29" w:name="_Toc457139188"/>
      <w:bookmarkStart w:id="30" w:name="_Toc461437976"/>
      <w:r>
        <w:t xml:space="preserve">Ilustración </w:t>
      </w:r>
      <w:fldSimple w:instr=" SEQ Ilustración \* ARABIC ">
        <w:r w:rsidR="00145C44">
          <w:rPr>
            <w:noProof/>
          </w:rPr>
          <w:t>1</w:t>
        </w:r>
      </w:fldSimple>
      <w:r>
        <w:t xml:space="preserve"> Descripción documento</w:t>
      </w:r>
      <w:bookmarkEnd w:id="28"/>
      <w:bookmarkEnd w:id="29"/>
      <w:bookmarkEnd w:id="30"/>
    </w:p>
    <w:p w14:paraId="47BEFF8B" w14:textId="3F1FA7B0" w:rsidR="00CC1528" w:rsidRDefault="00AA1CA5" w:rsidP="009807B5">
      <w:pPr>
        <w:pStyle w:val="Heading1"/>
      </w:pPr>
      <w:bookmarkStart w:id="31" w:name="_Toc455578677"/>
      <w:bookmarkStart w:id="32" w:name="_Toc455579107"/>
      <w:bookmarkStart w:id="33" w:name="_Toc457139213"/>
      <w:bookmarkStart w:id="34" w:name="_Toc457975365"/>
      <w:bookmarkStart w:id="35" w:name="_Toc457975432"/>
      <w:bookmarkStart w:id="36" w:name="_Toc460168400"/>
      <w:r>
        <w:t>Arquitectura</w:t>
      </w:r>
      <w:bookmarkEnd w:id="31"/>
      <w:bookmarkEnd w:id="32"/>
      <w:bookmarkEnd w:id="33"/>
      <w:bookmarkEnd w:id="34"/>
      <w:bookmarkEnd w:id="35"/>
      <w:bookmarkEnd w:id="36"/>
    </w:p>
    <w:p w14:paraId="3C70E89A" w14:textId="7EDC24A4" w:rsidR="00D47796" w:rsidRPr="002E3B0A" w:rsidRDefault="00D47796" w:rsidP="009807B5">
      <w:r w:rsidRPr="002E3B0A">
        <w:t>Mediante la arquitectura del sistema se explica el compor</w:t>
      </w:r>
      <w:r w:rsidR="00BF668B">
        <w:t>tamiento del sistema desarrolla</w:t>
      </w:r>
      <w:r w:rsidRPr="002E3B0A">
        <w:t>do mediante una alta abstracción la descripción de los términos generales.</w:t>
      </w:r>
    </w:p>
    <w:p w14:paraId="055E45A6" w14:textId="068AB0E7" w:rsidR="00AA1CA5" w:rsidRPr="00F433B4" w:rsidRDefault="00AA1CA5" w:rsidP="009807B5">
      <w:pPr>
        <w:pStyle w:val="Heading2"/>
      </w:pPr>
      <w:bookmarkStart w:id="37" w:name="_Toc455578678"/>
      <w:bookmarkStart w:id="38" w:name="_Toc455579108"/>
      <w:bookmarkStart w:id="39" w:name="_Toc457139214"/>
      <w:bookmarkStart w:id="40" w:name="_Toc457975366"/>
      <w:bookmarkStart w:id="41" w:name="_Toc457975433"/>
      <w:bookmarkStart w:id="42" w:name="_Toc460168401"/>
      <w:r w:rsidRPr="00F433B4">
        <w:lastRenderedPageBreak/>
        <w:t>Vista lógica del sistema</w:t>
      </w:r>
      <w:bookmarkEnd w:id="37"/>
      <w:bookmarkEnd w:id="38"/>
      <w:bookmarkEnd w:id="39"/>
      <w:bookmarkEnd w:id="40"/>
      <w:bookmarkEnd w:id="41"/>
      <w:bookmarkEnd w:id="42"/>
    </w:p>
    <w:p w14:paraId="40041C47" w14:textId="1C49B60C" w:rsidR="00CF5505" w:rsidRDefault="00D47796" w:rsidP="00CF5505">
      <w:r w:rsidRPr="002E3B0A">
        <w:t>El siguiente diagrama de componentes muestra los diferentes artefactos que representan elementos de la vida real</w:t>
      </w:r>
      <w:r w:rsidR="002E3B0A" w:rsidRPr="002E3B0A">
        <w:t>,</w:t>
      </w:r>
      <w:r w:rsidRPr="002E3B0A">
        <w:t xml:space="preserve"> así como interfaces y las relaciones entre ellos.</w:t>
      </w:r>
      <w:r w:rsidR="002E3B0A" w:rsidRPr="002E3B0A">
        <w:t xml:space="preserve"> Para el trabajo de grado TAppi: Triage Application se utiliza el patrón arquitectural MVC, modelo-vista-controlador </w:t>
      </w:r>
      <w:r w:rsidR="002E3B0A" w:rsidRPr="002E3B0A">
        <w:fldChar w:fldCharType="begin"/>
      </w:r>
      <w:r w:rsidR="00385A11">
        <w:instrText xml:space="preserve"> ADDIN ZOTERO_ITEM CSL_CITATION {"citationID":"Wov8jRUJ","properties":{"formattedCitation":"[3]","plainCitation":"[3]"},"citationItems":[{"id":419,"uris":["http://zotero.org/users/2930129/items/N74XNKC3"],"uri":["http://zotero.org/users/2930129/items/N74XNKC3"],"itemData":{"id":419,"type":"book","title":"Real-Time UML: Developing Efficient Objects for Embedded Systems","publisher":"Addison-Wesley Longman Publishing Co., Inc.","publisher-place":"Boston, MA, USA","source":"ACM Digital Library","event-place":"Boston, MA, USA","abstract":"From the Book:PREFACE: Goals Real-Time UML: Developing Efficient Objects for Embedded Systems is an introduction to object-oriented analysis and design for hard real-time systems using the Unified Modified Language (UML). UML is a third generation modeling language which rigorously defines the semantics of the object metamodel and provides a notation for capturing and communicating object structure and behavior. Many methodologists-including Grady Booch (Booch Method), Jim Rumbaugh (Object Modeling Technique (OMT), Ivar Jacobson (Object-Oriented Software Engineering (OOSE), and David Harel (Statecharts)-collaborated to achieve UML. A great many more participated, myself included, in the specification of the UML, and we believe that it is the leading edge in modeling for complex systems.  There are very few books on the use of objects in real-time systems and even fewer on UML. Virtually all object-oriented books focus primarily on business or database application domains and do not mention real-time aspects at all. On the other hand, texts on real-time systems have largely ignored object-oriented methods. For the most part, they fall into two primary camps: those that bypass methodological considerations altogether and focus solely on \"bare metal\" programming, and those that are highly theoretical with little advice for actually implementing workable systems. Real-Time UML: Developing Efficient Objects for Embedded Systems is meant to be a concise and timely bridge for these technologies, presenting the development of deployable real-time systems using the object semantics and notation of the UML. This has many advantages, including focusingthedevelopment process of real-time systems into logical, concrete steps that progress in an orderly fashion with a standardized notation. Audience The book is oriented towards the practicing professional software developer and the computer science major, in the junior or senior year. This book could also serve as an undergraduate or graduate level text, but the focus is on practical development rather than a theoretical introduction. Very few equations will be found in this book, but more theoretical and mathematical approaches are referenced where appropriate. The book assumes a reasonable proficiency in at least one programming language and at least a cursory exposure to the fundamental concepts of both object orientation and real-time systems.  Organization The book follows the normal analysis—design—implementation approach followed by most development projects. The first chapter identifies the fundamental concepts of objects and real-time systems. The next two discuss analysis—the identification and specification of the problem to be solved. Analysis is divided into two portions: black box requirements analysis using context diagrams, use cases and scenarios (Chapter 2), and capturing the key concepts and their relationships from the problem domain (Chapter 3).   Design follows analysis and adds details as to how the analysis model should be implemented. Design is broken up into three parts, each taken up in a separate chapter—Architectural, Mechanistic, and Detailed design. The parts differ in the scope of their concerns. Architectural design deals with very broad scope strategic decisions, such as tasking models and inter-processor design. Mechanistic design focuses on how groups of objects collaborate to achieve common purposes. Both architectural and mechanistic design chapters include a number of patterns that have been found generally applicable in real-time systems. Finally, detailed design specifies the internal structure and function of individual objects.  Throughout the book, the UML notation is introduced as needed. However, a notational summary is provided in the appendix so that this book can continue to serve as a reference guide as your projects evolve. Examples Two different approaches to examples are used in different texts. Some authors (and readers) prefer a single example taken throughout the entire book to illustrate the various concepts. The other approach is to use many different examples with the idea that it is more useful to see the concepts used in a wide variety of applications. This book uses a compromise approach. A variety of real-time examples illustrate the concepts and notation of UML in several real-time application domains, but the examples reappear in different chapters of the book. This approach reinforces the concepts by showing how they apply in various situations. Special care has been taken to select real-time examples with rich behavioral semantics, however examples which are not strictly real-time are used where appropriate.  Bruce Powel Douglass, Ph.D. Summer 1997","ISBN":"978-0-201-32579-9","shortTitle":"Real-Time UML","author":[{"family":"Douglass","given":"Bruce Powell"}],"issued":{"date-parts":[["1997"]]}}}],"schema":"https://github.com/citation-style-language/schema/raw/master/csl-citation.json"} </w:instrText>
      </w:r>
      <w:r w:rsidR="002E3B0A" w:rsidRPr="002E3B0A">
        <w:fldChar w:fldCharType="separate"/>
      </w:r>
      <w:r w:rsidR="00993BE3" w:rsidRPr="00993BE3">
        <w:rPr>
          <w:rFonts w:ascii="Calibri" w:hAnsi="Calibri"/>
        </w:rPr>
        <w:t>[3]</w:t>
      </w:r>
      <w:r w:rsidR="002E3B0A" w:rsidRPr="002E3B0A">
        <w:fldChar w:fldCharType="end"/>
      </w:r>
      <w:r w:rsidR="002E3B0A" w:rsidRPr="002E3B0A">
        <w:t>, que facilitará el desarrollo según el comportamiento de los artefactos.</w:t>
      </w:r>
      <w:bookmarkStart w:id="43" w:name="_Ref370482440"/>
      <w:bookmarkEnd w:id="43"/>
      <w:r w:rsidR="00FB0C11">
        <w:t xml:space="preserve"> </w:t>
      </w:r>
      <w:r w:rsidR="00AF3314">
        <w:t>Adicionalmente utiliza una arquitectura basada en JavaEE.</w:t>
      </w:r>
    </w:p>
    <w:p w14:paraId="2B8FFB52" w14:textId="3E4520EC" w:rsidR="00FB0C11" w:rsidRDefault="00EF0396" w:rsidP="00EF0396">
      <w:r>
        <w:t>La información relevante del servidor es la siguiente:</w:t>
      </w:r>
      <w:r w:rsidR="00DE6F02">
        <w:t xml:space="preserve"> </w:t>
      </w:r>
    </w:p>
    <w:p w14:paraId="24CFC411" w14:textId="77777777" w:rsidR="0043374F" w:rsidRDefault="00EF0396" w:rsidP="0043374F">
      <w:pPr>
        <w:keepNext/>
      </w:pPr>
      <w:r>
        <w:rPr>
          <w:noProof/>
          <w:lang w:val="en-US"/>
        </w:rPr>
        <w:drawing>
          <wp:inline distT="0" distB="0" distL="0" distR="0" wp14:anchorId="37582287" wp14:editId="03E25E37">
            <wp:extent cx="5591175" cy="2695575"/>
            <wp:effectExtent l="0" t="19050" r="0" b="285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9E1E00E" w14:textId="2A185CD9" w:rsidR="0043374F" w:rsidRDefault="0043374F" w:rsidP="0043374F">
      <w:pPr>
        <w:pStyle w:val="Caption"/>
        <w:jc w:val="center"/>
      </w:pPr>
      <w:bookmarkStart w:id="44" w:name="_Toc457139189"/>
      <w:bookmarkStart w:id="45" w:name="_Toc461437977"/>
      <w:r>
        <w:t xml:space="preserve">Ilustración </w:t>
      </w:r>
      <w:fldSimple w:instr=" SEQ Ilustración \* ARABIC ">
        <w:r w:rsidR="00145C44">
          <w:rPr>
            <w:noProof/>
          </w:rPr>
          <w:t>2</w:t>
        </w:r>
      </w:fldSimple>
      <w:bookmarkEnd w:id="44"/>
      <w:r w:rsidR="00AF3314">
        <w:t xml:space="preserve"> Arquitectura</w:t>
      </w:r>
      <w:bookmarkEnd w:id="45"/>
    </w:p>
    <w:p w14:paraId="7803F195" w14:textId="57B70F38" w:rsidR="00EF0396" w:rsidRDefault="00EF0396" w:rsidP="00EF0396"/>
    <w:p w14:paraId="2153D24A" w14:textId="7AD2001F" w:rsidR="007034F2" w:rsidRDefault="00EC64A0" w:rsidP="00EF0396">
      <w:r>
        <w:lastRenderedPageBreak/>
        <w:t>La vista de componentes contiene las diferentes capas de softwar</w:t>
      </w:r>
      <w:r w:rsidR="00DE6F02">
        <w:t>e que debe presentar el sistema.</w:t>
      </w:r>
      <w:r>
        <w:t xml:space="preserve"> </w:t>
      </w:r>
      <w:r w:rsidR="00DE6F02">
        <w:t>A</w:t>
      </w:r>
      <w:r>
        <w:t xml:space="preserve"> continuación</w:t>
      </w:r>
      <w:r w:rsidR="00DE6F02">
        <w:t>,</w:t>
      </w:r>
      <w:r>
        <w:t xml:space="preserve"> se enuncian</w:t>
      </w:r>
      <w:r w:rsidR="00DE6F02">
        <w:t xml:space="preserve"> estas con su contenido.</w:t>
      </w:r>
    </w:p>
    <w:p w14:paraId="2DAD195A" w14:textId="17A2C500" w:rsidR="00EC64A0" w:rsidRDefault="00EC64A0" w:rsidP="00EF0396">
      <w:r>
        <w:t>Android_TAppi:</w:t>
      </w:r>
    </w:p>
    <w:p w14:paraId="0709A244" w14:textId="54306580" w:rsidR="00EC64A0" w:rsidRDefault="00EC64A0" w:rsidP="00EC64A0">
      <w:pPr>
        <w:pStyle w:val="ListParagraph"/>
        <w:numPr>
          <w:ilvl w:val="0"/>
          <w:numId w:val="9"/>
        </w:numPr>
      </w:pPr>
      <w:r>
        <w:t>Vista_CelTAppi:</w:t>
      </w:r>
      <w:r w:rsidR="00DE6F02">
        <w:t xml:space="preserve"> contiene las pantallas (vistas)</w:t>
      </w:r>
      <w:r>
        <w:t xml:space="preserve"> más relevantes que debe poseer la aplicación en Android.</w:t>
      </w:r>
    </w:p>
    <w:p w14:paraId="7A2A3842" w14:textId="0097EE9D" w:rsidR="00EC64A0" w:rsidRDefault="00EC64A0" w:rsidP="00EC64A0">
      <w:pPr>
        <w:pStyle w:val="ListParagraph"/>
        <w:numPr>
          <w:ilvl w:val="0"/>
          <w:numId w:val="9"/>
        </w:numPr>
      </w:pPr>
      <w:r>
        <w:t>Controlador_CelTAppi: los controladores</w:t>
      </w:r>
      <w:r w:rsidR="002C027C">
        <w:t xml:space="preserve"> del celular que ejecutan los comando a llevar a cabo.</w:t>
      </w:r>
    </w:p>
    <w:p w14:paraId="0B06026E" w14:textId="4A286997" w:rsidR="002C027C" w:rsidRDefault="002C027C" w:rsidP="00EC64A0">
      <w:pPr>
        <w:pStyle w:val="ListParagraph"/>
        <w:numPr>
          <w:ilvl w:val="0"/>
          <w:numId w:val="9"/>
        </w:numPr>
      </w:pPr>
      <w:r>
        <w:t>Integración_TAppi: es la capa que contiene el proxy para consumir los servicios del servidor.</w:t>
      </w:r>
    </w:p>
    <w:p w14:paraId="3015AA06" w14:textId="17EC4ED1" w:rsidR="002C027C" w:rsidRDefault="002C027C" w:rsidP="002C027C">
      <w:r>
        <w:t>Servidor:</w:t>
      </w:r>
    </w:p>
    <w:p w14:paraId="64F3D4FF" w14:textId="4E26500C" w:rsidR="002C027C" w:rsidRDefault="002C027C" w:rsidP="002C027C">
      <w:pPr>
        <w:pStyle w:val="ListParagraph"/>
        <w:numPr>
          <w:ilvl w:val="0"/>
          <w:numId w:val="10"/>
        </w:numPr>
      </w:pPr>
      <w:r>
        <w:t>Servicios_CelTAppi: es la capa de servicios del servidor que brinda la información al celular.</w:t>
      </w:r>
    </w:p>
    <w:p w14:paraId="69110CD6" w14:textId="5FEDEA51" w:rsidR="002C027C" w:rsidRDefault="002C027C" w:rsidP="002C027C">
      <w:pPr>
        <w:pStyle w:val="ListParagraph"/>
        <w:numPr>
          <w:ilvl w:val="0"/>
          <w:numId w:val="10"/>
        </w:numPr>
      </w:pPr>
      <w:r>
        <w:t>Negocio_TAppi: es la capa que contiene toda la lógica de negocio de la aplicación con sus respectivas fachadas.</w:t>
      </w:r>
    </w:p>
    <w:p w14:paraId="27CC33DA" w14:textId="52BAD82D" w:rsidR="002C027C" w:rsidRDefault="002C027C" w:rsidP="002C027C">
      <w:pPr>
        <w:pStyle w:val="ListParagraph"/>
        <w:numPr>
          <w:ilvl w:val="0"/>
          <w:numId w:val="10"/>
        </w:numPr>
      </w:pPr>
      <w:r>
        <w:t>Entidades: son las entidades que utiliza el software con el fin de asignar, transportar y utilizar información de la base de datos.</w:t>
      </w:r>
    </w:p>
    <w:p w14:paraId="7212B51C" w14:textId="25DE6944" w:rsidR="002C027C" w:rsidRDefault="002C027C" w:rsidP="002C027C">
      <w:r>
        <w:t>Elementos externos:</w:t>
      </w:r>
    </w:p>
    <w:p w14:paraId="57BA6C6D" w14:textId="268B540C" w:rsidR="002C027C" w:rsidRDefault="002C027C" w:rsidP="002C027C">
      <w:pPr>
        <w:pStyle w:val="ListParagraph"/>
        <w:numPr>
          <w:ilvl w:val="0"/>
          <w:numId w:val="11"/>
        </w:numPr>
      </w:pPr>
      <w:r>
        <w:lastRenderedPageBreak/>
        <w:t>GPS: componente del celular</w:t>
      </w:r>
    </w:p>
    <w:p w14:paraId="07EB77D0" w14:textId="6B267214" w:rsidR="002C027C" w:rsidRDefault="002C027C" w:rsidP="002C027C">
      <w:pPr>
        <w:pStyle w:val="ListParagraph"/>
        <w:numPr>
          <w:ilvl w:val="0"/>
          <w:numId w:val="11"/>
        </w:numPr>
      </w:pPr>
      <w:r>
        <w:t>Base de datos: contiene los datos del software y maneja la persistencia</w:t>
      </w:r>
    </w:p>
    <w:p w14:paraId="7101BFC2" w14:textId="77777777" w:rsidR="002C027C" w:rsidRDefault="002C027C" w:rsidP="002C027C">
      <w:pPr>
        <w:sectPr w:rsidR="002C027C" w:rsidSect="00CC1528">
          <w:footerReference w:type="default" r:id="rId21"/>
          <w:footerReference w:type="first" r:id="rId22"/>
          <w:pgSz w:w="12240" w:h="15840"/>
          <w:pgMar w:top="1417" w:right="1701" w:bottom="1417" w:left="1701" w:header="708" w:footer="708" w:gutter="0"/>
          <w:pgNumType w:start="0"/>
          <w:cols w:space="708"/>
          <w:titlePg/>
          <w:docGrid w:linePitch="360"/>
        </w:sectPr>
      </w:pPr>
    </w:p>
    <w:p w14:paraId="63A5AE2C" w14:textId="7DC2C85F" w:rsidR="00B22283" w:rsidRDefault="002340C7" w:rsidP="00B22283">
      <w:pPr>
        <w:keepNext/>
      </w:pPr>
      <w:r>
        <w:rPr>
          <w:noProof/>
          <w:lang w:eastAsia="es-CO"/>
        </w:rPr>
        <w:lastRenderedPageBreak/>
        <w:t xml:space="preserve"> </w:t>
      </w:r>
      <w:r w:rsidR="00544000">
        <w:rPr>
          <w:noProof/>
          <w:lang w:val="en-US"/>
        </w:rPr>
        <w:drawing>
          <wp:inline distT="0" distB="0" distL="0" distR="0" wp14:anchorId="348DD162" wp14:editId="69D440C0">
            <wp:extent cx="8257540" cy="5029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G- Vista componentes.bmp"/>
                    <pic:cNvPicPr/>
                  </pic:nvPicPr>
                  <pic:blipFill>
                    <a:blip r:embed="rId23">
                      <a:extLst>
                        <a:ext uri="{28A0092B-C50C-407E-A947-70E740481C1C}">
                          <a14:useLocalDpi xmlns:a14="http://schemas.microsoft.com/office/drawing/2010/main" val="0"/>
                        </a:ext>
                      </a:extLst>
                    </a:blip>
                    <a:stretch>
                      <a:fillRect/>
                    </a:stretch>
                  </pic:blipFill>
                  <pic:spPr>
                    <a:xfrm>
                      <a:off x="0" y="0"/>
                      <a:ext cx="8257540" cy="5029200"/>
                    </a:xfrm>
                    <a:prstGeom prst="rect">
                      <a:avLst/>
                    </a:prstGeom>
                  </pic:spPr>
                </pic:pic>
              </a:graphicData>
            </a:graphic>
          </wp:inline>
        </w:drawing>
      </w:r>
    </w:p>
    <w:p w14:paraId="6617BC6D" w14:textId="60A4294C" w:rsidR="00B22283" w:rsidRDefault="00B22283" w:rsidP="00B22283">
      <w:pPr>
        <w:pStyle w:val="Caption"/>
      </w:pPr>
      <w:bookmarkStart w:id="46" w:name="_Toc457139190"/>
      <w:bookmarkStart w:id="47" w:name="_Toc461437978"/>
      <w:r>
        <w:t xml:space="preserve">Ilustración </w:t>
      </w:r>
      <w:fldSimple w:instr=" SEQ Ilustración \* ARABIC ">
        <w:r w:rsidR="00145C44">
          <w:rPr>
            <w:noProof/>
          </w:rPr>
          <w:t>3</w:t>
        </w:r>
      </w:fldSimple>
      <w:r>
        <w:t xml:space="preserve"> Vista component</w:t>
      </w:r>
      <w:r w:rsidR="003514D7">
        <w:t>e</w:t>
      </w:r>
      <w:r>
        <w:t>s</w:t>
      </w:r>
      <w:bookmarkEnd w:id="46"/>
      <w:bookmarkEnd w:id="47"/>
    </w:p>
    <w:p w14:paraId="419C583F" w14:textId="562EFCD0" w:rsidR="007034F2" w:rsidRDefault="007034F2" w:rsidP="00EF0396">
      <w:pPr>
        <w:sectPr w:rsidR="007034F2" w:rsidSect="008026A1">
          <w:pgSz w:w="15840" w:h="12240" w:orient="landscape"/>
          <w:pgMar w:top="1701" w:right="1418" w:bottom="1701" w:left="1418" w:header="709" w:footer="709" w:gutter="0"/>
          <w:cols w:space="708"/>
          <w:titlePg/>
          <w:docGrid w:linePitch="360"/>
        </w:sectPr>
      </w:pPr>
    </w:p>
    <w:p w14:paraId="68B7DA3C" w14:textId="1DC2CD4E" w:rsidR="00F9524C" w:rsidRDefault="00F9524C" w:rsidP="00F9524C">
      <w:pPr>
        <w:pStyle w:val="Heading2"/>
        <w:rPr>
          <w:rFonts w:eastAsia="Times New Roman"/>
          <w:lang w:val="es-ES_tradnl"/>
        </w:rPr>
      </w:pPr>
      <w:bookmarkStart w:id="48" w:name="_Ref370484958"/>
      <w:bookmarkStart w:id="49" w:name="_Toc455578679"/>
      <w:bookmarkStart w:id="50" w:name="_Toc455579109"/>
      <w:bookmarkStart w:id="51" w:name="_Toc457139215"/>
      <w:bookmarkStart w:id="52" w:name="_Toc457975367"/>
      <w:bookmarkStart w:id="53" w:name="_Toc457975434"/>
      <w:bookmarkStart w:id="54" w:name="_Toc460168402"/>
      <w:r w:rsidRPr="00F9524C">
        <w:rPr>
          <w:rFonts w:eastAsia="Times New Roman"/>
          <w:lang w:val="es-ES_tradnl"/>
        </w:rPr>
        <w:lastRenderedPageBreak/>
        <w:t>Vista Física</w:t>
      </w:r>
      <w:r w:rsidR="00CF5505">
        <w:rPr>
          <w:rFonts w:eastAsia="Times New Roman"/>
          <w:lang w:val="es-ES_tradnl"/>
        </w:rPr>
        <w:t>, despliegue</w:t>
      </w:r>
      <w:r w:rsidRPr="00F9524C">
        <w:rPr>
          <w:rFonts w:eastAsia="Times New Roman"/>
          <w:lang w:val="es-ES_tradnl"/>
        </w:rPr>
        <w:t xml:space="preserve"> del Sistema</w:t>
      </w:r>
      <w:bookmarkEnd w:id="48"/>
      <w:bookmarkEnd w:id="49"/>
      <w:bookmarkEnd w:id="50"/>
      <w:bookmarkEnd w:id="51"/>
      <w:bookmarkEnd w:id="52"/>
      <w:bookmarkEnd w:id="53"/>
      <w:bookmarkEnd w:id="54"/>
    </w:p>
    <w:p w14:paraId="2F910FB2" w14:textId="777A6AA9" w:rsidR="00BD2EA3" w:rsidRPr="00BD2EA3" w:rsidRDefault="00BD2EA3" w:rsidP="00BD2EA3">
      <w:pPr>
        <w:rPr>
          <w:lang w:val="es-ES_tradnl"/>
        </w:rPr>
      </w:pPr>
      <w:r>
        <w:rPr>
          <w:lang w:val="es-ES_tradnl"/>
        </w:rPr>
        <w:t xml:space="preserve">El siguiente diagrama de despliegue muestra los </w:t>
      </w:r>
      <w:r w:rsidRPr="00BD2EA3">
        <w:rPr>
          <w:lang w:val="es-ES_tradnl"/>
        </w:rPr>
        <w:t>componentes físicos (hardware) más importante del sistema y dónde los componentes de software serán instalados.</w:t>
      </w:r>
      <w:r>
        <w:rPr>
          <w:lang w:val="es-ES_tradnl"/>
        </w:rPr>
        <w:t xml:space="preserve"> En las subsecciones se explicará a profundidad dichos elementos.</w:t>
      </w:r>
    </w:p>
    <w:p w14:paraId="665AD51B" w14:textId="24F1EFF8" w:rsidR="00BD2EA3" w:rsidRDefault="00544000" w:rsidP="00BD2EA3">
      <w:pPr>
        <w:keepNext/>
      </w:pPr>
      <w:r>
        <w:rPr>
          <w:noProof/>
          <w:lang w:val="en-US"/>
        </w:rPr>
        <w:lastRenderedPageBreak/>
        <w:drawing>
          <wp:inline distT="0" distB="0" distL="0" distR="0" wp14:anchorId="708FC027" wp14:editId="202A0494">
            <wp:extent cx="5612130" cy="480377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G- Vista despliegue.bmp"/>
                    <pic:cNvPicPr/>
                  </pic:nvPicPr>
                  <pic:blipFill>
                    <a:blip r:embed="rId24">
                      <a:extLst>
                        <a:ext uri="{28A0092B-C50C-407E-A947-70E740481C1C}">
                          <a14:useLocalDpi xmlns:a14="http://schemas.microsoft.com/office/drawing/2010/main" val="0"/>
                        </a:ext>
                      </a:extLst>
                    </a:blip>
                    <a:stretch>
                      <a:fillRect/>
                    </a:stretch>
                  </pic:blipFill>
                  <pic:spPr>
                    <a:xfrm>
                      <a:off x="0" y="0"/>
                      <a:ext cx="5612130" cy="4803775"/>
                    </a:xfrm>
                    <a:prstGeom prst="rect">
                      <a:avLst/>
                    </a:prstGeom>
                  </pic:spPr>
                </pic:pic>
              </a:graphicData>
            </a:graphic>
          </wp:inline>
        </w:drawing>
      </w:r>
    </w:p>
    <w:p w14:paraId="17EEE4FB" w14:textId="3F15AD36" w:rsidR="008026A1" w:rsidRDefault="00BD2EA3" w:rsidP="00BD2EA3">
      <w:pPr>
        <w:pStyle w:val="Caption"/>
      </w:pPr>
      <w:bookmarkStart w:id="55" w:name="_Toc457139191"/>
      <w:bookmarkStart w:id="56" w:name="_Toc461437979"/>
      <w:r>
        <w:t xml:space="preserve">Ilustración </w:t>
      </w:r>
      <w:fldSimple w:instr=" SEQ Ilustración \* ARABIC ">
        <w:r w:rsidR="00145C44">
          <w:rPr>
            <w:noProof/>
          </w:rPr>
          <w:t>4</w:t>
        </w:r>
      </w:fldSimple>
      <w:r>
        <w:t xml:space="preserve"> Vista despliegue</w:t>
      </w:r>
      <w:bookmarkEnd w:id="55"/>
      <w:bookmarkEnd w:id="56"/>
    </w:p>
    <w:p w14:paraId="0DB30CB1" w14:textId="6D932265" w:rsidR="00BD2EA3" w:rsidRDefault="00BD2EA3" w:rsidP="00BD2EA3">
      <w:pPr>
        <w:pStyle w:val="Heading3"/>
      </w:pPr>
      <w:bookmarkStart w:id="57" w:name="_Toc457139216"/>
      <w:bookmarkStart w:id="58" w:name="_Toc457975368"/>
      <w:bookmarkStart w:id="59" w:name="_Toc457975435"/>
      <w:bookmarkStart w:id="60" w:name="_Toc460168403"/>
      <w:r>
        <w:t>Máquina virtual</w:t>
      </w:r>
      <w:bookmarkEnd w:id="57"/>
      <w:bookmarkEnd w:id="58"/>
      <w:bookmarkEnd w:id="59"/>
      <w:bookmarkEnd w:id="60"/>
    </w:p>
    <w:p w14:paraId="409B78A0" w14:textId="5789C0AB" w:rsidR="00BD2EA3" w:rsidRDefault="00B22283" w:rsidP="00BD2EA3">
      <w:r>
        <w:t>Se tendrá una máquina virtual, la cual constará de lo siguiente:</w:t>
      </w:r>
    </w:p>
    <w:p w14:paraId="2DAB3382" w14:textId="77777777" w:rsidR="00544000" w:rsidRPr="001867C3" w:rsidRDefault="00544000" w:rsidP="00544000">
      <w:pPr>
        <w:pStyle w:val="ListParagraph"/>
        <w:numPr>
          <w:ilvl w:val="0"/>
          <w:numId w:val="8"/>
        </w:numPr>
      </w:pPr>
      <w:r w:rsidRPr="001867C3">
        <w:t xml:space="preserve">Servidor alojado </w:t>
      </w:r>
      <w:r>
        <w:t>en http://donweb.com</w:t>
      </w:r>
    </w:p>
    <w:p w14:paraId="1BE3D3D3" w14:textId="77777777" w:rsidR="00544000" w:rsidRPr="001867C3" w:rsidRDefault="00544000" w:rsidP="00544000">
      <w:pPr>
        <w:pStyle w:val="ListParagraph"/>
        <w:numPr>
          <w:ilvl w:val="0"/>
          <w:numId w:val="8"/>
        </w:numPr>
      </w:pPr>
      <w:r w:rsidRPr="001867C3">
        <w:lastRenderedPageBreak/>
        <w:t xml:space="preserve">No Cores (CPU): </w:t>
      </w:r>
      <w:r>
        <w:t>2 v</w:t>
      </w:r>
    </w:p>
    <w:p w14:paraId="0E421814" w14:textId="77777777" w:rsidR="00544000" w:rsidRPr="001867C3" w:rsidRDefault="00544000" w:rsidP="00544000">
      <w:pPr>
        <w:pStyle w:val="ListParagraph"/>
        <w:numPr>
          <w:ilvl w:val="0"/>
          <w:numId w:val="8"/>
        </w:numPr>
      </w:pPr>
      <w:r w:rsidRPr="001867C3">
        <w:t>Espacio en RAM:</w:t>
      </w:r>
      <w:r>
        <w:t xml:space="preserve"> 2GB</w:t>
      </w:r>
    </w:p>
    <w:p w14:paraId="18A26340" w14:textId="77777777" w:rsidR="00544000" w:rsidRPr="001867C3" w:rsidRDefault="00544000" w:rsidP="00544000">
      <w:pPr>
        <w:pStyle w:val="ListParagraph"/>
        <w:numPr>
          <w:ilvl w:val="0"/>
          <w:numId w:val="8"/>
        </w:numPr>
      </w:pPr>
      <w:r w:rsidRPr="001867C3">
        <w:t>Espacio en Disco:</w:t>
      </w:r>
      <w:r>
        <w:t xml:space="preserve"> 20 GB (SSD)</w:t>
      </w:r>
    </w:p>
    <w:p w14:paraId="28C659A1" w14:textId="77777777" w:rsidR="00544000" w:rsidRPr="001867C3" w:rsidRDefault="00544000" w:rsidP="00544000">
      <w:pPr>
        <w:pStyle w:val="ListParagraph"/>
        <w:numPr>
          <w:ilvl w:val="0"/>
          <w:numId w:val="8"/>
        </w:numPr>
      </w:pPr>
      <w:r w:rsidRPr="001867C3">
        <w:t>Sistema operativo: Linux</w:t>
      </w:r>
      <w:r>
        <w:t xml:space="preserve"> (</w:t>
      </w:r>
      <w:r w:rsidRPr="003E061D">
        <w:t>Ubuntu 14.04.4 64 bits)</w:t>
      </w:r>
    </w:p>
    <w:p w14:paraId="5C6944FC" w14:textId="77777777" w:rsidR="00544000" w:rsidRDefault="00544000" w:rsidP="00544000">
      <w:pPr>
        <w:pStyle w:val="ListParagraph"/>
        <w:numPr>
          <w:ilvl w:val="0"/>
          <w:numId w:val="8"/>
        </w:numPr>
      </w:pPr>
      <w:r w:rsidRPr="001867C3">
        <w:t>Puertos TCP usados:</w:t>
      </w:r>
      <w:r>
        <w:t xml:space="preserve"> </w:t>
      </w:r>
    </w:p>
    <w:p w14:paraId="4D886D09" w14:textId="77777777" w:rsidR="00544000" w:rsidRDefault="00544000" w:rsidP="00544000">
      <w:pPr>
        <w:pStyle w:val="ListParagraph"/>
        <w:numPr>
          <w:ilvl w:val="1"/>
          <w:numId w:val="8"/>
        </w:numPr>
      </w:pPr>
      <w:r>
        <w:t>1527, base de datos</w:t>
      </w:r>
    </w:p>
    <w:p w14:paraId="05CBC4EB" w14:textId="77777777" w:rsidR="00544000" w:rsidRDefault="00544000" w:rsidP="00544000">
      <w:pPr>
        <w:pStyle w:val="ListParagraph"/>
        <w:numPr>
          <w:ilvl w:val="1"/>
          <w:numId w:val="8"/>
        </w:numPr>
      </w:pPr>
      <w:r>
        <w:t>8080, puerto para consultas de la aplicación HTTP</w:t>
      </w:r>
    </w:p>
    <w:p w14:paraId="754E2C42" w14:textId="77777777" w:rsidR="00544000" w:rsidRDefault="00544000" w:rsidP="00544000">
      <w:pPr>
        <w:pStyle w:val="ListParagraph"/>
        <w:numPr>
          <w:ilvl w:val="1"/>
          <w:numId w:val="8"/>
        </w:numPr>
      </w:pPr>
      <w:r>
        <w:t>4848, consola de administración Glassfish</w:t>
      </w:r>
    </w:p>
    <w:p w14:paraId="5304C55B" w14:textId="77777777" w:rsidR="00544000" w:rsidRDefault="00544000" w:rsidP="00544000">
      <w:pPr>
        <w:pStyle w:val="ListParagraph"/>
        <w:numPr>
          <w:ilvl w:val="0"/>
          <w:numId w:val="8"/>
        </w:numPr>
      </w:pPr>
      <w:r>
        <w:t xml:space="preserve">Ip publica: 200.58.126.15 </w:t>
      </w:r>
    </w:p>
    <w:p w14:paraId="791404C1" w14:textId="77777777" w:rsidR="00544000" w:rsidRDefault="00544000" w:rsidP="00544000">
      <w:pPr>
        <w:pStyle w:val="ListParagraph"/>
        <w:numPr>
          <w:ilvl w:val="0"/>
          <w:numId w:val="8"/>
        </w:numPr>
      </w:pPr>
      <w:r>
        <w:t>Ip privada:</w:t>
      </w:r>
      <w:r w:rsidRPr="00AB1413">
        <w:t xml:space="preserve"> 192.168.200.22</w:t>
      </w:r>
    </w:p>
    <w:p w14:paraId="10075202" w14:textId="22648E75" w:rsidR="00544000" w:rsidRPr="001867C3" w:rsidRDefault="00544000" w:rsidP="00544000">
      <w:pPr>
        <w:pStyle w:val="ListParagraph"/>
        <w:numPr>
          <w:ilvl w:val="0"/>
          <w:numId w:val="8"/>
        </w:numPr>
      </w:pPr>
      <w:r>
        <w:t>Precio: $70.000 (COP) mensuales</w:t>
      </w:r>
    </w:p>
    <w:p w14:paraId="45074ADC" w14:textId="06B9D85A" w:rsidR="00B22283" w:rsidRPr="00BD2EA3" w:rsidRDefault="00B22283" w:rsidP="00544000">
      <w:pPr>
        <w:ind w:left="360"/>
      </w:pPr>
    </w:p>
    <w:p w14:paraId="32DD479C" w14:textId="6E327A0D" w:rsidR="00BD2EA3" w:rsidRDefault="00BD2EA3" w:rsidP="00BD2EA3">
      <w:pPr>
        <w:pStyle w:val="Heading3"/>
      </w:pPr>
      <w:bookmarkStart w:id="61" w:name="_Toc457139217"/>
      <w:bookmarkStart w:id="62" w:name="_Toc457975369"/>
      <w:bookmarkStart w:id="63" w:name="_Toc457975436"/>
      <w:bookmarkStart w:id="64" w:name="_Toc460168404"/>
      <w:r>
        <w:t>Celular</w:t>
      </w:r>
      <w:bookmarkEnd w:id="61"/>
      <w:bookmarkEnd w:id="62"/>
      <w:bookmarkEnd w:id="63"/>
      <w:bookmarkEnd w:id="64"/>
    </w:p>
    <w:p w14:paraId="350D493B" w14:textId="49988321" w:rsidR="00BD2EA3" w:rsidRDefault="00BD2EA3" w:rsidP="00BD2EA3">
      <w:r>
        <w:t xml:space="preserve">Constará de un </w:t>
      </w:r>
      <w:r w:rsidR="00BC53B6">
        <w:t>dispositivo</w:t>
      </w:r>
      <w:r>
        <w:t xml:space="preserve"> Android con las siguientes características:</w:t>
      </w:r>
    </w:p>
    <w:p w14:paraId="7B09453B" w14:textId="77777777" w:rsidR="00BD2EA3" w:rsidRPr="00545B9A" w:rsidRDefault="00BD2EA3" w:rsidP="00BD2EA3">
      <w:pPr>
        <w:pStyle w:val="ListParagraph"/>
        <w:numPr>
          <w:ilvl w:val="0"/>
          <w:numId w:val="7"/>
        </w:numPr>
      </w:pPr>
      <w:r w:rsidRPr="00545B9A">
        <w:t>Sistema operativo: Android</w:t>
      </w:r>
      <w:r>
        <w:t xml:space="preserve"> 4.4.4</w:t>
      </w:r>
    </w:p>
    <w:p w14:paraId="2DB1EDA8" w14:textId="77777777" w:rsidR="00BD2EA3" w:rsidRDefault="00BD2EA3" w:rsidP="00BD2EA3">
      <w:pPr>
        <w:pStyle w:val="ListParagraph"/>
        <w:numPr>
          <w:ilvl w:val="0"/>
          <w:numId w:val="7"/>
        </w:numPr>
      </w:pPr>
      <w:r w:rsidRPr="00545B9A">
        <w:t>Procesador mínimo:</w:t>
      </w:r>
      <w:r>
        <w:t xml:space="preserve"> 1.2 GHz Quad Core</w:t>
      </w:r>
    </w:p>
    <w:p w14:paraId="1DF71E60" w14:textId="77777777" w:rsidR="00BD2EA3" w:rsidRPr="00545B9A" w:rsidRDefault="00BD2EA3" w:rsidP="00BD2EA3">
      <w:pPr>
        <w:pStyle w:val="ListParagraph"/>
        <w:numPr>
          <w:ilvl w:val="0"/>
          <w:numId w:val="7"/>
        </w:numPr>
      </w:pPr>
      <w:r>
        <w:t>Memoria del sistema: 4.08 GB</w:t>
      </w:r>
    </w:p>
    <w:p w14:paraId="2C550246" w14:textId="77777777" w:rsidR="00BD2EA3" w:rsidRDefault="00BD2EA3" w:rsidP="00BD2EA3">
      <w:pPr>
        <w:pStyle w:val="ListParagraph"/>
        <w:numPr>
          <w:ilvl w:val="0"/>
          <w:numId w:val="7"/>
        </w:numPr>
      </w:pPr>
      <w:r w:rsidRPr="00545B9A">
        <w:t>Espacio libre en memoria interna del teléfono:</w:t>
      </w:r>
      <w:r>
        <w:t xml:space="preserve"> 11.92 GB</w:t>
      </w:r>
    </w:p>
    <w:p w14:paraId="5444F026" w14:textId="77777777" w:rsidR="00BD2EA3" w:rsidRDefault="00BD2EA3" w:rsidP="00BD2EA3">
      <w:pPr>
        <w:pStyle w:val="ListParagraph"/>
        <w:numPr>
          <w:ilvl w:val="0"/>
          <w:numId w:val="7"/>
        </w:numPr>
      </w:pPr>
      <w:r>
        <w:t>Memoria interna:</w:t>
      </w:r>
      <w:r w:rsidRPr="00616FC3">
        <w:t xml:space="preserve"> </w:t>
      </w:r>
      <w:r>
        <w:t>16.00 GB</w:t>
      </w:r>
    </w:p>
    <w:p w14:paraId="7AEB53EA" w14:textId="41C0712B" w:rsidR="00BC53B6" w:rsidRDefault="00BC53B6" w:rsidP="00BD2EA3">
      <w:pPr>
        <w:pStyle w:val="ListParagraph"/>
        <w:numPr>
          <w:ilvl w:val="0"/>
          <w:numId w:val="7"/>
        </w:numPr>
      </w:pPr>
      <w:r>
        <w:lastRenderedPageBreak/>
        <w:t>Cámara frontal: si</w:t>
      </w:r>
    </w:p>
    <w:p w14:paraId="6D553A57" w14:textId="1F666661" w:rsidR="00BC53B6" w:rsidRDefault="00BC53B6" w:rsidP="00BC53B6">
      <w:pPr>
        <w:pStyle w:val="ListParagraph"/>
        <w:numPr>
          <w:ilvl w:val="0"/>
          <w:numId w:val="7"/>
        </w:numPr>
      </w:pPr>
      <w:r>
        <w:t>Función del GPS: si</w:t>
      </w:r>
    </w:p>
    <w:p w14:paraId="6D8F39C4" w14:textId="30F4EA32" w:rsidR="00C662C6" w:rsidRPr="00BD2EA3" w:rsidRDefault="00BC53B6" w:rsidP="00C662C6">
      <w:pPr>
        <w:pStyle w:val="ListParagraph"/>
        <w:numPr>
          <w:ilvl w:val="0"/>
          <w:numId w:val="7"/>
        </w:numPr>
      </w:pPr>
      <w:r>
        <w:t xml:space="preserve">APK: archivo ejecutable, </w:t>
      </w:r>
      <w:r w:rsidR="00B22283">
        <w:t>que contiene la aplicación de TAppi con el fin de que el usuario pueda utilizarla.</w:t>
      </w:r>
    </w:p>
    <w:p w14:paraId="4D3D23E2" w14:textId="46725207" w:rsidR="00F9524C" w:rsidRPr="00F9524C" w:rsidRDefault="00F9524C" w:rsidP="00F9524C">
      <w:pPr>
        <w:pStyle w:val="Heading2"/>
        <w:rPr>
          <w:rFonts w:eastAsia="Times New Roman"/>
          <w:lang w:val="es-ES_tradnl"/>
        </w:rPr>
      </w:pPr>
      <w:bookmarkStart w:id="65" w:name="_Ref370732558"/>
      <w:bookmarkStart w:id="66" w:name="_Toc455578680"/>
      <w:bookmarkStart w:id="67" w:name="_Toc455579110"/>
      <w:bookmarkStart w:id="68" w:name="_Toc457139218"/>
      <w:bookmarkStart w:id="69" w:name="_Toc457975370"/>
      <w:bookmarkStart w:id="70" w:name="_Toc457975437"/>
      <w:bookmarkStart w:id="71" w:name="_Toc460168405"/>
      <w:r w:rsidRPr="00F9524C">
        <w:rPr>
          <w:rFonts w:eastAsia="Times New Roman"/>
          <w:lang w:val="es-ES_tradnl"/>
        </w:rPr>
        <w:t>Vista de Procesos del Sistema</w:t>
      </w:r>
      <w:bookmarkEnd w:id="65"/>
      <w:bookmarkEnd w:id="66"/>
      <w:bookmarkEnd w:id="67"/>
      <w:bookmarkEnd w:id="68"/>
      <w:bookmarkEnd w:id="69"/>
      <w:bookmarkEnd w:id="70"/>
      <w:bookmarkEnd w:id="71"/>
    </w:p>
    <w:p w14:paraId="2AC19F73" w14:textId="5946529C" w:rsidR="00B64A00" w:rsidRDefault="00B64A00" w:rsidP="00B64A00">
      <w:pPr>
        <w:rPr>
          <w:lang w:val="es-ES_tradnl"/>
        </w:rPr>
      </w:pPr>
      <w:r>
        <w:rPr>
          <w:lang w:val="es-ES_tradnl"/>
        </w:rPr>
        <w:t>A continuación, se describe en detalle el proceso de un usuario que navega a través de la aplicación.</w:t>
      </w:r>
    </w:p>
    <w:p w14:paraId="2CC77E66" w14:textId="352936EB" w:rsidR="005F7890" w:rsidRDefault="005F7890" w:rsidP="005F7890">
      <w:pPr>
        <w:pStyle w:val="Heading3"/>
        <w:rPr>
          <w:lang w:val="es-ES_tradnl"/>
        </w:rPr>
      </w:pPr>
      <w:bookmarkStart w:id="72" w:name="_Toc457975371"/>
      <w:bookmarkStart w:id="73" w:name="_Toc457975438"/>
      <w:bookmarkStart w:id="74" w:name="_Toc460168406"/>
      <w:r>
        <w:rPr>
          <w:lang w:val="es-ES_tradnl"/>
        </w:rPr>
        <w:t xml:space="preserve">Vista </w:t>
      </w:r>
      <w:r w:rsidR="00100EB1">
        <w:rPr>
          <w:lang w:val="es-ES_tradnl"/>
        </w:rPr>
        <w:t>procesos del sistema u</w:t>
      </w:r>
      <w:r>
        <w:rPr>
          <w:lang w:val="es-ES_tradnl"/>
        </w:rPr>
        <w:t>suario paciente</w:t>
      </w:r>
      <w:bookmarkEnd w:id="72"/>
      <w:bookmarkEnd w:id="73"/>
      <w:bookmarkEnd w:id="74"/>
    </w:p>
    <w:p w14:paraId="763B3D1B" w14:textId="1BE78F18" w:rsidR="000104C3" w:rsidRDefault="0078717E" w:rsidP="00B64A00">
      <w:pPr>
        <w:rPr>
          <w:lang w:val="es-ES_tradnl"/>
        </w:rPr>
      </w:pPr>
      <w:r>
        <w:rPr>
          <w:lang w:val="es-ES_tradnl"/>
        </w:rPr>
        <w:t xml:space="preserve">En primera instancia aparecerá la pantalla principal la cual brinda la opción </w:t>
      </w:r>
      <w:r w:rsidR="00DE6F02">
        <w:rPr>
          <w:lang w:val="es-ES_tradnl"/>
        </w:rPr>
        <w:t>de</w:t>
      </w:r>
      <w:r>
        <w:rPr>
          <w:lang w:val="es-ES_tradnl"/>
        </w:rPr>
        <w:t xml:space="preserve"> ingreso por medio de cuentas de Facebook o Google+. </w:t>
      </w:r>
      <w:r w:rsidR="0005271A">
        <w:rPr>
          <w:lang w:val="es-ES_tradnl"/>
        </w:rPr>
        <w:t xml:space="preserve">En caso de que el usuario ingrese de forma correcta sus datos, </w:t>
      </w:r>
      <w:r w:rsidR="000104C3">
        <w:rPr>
          <w:lang w:val="es-ES_tradnl"/>
        </w:rPr>
        <w:t xml:space="preserve">la aplicación permite escoger entre </w:t>
      </w:r>
      <w:r w:rsidR="00100EB1">
        <w:rPr>
          <w:lang w:val="es-ES_tradnl"/>
        </w:rPr>
        <w:t>5</w:t>
      </w:r>
      <w:r w:rsidR="000104C3">
        <w:rPr>
          <w:lang w:val="es-ES_tradnl"/>
        </w:rPr>
        <w:t xml:space="preserve"> opciones:</w:t>
      </w:r>
    </w:p>
    <w:p w14:paraId="12082EE5" w14:textId="2388D3CB" w:rsidR="000104C3" w:rsidRDefault="000104C3" w:rsidP="000104C3">
      <w:pPr>
        <w:pStyle w:val="ListParagraph"/>
        <w:numPr>
          <w:ilvl w:val="0"/>
          <w:numId w:val="6"/>
        </w:numPr>
        <w:rPr>
          <w:lang w:val="es-ES_tradnl"/>
        </w:rPr>
      </w:pPr>
      <w:r>
        <w:rPr>
          <w:lang w:val="es-ES_tradnl"/>
        </w:rPr>
        <w:t>Ingresar síntomas</w:t>
      </w:r>
    </w:p>
    <w:p w14:paraId="5331CBD7" w14:textId="6AA7224F" w:rsidR="00100EB1" w:rsidRDefault="00100EB1" w:rsidP="000104C3">
      <w:pPr>
        <w:pStyle w:val="ListParagraph"/>
        <w:numPr>
          <w:ilvl w:val="0"/>
          <w:numId w:val="6"/>
        </w:numPr>
        <w:rPr>
          <w:lang w:val="es-ES_tradnl"/>
        </w:rPr>
      </w:pPr>
      <w:r>
        <w:rPr>
          <w:lang w:val="es-ES_tradnl"/>
        </w:rPr>
        <w:t>Familiares</w:t>
      </w:r>
    </w:p>
    <w:p w14:paraId="2EC4D104" w14:textId="4F43BF53" w:rsidR="000104C3" w:rsidRDefault="00100EB1" w:rsidP="00143CF5">
      <w:pPr>
        <w:pStyle w:val="ListParagraph"/>
        <w:numPr>
          <w:ilvl w:val="0"/>
          <w:numId w:val="6"/>
        </w:numPr>
        <w:rPr>
          <w:lang w:val="es-ES_tradnl"/>
        </w:rPr>
      </w:pPr>
      <w:r>
        <w:rPr>
          <w:lang w:val="es-ES_tradnl"/>
        </w:rPr>
        <w:t>Cuenta</w:t>
      </w:r>
    </w:p>
    <w:p w14:paraId="750FB12F" w14:textId="7D9311A7" w:rsidR="00100EB1" w:rsidRPr="00143CF5" w:rsidRDefault="00100EB1" w:rsidP="00143CF5">
      <w:pPr>
        <w:pStyle w:val="ListParagraph"/>
        <w:numPr>
          <w:ilvl w:val="0"/>
          <w:numId w:val="6"/>
        </w:numPr>
        <w:rPr>
          <w:lang w:val="es-ES_tradnl"/>
        </w:rPr>
      </w:pPr>
      <w:r>
        <w:rPr>
          <w:lang w:val="es-ES_tradnl"/>
        </w:rPr>
        <w:t>Ayuda</w:t>
      </w:r>
    </w:p>
    <w:p w14:paraId="65877F8B" w14:textId="0AB9D85F" w:rsidR="000104C3" w:rsidRDefault="00100EB1" w:rsidP="000104C3">
      <w:pPr>
        <w:pStyle w:val="ListParagraph"/>
        <w:numPr>
          <w:ilvl w:val="0"/>
          <w:numId w:val="6"/>
        </w:numPr>
        <w:rPr>
          <w:lang w:val="es-ES_tradnl"/>
        </w:rPr>
      </w:pPr>
      <w:r>
        <w:rPr>
          <w:lang w:val="es-ES_tradnl"/>
        </w:rPr>
        <w:t>Salir</w:t>
      </w:r>
    </w:p>
    <w:p w14:paraId="08408580" w14:textId="5AFF3715" w:rsidR="002D1DAE" w:rsidRPr="00D11A0B" w:rsidRDefault="000104C3" w:rsidP="00E83516">
      <w:pPr>
        <w:rPr>
          <w:lang w:val="es-ES_tradnl"/>
        </w:rPr>
        <w:sectPr w:rsidR="002D1DAE" w:rsidRPr="00D11A0B" w:rsidSect="008026A1">
          <w:pgSz w:w="12240" w:h="15840"/>
          <w:pgMar w:top="1417" w:right="1701" w:bottom="1417" w:left="1701" w:header="708" w:footer="708" w:gutter="0"/>
          <w:cols w:space="708"/>
          <w:titlePg/>
          <w:docGrid w:linePitch="360"/>
        </w:sectPr>
      </w:pPr>
      <w:r>
        <w:rPr>
          <w:lang w:val="es-ES_tradnl"/>
        </w:rPr>
        <w:lastRenderedPageBreak/>
        <w:t>Cada uno de estas opciones serán explicadas con mayor detalle más adelante. El ciclo finaliza cuando el usuario decide dejar de navegar en</w:t>
      </w:r>
      <w:r w:rsidR="00D11A0B">
        <w:rPr>
          <w:lang w:val="es-ES_tradnl"/>
        </w:rPr>
        <w:t xml:space="preserve"> la aplicación</w:t>
      </w:r>
    </w:p>
    <w:p w14:paraId="7F90A61B" w14:textId="77777777" w:rsidR="00BA284D" w:rsidRDefault="007E2BE6" w:rsidP="00BA284D">
      <w:pPr>
        <w:keepNext/>
      </w:pPr>
      <w:r>
        <w:rPr>
          <w:noProof/>
          <w:lang w:val="en-US"/>
        </w:rPr>
        <w:lastRenderedPageBreak/>
        <w:drawing>
          <wp:inline distT="0" distB="0" distL="0" distR="0" wp14:anchorId="2BF74FB9" wp14:editId="7AA9F0DB">
            <wp:extent cx="5612130" cy="266827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2668270"/>
                    </a:xfrm>
                    <a:prstGeom prst="rect">
                      <a:avLst/>
                    </a:prstGeom>
                  </pic:spPr>
                </pic:pic>
              </a:graphicData>
            </a:graphic>
          </wp:inline>
        </w:drawing>
      </w:r>
    </w:p>
    <w:p w14:paraId="7AAFE41C" w14:textId="70BA060A" w:rsidR="009954BE" w:rsidRDefault="00BA284D" w:rsidP="00BA284D">
      <w:pPr>
        <w:pStyle w:val="Caption"/>
        <w:rPr>
          <w:rFonts w:eastAsia="DejaVu Sans"/>
          <w:lang w:val="es-ES"/>
        </w:rPr>
      </w:pPr>
      <w:bookmarkStart w:id="75" w:name="_Toc461437980"/>
      <w:r>
        <w:t xml:space="preserve">Ilustración </w:t>
      </w:r>
      <w:fldSimple w:instr=" SEQ Ilustración \* ARABIC ">
        <w:r w:rsidR="00145C44">
          <w:rPr>
            <w:noProof/>
          </w:rPr>
          <w:t>5</w:t>
        </w:r>
      </w:fldSimple>
      <w:r>
        <w:t xml:space="preserve"> Procesos del sistema usuario paciente</w:t>
      </w:r>
      <w:bookmarkEnd w:id="75"/>
    </w:p>
    <w:p w14:paraId="60DBF5C1" w14:textId="278F735E" w:rsidR="00EA36F0" w:rsidRDefault="00EA36F0" w:rsidP="00EA36F0">
      <w:pPr>
        <w:pStyle w:val="Heading3"/>
        <w:rPr>
          <w:lang w:val="es-ES"/>
        </w:rPr>
      </w:pPr>
      <w:bookmarkStart w:id="76" w:name="_Toc457139226"/>
      <w:bookmarkStart w:id="77" w:name="_Toc457975373"/>
      <w:bookmarkStart w:id="78" w:name="_Toc457975440"/>
      <w:bookmarkStart w:id="79" w:name="_Toc460168407"/>
      <w:bookmarkStart w:id="80" w:name="_Toc455578681"/>
      <w:bookmarkStart w:id="81" w:name="_Toc455579111"/>
      <w:bookmarkEnd w:id="76"/>
      <w:r>
        <w:rPr>
          <w:lang w:val="es-ES"/>
        </w:rPr>
        <w:t>Vista procesos del sistema usuario administrador</w:t>
      </w:r>
      <w:bookmarkEnd w:id="77"/>
      <w:bookmarkEnd w:id="78"/>
      <w:bookmarkEnd w:id="79"/>
    </w:p>
    <w:p w14:paraId="20F9306D" w14:textId="531AA75B" w:rsidR="0078717E" w:rsidRDefault="0078717E" w:rsidP="0078717E">
      <w:pPr>
        <w:rPr>
          <w:lang w:val="es-ES_tradnl"/>
        </w:rPr>
      </w:pPr>
      <w:r>
        <w:rPr>
          <w:lang w:val="es-ES_tradnl"/>
        </w:rPr>
        <w:t xml:space="preserve">En primera instancia aparecerá la pantalla principal la cual brinda la opción </w:t>
      </w:r>
      <w:r w:rsidR="00951654">
        <w:rPr>
          <w:lang w:val="es-ES_tradnl"/>
        </w:rPr>
        <w:t>de</w:t>
      </w:r>
      <w:r>
        <w:rPr>
          <w:lang w:val="es-ES_tradnl"/>
        </w:rPr>
        <w:t xml:space="preserve"> ingreso por medio de cuentas de Facebook o Google+. En caso de que el usuario ingrese de forma correcta sus datos, la aplicación permite escoger entre </w:t>
      </w:r>
      <w:r w:rsidR="00951654">
        <w:rPr>
          <w:lang w:val="es-ES_tradnl"/>
        </w:rPr>
        <w:t>estas</w:t>
      </w:r>
      <w:r>
        <w:rPr>
          <w:lang w:val="es-ES_tradnl"/>
        </w:rPr>
        <w:t xml:space="preserve"> opciones:</w:t>
      </w:r>
    </w:p>
    <w:p w14:paraId="12C38391" w14:textId="4DE0192F" w:rsidR="0078717E" w:rsidRDefault="0078717E" w:rsidP="0078717E">
      <w:pPr>
        <w:pStyle w:val="ListParagraph"/>
        <w:numPr>
          <w:ilvl w:val="0"/>
          <w:numId w:val="6"/>
        </w:numPr>
        <w:rPr>
          <w:lang w:val="es-ES_tradnl"/>
        </w:rPr>
      </w:pPr>
      <w:r>
        <w:rPr>
          <w:lang w:val="es-ES_tradnl"/>
        </w:rPr>
        <w:t>Administrar cuentas</w:t>
      </w:r>
    </w:p>
    <w:p w14:paraId="64608C7C" w14:textId="77777777" w:rsidR="0078717E" w:rsidRDefault="0078717E" w:rsidP="0078717E">
      <w:pPr>
        <w:pStyle w:val="ListParagraph"/>
        <w:numPr>
          <w:ilvl w:val="0"/>
          <w:numId w:val="6"/>
        </w:numPr>
        <w:rPr>
          <w:lang w:val="es-ES_tradnl"/>
        </w:rPr>
      </w:pPr>
      <w:r>
        <w:rPr>
          <w:lang w:val="es-ES_tradnl"/>
        </w:rPr>
        <w:t>Cuenta</w:t>
      </w:r>
    </w:p>
    <w:p w14:paraId="66FA4D6E" w14:textId="77777777" w:rsidR="0078717E" w:rsidRPr="00143CF5" w:rsidRDefault="0078717E" w:rsidP="0078717E">
      <w:pPr>
        <w:pStyle w:val="ListParagraph"/>
        <w:numPr>
          <w:ilvl w:val="0"/>
          <w:numId w:val="6"/>
        </w:numPr>
        <w:rPr>
          <w:lang w:val="es-ES_tradnl"/>
        </w:rPr>
      </w:pPr>
      <w:r>
        <w:rPr>
          <w:lang w:val="es-ES_tradnl"/>
        </w:rPr>
        <w:t>Ayuda</w:t>
      </w:r>
    </w:p>
    <w:p w14:paraId="2B7973BE" w14:textId="77777777" w:rsidR="0078717E" w:rsidRDefault="0078717E" w:rsidP="0078717E">
      <w:pPr>
        <w:pStyle w:val="ListParagraph"/>
        <w:numPr>
          <w:ilvl w:val="0"/>
          <w:numId w:val="6"/>
        </w:numPr>
        <w:rPr>
          <w:lang w:val="es-ES_tradnl"/>
        </w:rPr>
      </w:pPr>
      <w:r>
        <w:rPr>
          <w:lang w:val="es-ES_tradnl"/>
        </w:rPr>
        <w:t>Salir</w:t>
      </w:r>
    </w:p>
    <w:p w14:paraId="6D5A0062" w14:textId="77777777" w:rsidR="0078717E" w:rsidRDefault="0078717E" w:rsidP="0078717E">
      <w:pPr>
        <w:rPr>
          <w:lang w:val="es-ES_tradnl"/>
        </w:rPr>
      </w:pPr>
      <w:r>
        <w:rPr>
          <w:lang w:val="es-ES_tradnl"/>
        </w:rPr>
        <w:lastRenderedPageBreak/>
        <w:t>Cada uno de estas opciones serán explicadas con mayor detalle más adelante. El ciclo finaliza cuando el usuario decide dejar de navegar en la aplicación.</w:t>
      </w:r>
    </w:p>
    <w:p w14:paraId="716FDB8E" w14:textId="77777777" w:rsidR="00EA36F0" w:rsidRDefault="00EA36F0" w:rsidP="00EA36F0">
      <w:pPr>
        <w:rPr>
          <w:lang w:val="es-ES"/>
        </w:rPr>
      </w:pPr>
    </w:p>
    <w:p w14:paraId="60FF2E92" w14:textId="77777777" w:rsidR="00BA284D" w:rsidRDefault="00EA36F0" w:rsidP="00BA284D">
      <w:pPr>
        <w:keepNext/>
      </w:pPr>
      <w:r>
        <w:rPr>
          <w:noProof/>
          <w:lang w:val="en-US"/>
        </w:rPr>
        <w:drawing>
          <wp:inline distT="0" distB="0" distL="0" distR="0" wp14:anchorId="56E3C612" wp14:editId="7B328C22">
            <wp:extent cx="5612130" cy="2854960"/>
            <wp:effectExtent l="0" t="0" r="762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854960"/>
                    </a:xfrm>
                    <a:prstGeom prst="rect">
                      <a:avLst/>
                    </a:prstGeom>
                  </pic:spPr>
                </pic:pic>
              </a:graphicData>
            </a:graphic>
          </wp:inline>
        </w:drawing>
      </w:r>
    </w:p>
    <w:p w14:paraId="38AA8DF4" w14:textId="3D27DCA9" w:rsidR="00BA284D" w:rsidRDefault="00BA284D" w:rsidP="00BA284D">
      <w:pPr>
        <w:pStyle w:val="Caption"/>
      </w:pPr>
      <w:bookmarkStart w:id="82" w:name="_Toc461437981"/>
      <w:r>
        <w:t xml:space="preserve">Ilustración </w:t>
      </w:r>
      <w:fldSimple w:instr=" SEQ Ilustración \* ARABIC ">
        <w:r w:rsidR="00145C44">
          <w:rPr>
            <w:noProof/>
          </w:rPr>
          <w:t>6</w:t>
        </w:r>
      </w:fldSimple>
      <w:r>
        <w:t xml:space="preserve"> Procesos del sistema usuario administrador</w:t>
      </w:r>
      <w:bookmarkEnd w:id="82"/>
    </w:p>
    <w:p w14:paraId="5E7005FA" w14:textId="01D845EC" w:rsidR="00EA36F0" w:rsidRDefault="00EA36F0" w:rsidP="00EA36F0">
      <w:pPr>
        <w:rPr>
          <w:rFonts w:eastAsia="DejaVu Sans"/>
          <w:lang w:val="es-ES"/>
        </w:rPr>
      </w:pPr>
      <w:r>
        <w:rPr>
          <w:rFonts w:eastAsia="DejaVu Sans"/>
          <w:lang w:val="es-ES"/>
        </w:rPr>
        <w:t xml:space="preserve"> </w:t>
      </w:r>
    </w:p>
    <w:p w14:paraId="496AEF9D" w14:textId="0348C8EB" w:rsidR="00E253A2" w:rsidRDefault="00E253A2" w:rsidP="00E253A2">
      <w:pPr>
        <w:pStyle w:val="Heading3"/>
        <w:rPr>
          <w:lang w:val="es-ES"/>
        </w:rPr>
      </w:pPr>
      <w:bookmarkStart w:id="83" w:name="_Toc457975374"/>
      <w:bookmarkStart w:id="84" w:name="_Toc457975441"/>
      <w:bookmarkStart w:id="85" w:name="_Toc460168408"/>
      <w:r>
        <w:rPr>
          <w:lang w:val="es-ES"/>
        </w:rPr>
        <w:t>Crear usuario</w:t>
      </w:r>
      <w:bookmarkEnd w:id="83"/>
      <w:bookmarkEnd w:id="84"/>
      <w:bookmarkEnd w:id="85"/>
    </w:p>
    <w:p w14:paraId="2393D08F" w14:textId="5D5F681C" w:rsidR="00EE39CE" w:rsidRPr="00EE39CE" w:rsidRDefault="00EE39CE" w:rsidP="00EE39CE">
      <w:pPr>
        <w:rPr>
          <w:lang w:val="es-ES"/>
        </w:rPr>
      </w:pPr>
      <w:r>
        <w:rPr>
          <w:lang w:val="es-ES"/>
        </w:rPr>
        <w:t>Cuando un nuevo usuario quiere crear un perfil completamente nu</w:t>
      </w:r>
      <w:r w:rsidR="00D81134">
        <w:rPr>
          <w:lang w:val="es-ES"/>
        </w:rPr>
        <w:t>evo,</w:t>
      </w:r>
      <w:r>
        <w:rPr>
          <w:lang w:val="es-ES"/>
        </w:rPr>
        <w:t xml:space="preserve"> debe completar sus datos sin dejar casillas vacías. Posteriormente, la información ingresada será validada y almacenada en la base de datos.</w:t>
      </w:r>
    </w:p>
    <w:p w14:paraId="53E9850F" w14:textId="77777777" w:rsidR="00BA284D" w:rsidRDefault="00EE39CE" w:rsidP="00BA284D">
      <w:pPr>
        <w:keepNext/>
      </w:pPr>
      <w:r>
        <w:rPr>
          <w:noProof/>
          <w:lang w:val="en-US"/>
        </w:rPr>
        <w:lastRenderedPageBreak/>
        <w:drawing>
          <wp:inline distT="0" distB="0" distL="0" distR="0" wp14:anchorId="0EF7954F" wp14:editId="4A15EF63">
            <wp:extent cx="5612130" cy="2600325"/>
            <wp:effectExtent l="0" t="0" r="762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2600325"/>
                    </a:xfrm>
                    <a:prstGeom prst="rect">
                      <a:avLst/>
                    </a:prstGeom>
                  </pic:spPr>
                </pic:pic>
              </a:graphicData>
            </a:graphic>
          </wp:inline>
        </w:drawing>
      </w:r>
    </w:p>
    <w:p w14:paraId="79A091A5" w14:textId="42A6417F" w:rsidR="00EE39CE" w:rsidRPr="00EE39CE" w:rsidRDefault="00BA284D" w:rsidP="00BA284D">
      <w:pPr>
        <w:pStyle w:val="Caption"/>
        <w:rPr>
          <w:lang w:val="es-ES"/>
        </w:rPr>
      </w:pPr>
      <w:bookmarkStart w:id="86" w:name="_Toc461437982"/>
      <w:r>
        <w:t xml:space="preserve">Ilustración </w:t>
      </w:r>
      <w:fldSimple w:instr=" SEQ Ilustración \* ARABIC ">
        <w:r w:rsidR="00145C44">
          <w:rPr>
            <w:noProof/>
          </w:rPr>
          <w:t>7</w:t>
        </w:r>
      </w:fldSimple>
      <w:r>
        <w:t xml:space="preserve"> Procesos del sistema, crear usuario</w:t>
      </w:r>
      <w:bookmarkEnd w:id="86"/>
    </w:p>
    <w:p w14:paraId="22B7A66C" w14:textId="5EC577B7" w:rsidR="00E253A2" w:rsidRDefault="00E253A2" w:rsidP="00E253A2">
      <w:pPr>
        <w:pStyle w:val="Heading3"/>
        <w:rPr>
          <w:lang w:val="es-ES"/>
        </w:rPr>
      </w:pPr>
      <w:bookmarkStart w:id="87" w:name="_Toc457139225"/>
      <w:bookmarkStart w:id="88" w:name="_Toc457975375"/>
      <w:bookmarkStart w:id="89" w:name="_Toc457975442"/>
      <w:bookmarkStart w:id="90" w:name="_Toc460168409"/>
      <w:r>
        <w:rPr>
          <w:lang w:val="es-ES"/>
        </w:rPr>
        <w:t>Editar información de usuario</w:t>
      </w:r>
      <w:bookmarkEnd w:id="87"/>
      <w:bookmarkEnd w:id="88"/>
      <w:bookmarkEnd w:id="89"/>
      <w:bookmarkEnd w:id="90"/>
    </w:p>
    <w:p w14:paraId="588E8FA1" w14:textId="0F8A993C" w:rsidR="00EE39CE" w:rsidRDefault="00E83516" w:rsidP="00EE39CE">
      <w:pPr>
        <w:rPr>
          <w:lang w:val="es-ES"/>
        </w:rPr>
      </w:pPr>
      <w:r>
        <w:rPr>
          <w:lang w:val="es-ES"/>
        </w:rPr>
        <w:t>El proceso para editar la informaci</w:t>
      </w:r>
      <w:r w:rsidR="00D81134">
        <w:rPr>
          <w:lang w:val="es-ES"/>
        </w:rPr>
        <w:t xml:space="preserve">ón de un usuario paciente </w:t>
      </w:r>
      <w:r w:rsidR="00DB33D4">
        <w:rPr>
          <w:lang w:val="es-ES"/>
        </w:rPr>
        <w:t xml:space="preserve">o administrador </w:t>
      </w:r>
      <w:r>
        <w:rPr>
          <w:lang w:val="es-ES"/>
        </w:rPr>
        <w:t xml:space="preserve">inicia al ingresar en la opción </w:t>
      </w:r>
      <w:r w:rsidRPr="00E83516">
        <w:rPr>
          <w:i/>
          <w:lang w:val="es-ES"/>
        </w:rPr>
        <w:t>Cuent</w:t>
      </w:r>
      <w:r>
        <w:rPr>
          <w:i/>
          <w:lang w:val="es-ES"/>
        </w:rPr>
        <w:t xml:space="preserve">a, </w:t>
      </w:r>
      <w:r>
        <w:rPr>
          <w:lang w:val="es-ES"/>
        </w:rPr>
        <w:t>el usuario podrá cambiar sólo sus datos o cambiar su foto de perfil. En caso de que los datos sean ingresados correctamente</w:t>
      </w:r>
      <w:r w:rsidR="00135116">
        <w:rPr>
          <w:lang w:val="es-ES"/>
        </w:rPr>
        <w:t>, se actualizará la información del usuario en la base de datos de TAppi.</w:t>
      </w:r>
    </w:p>
    <w:p w14:paraId="38260E38" w14:textId="77777777" w:rsidR="00BA284D" w:rsidRDefault="00E14A03" w:rsidP="00BA284D">
      <w:pPr>
        <w:keepNext/>
      </w:pPr>
      <w:r>
        <w:rPr>
          <w:noProof/>
          <w:lang w:val="en-US"/>
        </w:rPr>
        <w:lastRenderedPageBreak/>
        <w:drawing>
          <wp:inline distT="0" distB="0" distL="0" distR="0" wp14:anchorId="2D07AC14" wp14:editId="190CF9E3">
            <wp:extent cx="5612130" cy="23253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325370"/>
                    </a:xfrm>
                    <a:prstGeom prst="rect">
                      <a:avLst/>
                    </a:prstGeom>
                  </pic:spPr>
                </pic:pic>
              </a:graphicData>
            </a:graphic>
          </wp:inline>
        </w:drawing>
      </w:r>
    </w:p>
    <w:p w14:paraId="0A6EDF6C" w14:textId="77E5AB33" w:rsidR="00B64AB2" w:rsidRPr="00EE39CE" w:rsidRDefault="00BA284D" w:rsidP="00BA284D">
      <w:pPr>
        <w:pStyle w:val="Caption"/>
        <w:rPr>
          <w:lang w:val="es-ES"/>
        </w:rPr>
      </w:pPr>
      <w:bookmarkStart w:id="91" w:name="_Toc461437983"/>
      <w:r>
        <w:t xml:space="preserve">Ilustración </w:t>
      </w:r>
      <w:fldSimple w:instr=" SEQ Ilustración \* ARABIC ">
        <w:r w:rsidR="00145C44">
          <w:rPr>
            <w:noProof/>
          </w:rPr>
          <w:t>8</w:t>
        </w:r>
      </w:fldSimple>
      <w:r>
        <w:t xml:space="preserve"> Procesos del sistema, editar datos</w:t>
      </w:r>
      <w:bookmarkEnd w:id="91"/>
    </w:p>
    <w:p w14:paraId="00CDC9B5" w14:textId="596BCE2B" w:rsidR="0062136E" w:rsidRDefault="0062136E" w:rsidP="00E253A2">
      <w:pPr>
        <w:pStyle w:val="Heading3"/>
        <w:rPr>
          <w:lang w:val="es-ES"/>
        </w:rPr>
      </w:pPr>
      <w:bookmarkStart w:id="92" w:name="_Toc457139220"/>
      <w:bookmarkStart w:id="93" w:name="_Toc457975376"/>
      <w:bookmarkStart w:id="94" w:name="_Toc457975443"/>
      <w:bookmarkStart w:id="95" w:name="_Toc460168410"/>
      <w:r>
        <w:rPr>
          <w:lang w:val="es-ES"/>
        </w:rPr>
        <w:t>Ingresar síntomas</w:t>
      </w:r>
      <w:bookmarkEnd w:id="92"/>
      <w:bookmarkEnd w:id="93"/>
      <w:bookmarkEnd w:id="94"/>
      <w:bookmarkEnd w:id="95"/>
    </w:p>
    <w:p w14:paraId="17D13445" w14:textId="456F85CA" w:rsidR="00E14A03" w:rsidRDefault="00135116" w:rsidP="00E14A03">
      <w:pPr>
        <w:rPr>
          <w:lang w:val="es-ES"/>
        </w:rPr>
      </w:pPr>
      <w:r>
        <w:rPr>
          <w:lang w:val="es-ES"/>
        </w:rPr>
        <w:t xml:space="preserve">EL proceso de ingresar síntomas para un usuario paciente, inicia al oprimir el botón de </w:t>
      </w:r>
      <w:r>
        <w:rPr>
          <w:i/>
          <w:lang w:val="es-ES"/>
        </w:rPr>
        <w:t xml:space="preserve">Ingresar síntomas, </w:t>
      </w:r>
      <w:r>
        <w:rPr>
          <w:lang w:val="es-ES"/>
        </w:rPr>
        <w:t xml:space="preserve">es importante resaltar que </w:t>
      </w:r>
      <w:r w:rsidR="003B64D6">
        <w:rPr>
          <w:lang w:val="es-ES"/>
        </w:rPr>
        <w:t xml:space="preserve">de acuerdo al nivel de conocimiento del usuario se le mostrará de diferente manera la información. El usuario debe activar el GPS de su </w:t>
      </w:r>
      <w:r w:rsidR="003B64D6">
        <w:rPr>
          <w:i/>
          <w:lang w:val="es-ES"/>
        </w:rPr>
        <w:t xml:space="preserve">smartphone </w:t>
      </w:r>
      <w:r w:rsidR="003B64D6">
        <w:rPr>
          <w:lang w:val="es-ES"/>
        </w:rPr>
        <w:t>en caso de que esté desactivado. Cuando el usuario finaliza el ingreso de síntomas, la aplicación le mostrará una priorización de Triage tentativa y una lista de hospitales más cercanos de acuerdo a su posición geográfica.</w:t>
      </w:r>
    </w:p>
    <w:p w14:paraId="157BF7A0" w14:textId="77777777" w:rsidR="00BA284D" w:rsidRDefault="00E14A03" w:rsidP="00BA284D">
      <w:pPr>
        <w:keepNext/>
      </w:pPr>
      <w:r>
        <w:rPr>
          <w:noProof/>
          <w:lang w:val="en-US"/>
        </w:rPr>
        <w:lastRenderedPageBreak/>
        <w:drawing>
          <wp:inline distT="0" distB="0" distL="0" distR="0" wp14:anchorId="5223B863" wp14:editId="747C88FB">
            <wp:extent cx="5612130" cy="238315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2383155"/>
                    </a:xfrm>
                    <a:prstGeom prst="rect">
                      <a:avLst/>
                    </a:prstGeom>
                  </pic:spPr>
                </pic:pic>
              </a:graphicData>
            </a:graphic>
          </wp:inline>
        </w:drawing>
      </w:r>
    </w:p>
    <w:p w14:paraId="0D089B9C" w14:textId="51FF43F0" w:rsidR="00E14A03" w:rsidRPr="00E14A03" w:rsidRDefault="00BA284D" w:rsidP="00BA284D">
      <w:pPr>
        <w:pStyle w:val="Caption"/>
        <w:rPr>
          <w:lang w:val="es-ES"/>
        </w:rPr>
      </w:pPr>
      <w:bookmarkStart w:id="96" w:name="_Toc461437984"/>
      <w:r>
        <w:t xml:space="preserve">Ilustración </w:t>
      </w:r>
      <w:fldSimple w:instr=" SEQ Ilustración \* ARABIC ">
        <w:r w:rsidR="00145C44">
          <w:rPr>
            <w:noProof/>
          </w:rPr>
          <w:t>9</w:t>
        </w:r>
      </w:fldSimple>
      <w:r>
        <w:t xml:space="preserve"> Procesos del sistema, ingresar síntomas</w:t>
      </w:r>
      <w:bookmarkEnd w:id="96"/>
    </w:p>
    <w:p w14:paraId="076A0824" w14:textId="05E09369" w:rsidR="00391A36" w:rsidRDefault="00391A36" w:rsidP="00E253A2">
      <w:pPr>
        <w:pStyle w:val="Heading3"/>
        <w:rPr>
          <w:lang w:val="es-ES"/>
        </w:rPr>
      </w:pPr>
      <w:bookmarkStart w:id="97" w:name="_Toc457139221"/>
      <w:bookmarkStart w:id="98" w:name="_Toc457975377"/>
      <w:bookmarkStart w:id="99" w:name="_Toc457975444"/>
      <w:bookmarkStart w:id="100" w:name="_Toc460168411"/>
      <w:r>
        <w:rPr>
          <w:lang w:val="es-ES"/>
        </w:rPr>
        <w:t>Ingresar antecedentes familiares</w:t>
      </w:r>
      <w:bookmarkEnd w:id="97"/>
      <w:bookmarkEnd w:id="98"/>
      <w:bookmarkEnd w:id="99"/>
      <w:bookmarkEnd w:id="100"/>
    </w:p>
    <w:p w14:paraId="1383DB45" w14:textId="65E2DFEF" w:rsidR="00E14A03" w:rsidRDefault="00917D9C" w:rsidP="00E14A03">
      <w:pPr>
        <w:rPr>
          <w:lang w:val="es-ES"/>
        </w:rPr>
      </w:pPr>
      <w:r>
        <w:rPr>
          <w:lang w:val="es-ES"/>
        </w:rPr>
        <w:t xml:space="preserve">Dentro del proceso de edición de datos, el usuario paciente puede editar sus antecedentes familiares para ayudar a la aplicación a generar una priorización tentativa con mayor precisión. El proceso inicia dentro de la pantalla </w:t>
      </w:r>
      <w:r w:rsidRPr="00917D9C">
        <w:rPr>
          <w:i/>
          <w:lang w:val="es-ES"/>
        </w:rPr>
        <w:t>Cuenta</w:t>
      </w:r>
      <w:r>
        <w:rPr>
          <w:i/>
          <w:lang w:val="es-ES"/>
        </w:rPr>
        <w:t xml:space="preserve">/ Antecedentes familiares </w:t>
      </w:r>
      <w:r>
        <w:rPr>
          <w:lang w:val="es-ES"/>
        </w:rPr>
        <w:t>en donde el usuario podrá ingresar los antecedentes familiares tales como hipertensión o diabetes. Una vez que ha completado esta información, esta se guardará en la base de datos de TAppi.</w:t>
      </w:r>
    </w:p>
    <w:p w14:paraId="2A4BA176" w14:textId="77777777" w:rsidR="00BA284D" w:rsidRDefault="00E14A03" w:rsidP="00BA284D">
      <w:pPr>
        <w:keepNext/>
      </w:pPr>
      <w:r>
        <w:rPr>
          <w:noProof/>
          <w:lang w:val="en-US"/>
        </w:rPr>
        <w:lastRenderedPageBreak/>
        <w:drawing>
          <wp:inline distT="0" distB="0" distL="0" distR="0" wp14:anchorId="7EF4C284" wp14:editId="4CECAC0E">
            <wp:extent cx="5612130" cy="2507615"/>
            <wp:effectExtent l="0" t="0" r="762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507615"/>
                    </a:xfrm>
                    <a:prstGeom prst="rect">
                      <a:avLst/>
                    </a:prstGeom>
                  </pic:spPr>
                </pic:pic>
              </a:graphicData>
            </a:graphic>
          </wp:inline>
        </w:drawing>
      </w:r>
    </w:p>
    <w:p w14:paraId="4AEAFDA9" w14:textId="746B6FA9" w:rsidR="00E14A03" w:rsidRPr="00E14A03" w:rsidRDefault="00BA284D" w:rsidP="00BA284D">
      <w:pPr>
        <w:pStyle w:val="Caption"/>
        <w:rPr>
          <w:lang w:val="es-ES"/>
        </w:rPr>
      </w:pPr>
      <w:bookmarkStart w:id="101" w:name="_Toc461437985"/>
      <w:r>
        <w:t xml:space="preserve">Ilustración </w:t>
      </w:r>
      <w:fldSimple w:instr=" SEQ Ilustración \* ARABIC ">
        <w:r w:rsidR="00145C44">
          <w:rPr>
            <w:noProof/>
          </w:rPr>
          <w:t>10</w:t>
        </w:r>
      </w:fldSimple>
      <w:r>
        <w:t xml:space="preserve"> Procesos del sistema, ingresar antecedentes familiares</w:t>
      </w:r>
      <w:bookmarkEnd w:id="101"/>
    </w:p>
    <w:p w14:paraId="1D0A91D9" w14:textId="73C867B1" w:rsidR="00F9524C" w:rsidRDefault="00F9524C" w:rsidP="00F9524C">
      <w:pPr>
        <w:pStyle w:val="Heading1"/>
        <w:rPr>
          <w:rFonts w:eastAsia="DejaVu Sans"/>
          <w:lang w:val="es-ES"/>
        </w:rPr>
      </w:pPr>
      <w:bookmarkStart w:id="102" w:name="_Toc457139228"/>
      <w:bookmarkStart w:id="103" w:name="_Toc457975381"/>
      <w:bookmarkStart w:id="104" w:name="_Toc457975448"/>
      <w:bookmarkStart w:id="105" w:name="_Toc460168412"/>
      <w:r w:rsidRPr="00F9524C">
        <w:rPr>
          <w:rFonts w:eastAsia="DejaVu Sans"/>
          <w:lang w:val="es-ES"/>
        </w:rPr>
        <w:t>Diseño Detallado</w:t>
      </w:r>
      <w:bookmarkEnd w:id="80"/>
      <w:bookmarkEnd w:id="81"/>
      <w:bookmarkEnd w:id="102"/>
      <w:bookmarkEnd w:id="103"/>
      <w:bookmarkEnd w:id="104"/>
      <w:bookmarkEnd w:id="105"/>
    </w:p>
    <w:p w14:paraId="1312235D" w14:textId="479D1A97" w:rsidR="00E9311E" w:rsidRDefault="00E9311E" w:rsidP="00E9311E">
      <w:pPr>
        <w:pStyle w:val="Heading2"/>
        <w:rPr>
          <w:lang w:val="es-ES"/>
        </w:rPr>
      </w:pPr>
      <w:bookmarkStart w:id="106" w:name="_Toc457975382"/>
      <w:bookmarkStart w:id="107" w:name="_Toc457975449"/>
      <w:bookmarkStart w:id="108" w:name="_Toc460168413"/>
      <w:r>
        <w:rPr>
          <w:lang w:val="es-ES"/>
        </w:rPr>
        <w:t>Alto nivel</w:t>
      </w:r>
      <w:bookmarkEnd w:id="106"/>
      <w:bookmarkEnd w:id="107"/>
      <w:bookmarkEnd w:id="108"/>
    </w:p>
    <w:p w14:paraId="42A1789E" w14:textId="38CF9D78" w:rsidR="00E9311E" w:rsidRPr="00E9311E" w:rsidRDefault="0084075A" w:rsidP="00E9311E">
      <w:pPr>
        <w:rPr>
          <w:lang w:val="es-ES"/>
        </w:rPr>
      </w:pPr>
      <w:r>
        <w:rPr>
          <w:lang w:val="es-ES"/>
        </w:rPr>
        <w:t>Esta sección contiene los diagramas e interacciones a alto nivel del sistema.</w:t>
      </w:r>
    </w:p>
    <w:p w14:paraId="541AF672" w14:textId="77777777" w:rsidR="00F9524C" w:rsidRDefault="00F9524C" w:rsidP="0084075A">
      <w:pPr>
        <w:pStyle w:val="Heading3"/>
        <w:rPr>
          <w:rFonts w:eastAsia="Times New Roman"/>
          <w:lang w:val="es-ES"/>
        </w:rPr>
      </w:pPr>
      <w:bookmarkStart w:id="109" w:name="_Ref370732616"/>
      <w:bookmarkStart w:id="110" w:name="_Toc455578682"/>
      <w:bookmarkStart w:id="111" w:name="_Toc455579112"/>
      <w:bookmarkStart w:id="112" w:name="_Toc457139229"/>
      <w:bookmarkStart w:id="113" w:name="_Toc457975383"/>
      <w:bookmarkStart w:id="114" w:name="_Toc457975450"/>
      <w:bookmarkStart w:id="115" w:name="_Toc460168414"/>
      <w:r w:rsidRPr="00F9524C">
        <w:rPr>
          <w:rFonts w:eastAsia="Times New Roman"/>
          <w:lang w:val="es-ES"/>
        </w:rPr>
        <w:t>Estructura del Sistema</w:t>
      </w:r>
      <w:bookmarkEnd w:id="109"/>
      <w:bookmarkEnd w:id="110"/>
      <w:bookmarkEnd w:id="111"/>
      <w:bookmarkEnd w:id="112"/>
      <w:bookmarkEnd w:id="113"/>
      <w:bookmarkEnd w:id="114"/>
      <w:bookmarkEnd w:id="115"/>
    </w:p>
    <w:p w14:paraId="335B8A22" w14:textId="70137CF2" w:rsidR="00A24E3A" w:rsidRPr="00A24E3A" w:rsidRDefault="00362315" w:rsidP="00A24E3A">
      <w:pPr>
        <w:rPr>
          <w:lang w:val="es-ES"/>
        </w:rPr>
      </w:pPr>
      <w:r>
        <w:rPr>
          <w:lang w:val="es-ES"/>
        </w:rPr>
        <w:t>Esta sección consta de la información relevante para que el desarrollador comprenda los detalles de la estructura de los componentes de software del sistema. Provee una guía de las cuales son las vistas, los controladores y la lógica de negocio que se debe utilizar en cada uno de los respectivos casos de uso.</w:t>
      </w:r>
    </w:p>
    <w:p w14:paraId="0C6EB51C" w14:textId="2AA1D53B" w:rsidR="00F32082" w:rsidRDefault="00F32082" w:rsidP="0084075A">
      <w:pPr>
        <w:pStyle w:val="Heading4"/>
        <w:rPr>
          <w:lang w:val="es-ES"/>
        </w:rPr>
      </w:pPr>
      <w:bookmarkStart w:id="116" w:name="_Toc455578683"/>
      <w:bookmarkStart w:id="117" w:name="_Toc455579113"/>
      <w:bookmarkStart w:id="118" w:name="_Toc457139230"/>
      <w:bookmarkStart w:id="119" w:name="_Toc457975384"/>
      <w:bookmarkStart w:id="120" w:name="_Toc457975451"/>
      <w:bookmarkStart w:id="121" w:name="_Toc460168415"/>
      <w:r>
        <w:rPr>
          <w:lang w:val="es-ES"/>
        </w:rPr>
        <w:lastRenderedPageBreak/>
        <w:t>Casos de uso</w:t>
      </w:r>
      <w:bookmarkEnd w:id="116"/>
      <w:bookmarkEnd w:id="117"/>
      <w:bookmarkEnd w:id="118"/>
      <w:bookmarkEnd w:id="119"/>
      <w:bookmarkEnd w:id="120"/>
      <w:bookmarkEnd w:id="121"/>
    </w:p>
    <w:p w14:paraId="6DFD548F" w14:textId="06E90EC3" w:rsidR="00F32082" w:rsidRDefault="00E468DE" w:rsidP="0084075A">
      <w:pPr>
        <w:pStyle w:val="Heading5"/>
        <w:rPr>
          <w:lang w:val="es-ES"/>
        </w:rPr>
      </w:pPr>
      <w:bookmarkStart w:id="122" w:name="_Toc457975385"/>
      <w:bookmarkStart w:id="123" w:name="_Toc457975452"/>
      <w:bookmarkStart w:id="124" w:name="_Toc460168416"/>
      <w:r>
        <w:rPr>
          <w:lang w:val="es-ES"/>
        </w:rPr>
        <w:t>Crear usuario</w:t>
      </w:r>
      <w:bookmarkEnd w:id="122"/>
      <w:bookmarkEnd w:id="123"/>
      <w:bookmarkEnd w:id="124"/>
    </w:p>
    <w:p w14:paraId="5BDA17A8" w14:textId="6F9FEECC" w:rsidR="00362315" w:rsidRDefault="00362315" w:rsidP="00362315">
      <w:pPr>
        <w:rPr>
          <w:lang w:val="es-ES"/>
        </w:rPr>
      </w:pPr>
      <w:r>
        <w:rPr>
          <w:lang w:val="es-ES"/>
        </w:rPr>
        <w:t>Crear usuario es un caso de uso que requiere de lo siguiente para ser implementado:</w:t>
      </w:r>
    </w:p>
    <w:p w14:paraId="3F926E58" w14:textId="0F874573" w:rsidR="00362315" w:rsidRDefault="00362315" w:rsidP="00362315">
      <w:pPr>
        <w:pStyle w:val="ListParagraph"/>
        <w:numPr>
          <w:ilvl w:val="0"/>
          <w:numId w:val="12"/>
        </w:numPr>
        <w:rPr>
          <w:lang w:val="es-ES"/>
        </w:rPr>
      </w:pPr>
      <w:r>
        <w:rPr>
          <w:lang w:val="es-ES"/>
        </w:rPr>
        <w:t>Paquete Vista_CelTAppi</w:t>
      </w:r>
    </w:p>
    <w:p w14:paraId="66B1474A" w14:textId="26552E2A" w:rsidR="00362315" w:rsidRDefault="00362315" w:rsidP="00362315">
      <w:pPr>
        <w:pStyle w:val="ListParagraph"/>
        <w:numPr>
          <w:ilvl w:val="1"/>
          <w:numId w:val="12"/>
        </w:numPr>
        <w:rPr>
          <w:lang w:val="es-ES"/>
        </w:rPr>
      </w:pPr>
      <w:r>
        <w:rPr>
          <w:lang w:val="es-ES"/>
        </w:rPr>
        <w:t>Actividad VistaCrearUsuario, es una vista en Android de lo que se debe mostrar por pantalla cuando el usuario desea crear su sesión.</w:t>
      </w:r>
    </w:p>
    <w:p w14:paraId="7041C5FB" w14:textId="2592FCB6" w:rsidR="00362315" w:rsidRDefault="00362315" w:rsidP="00362315">
      <w:pPr>
        <w:pStyle w:val="ListParagraph"/>
        <w:numPr>
          <w:ilvl w:val="0"/>
          <w:numId w:val="12"/>
        </w:numPr>
        <w:rPr>
          <w:lang w:val="es-ES"/>
        </w:rPr>
      </w:pPr>
      <w:r>
        <w:rPr>
          <w:lang w:val="es-ES"/>
        </w:rPr>
        <w:t>Paquete Controlador_ CelTAppi</w:t>
      </w:r>
    </w:p>
    <w:p w14:paraId="4AC93F6C" w14:textId="7B0A58F3" w:rsidR="00362315" w:rsidRDefault="00362315" w:rsidP="00362315">
      <w:pPr>
        <w:pStyle w:val="ListParagraph"/>
        <w:numPr>
          <w:ilvl w:val="1"/>
          <w:numId w:val="12"/>
        </w:numPr>
        <w:rPr>
          <w:lang w:val="es-ES"/>
        </w:rPr>
      </w:pPr>
      <w:r>
        <w:rPr>
          <w:lang w:val="es-ES"/>
        </w:rPr>
        <w:t>View CrearUsuario_Movil, es un controlador el cual se encarga de llevar a cabo las acciones que la pantalla desea realizar.</w:t>
      </w:r>
    </w:p>
    <w:p w14:paraId="7E3965FB" w14:textId="2A36C747" w:rsidR="00362315" w:rsidRDefault="00362315" w:rsidP="00362315">
      <w:pPr>
        <w:pStyle w:val="ListParagraph"/>
        <w:numPr>
          <w:ilvl w:val="0"/>
          <w:numId w:val="12"/>
        </w:numPr>
        <w:rPr>
          <w:lang w:val="es-ES"/>
        </w:rPr>
      </w:pPr>
      <w:r>
        <w:rPr>
          <w:lang w:val="es-ES"/>
        </w:rPr>
        <w:t>Paquete Integración TAppi</w:t>
      </w:r>
    </w:p>
    <w:p w14:paraId="783F29E2" w14:textId="31959A32" w:rsidR="00362315" w:rsidRDefault="00362315" w:rsidP="00362315">
      <w:pPr>
        <w:pStyle w:val="ListParagraph"/>
        <w:numPr>
          <w:ilvl w:val="1"/>
          <w:numId w:val="12"/>
        </w:numPr>
        <w:rPr>
          <w:lang w:val="es-ES"/>
        </w:rPr>
      </w:pPr>
      <w:r>
        <w:rPr>
          <w:lang w:val="es-ES"/>
        </w:rPr>
        <w:t>Proxy_Celular, consta de un proxy el cual consume recursos del servidor con el fin de tener acceso a la lógica de negocio.</w:t>
      </w:r>
    </w:p>
    <w:p w14:paraId="22D9BA5D" w14:textId="0CCFF49D" w:rsidR="00362315" w:rsidRDefault="00362315" w:rsidP="00362315">
      <w:pPr>
        <w:pStyle w:val="ListParagraph"/>
        <w:numPr>
          <w:ilvl w:val="0"/>
          <w:numId w:val="12"/>
        </w:numPr>
        <w:rPr>
          <w:lang w:val="es-ES"/>
        </w:rPr>
      </w:pPr>
      <w:r>
        <w:rPr>
          <w:lang w:val="es-ES"/>
        </w:rPr>
        <w:t>Paquete Servicios_CelTAppi</w:t>
      </w:r>
    </w:p>
    <w:p w14:paraId="02B5A036" w14:textId="435B45CD" w:rsidR="00362315" w:rsidRDefault="00362315" w:rsidP="00362315">
      <w:pPr>
        <w:pStyle w:val="ListParagraph"/>
        <w:numPr>
          <w:ilvl w:val="1"/>
          <w:numId w:val="12"/>
        </w:numPr>
        <w:rPr>
          <w:lang w:val="es-ES"/>
        </w:rPr>
      </w:pPr>
      <w:r>
        <w:rPr>
          <w:lang w:val="es-ES"/>
        </w:rPr>
        <w:t>Web Service ServicioWebTriage, es el servicio web que provee información del servidor al celular.</w:t>
      </w:r>
    </w:p>
    <w:p w14:paraId="7128C004" w14:textId="78F6FB7F" w:rsidR="00362315" w:rsidRDefault="00362315" w:rsidP="00362315">
      <w:pPr>
        <w:pStyle w:val="ListParagraph"/>
        <w:numPr>
          <w:ilvl w:val="0"/>
          <w:numId w:val="12"/>
        </w:numPr>
        <w:rPr>
          <w:lang w:val="es-ES"/>
        </w:rPr>
      </w:pPr>
      <w:r>
        <w:rPr>
          <w:lang w:val="es-ES"/>
        </w:rPr>
        <w:t>Paquete Negocio_TAppi</w:t>
      </w:r>
    </w:p>
    <w:p w14:paraId="64D2759D" w14:textId="54C7DD6B" w:rsidR="00362315" w:rsidRDefault="007A1ABA" w:rsidP="00362315">
      <w:pPr>
        <w:pStyle w:val="ListParagraph"/>
        <w:numPr>
          <w:ilvl w:val="1"/>
          <w:numId w:val="12"/>
        </w:numPr>
        <w:rPr>
          <w:lang w:val="es-ES"/>
        </w:rPr>
      </w:pPr>
      <w:r>
        <w:rPr>
          <w:lang w:val="es-ES"/>
        </w:rPr>
        <w:lastRenderedPageBreak/>
        <w:t>Fachada CrearUsuario, es quien contiene la fachada en la cual se debe implementar toda la lógica de negocio del servidor con tal de que el software lleve a cabo las acciones que le corresponden.</w:t>
      </w:r>
    </w:p>
    <w:p w14:paraId="285B1035" w14:textId="5E3877A1" w:rsidR="00E35D57" w:rsidRDefault="007A1ABA" w:rsidP="00E35D57">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652BD933" w14:textId="77777777" w:rsidR="007A1ABA" w:rsidRPr="007A1ABA" w:rsidRDefault="007A1ABA" w:rsidP="007A1ABA">
      <w:pPr>
        <w:rPr>
          <w:lang w:val="es-ES"/>
        </w:rPr>
      </w:pPr>
    </w:p>
    <w:p w14:paraId="4E8B8F33" w14:textId="506EAA4E" w:rsidR="00CC5374" w:rsidRDefault="00544000" w:rsidP="00CC5374">
      <w:pPr>
        <w:keepNext/>
      </w:pPr>
      <w:r>
        <w:rPr>
          <w:noProof/>
          <w:lang w:val="en-US"/>
        </w:rPr>
        <w:lastRenderedPageBreak/>
        <w:drawing>
          <wp:inline distT="0" distB="0" distL="0" distR="0" wp14:anchorId="4088620E" wp14:editId="09D64230">
            <wp:extent cx="5612130" cy="3598545"/>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U - Crear Usuario.bmp"/>
                    <pic:cNvPicPr/>
                  </pic:nvPicPr>
                  <pic:blipFill>
                    <a:blip r:embed="rId31">
                      <a:extLst>
                        <a:ext uri="{28A0092B-C50C-407E-A947-70E740481C1C}">
                          <a14:useLocalDpi xmlns:a14="http://schemas.microsoft.com/office/drawing/2010/main" val="0"/>
                        </a:ext>
                      </a:extLst>
                    </a:blip>
                    <a:stretch>
                      <a:fillRect/>
                    </a:stretch>
                  </pic:blipFill>
                  <pic:spPr>
                    <a:xfrm>
                      <a:off x="0" y="0"/>
                      <a:ext cx="5612130" cy="3598545"/>
                    </a:xfrm>
                    <a:prstGeom prst="rect">
                      <a:avLst/>
                    </a:prstGeom>
                  </pic:spPr>
                </pic:pic>
              </a:graphicData>
            </a:graphic>
          </wp:inline>
        </w:drawing>
      </w:r>
    </w:p>
    <w:p w14:paraId="70D25886" w14:textId="1B13BC01" w:rsidR="00E468DE" w:rsidRPr="00E468DE" w:rsidRDefault="00CC5374" w:rsidP="00CC5374">
      <w:pPr>
        <w:pStyle w:val="Caption"/>
        <w:rPr>
          <w:lang w:val="es-ES"/>
        </w:rPr>
      </w:pPr>
      <w:bookmarkStart w:id="125" w:name="_Toc457139193"/>
      <w:bookmarkStart w:id="126" w:name="_Toc461437986"/>
      <w:r>
        <w:t xml:space="preserve">Ilustración </w:t>
      </w:r>
      <w:fldSimple w:instr=" SEQ Ilustración \* ARABIC ">
        <w:r w:rsidR="00145C44">
          <w:rPr>
            <w:noProof/>
          </w:rPr>
          <w:t>11</w:t>
        </w:r>
      </w:fldSimple>
      <w:r>
        <w:t xml:space="preserve"> Crear usuario</w:t>
      </w:r>
      <w:bookmarkEnd w:id="125"/>
      <w:bookmarkEnd w:id="126"/>
    </w:p>
    <w:p w14:paraId="080D725D" w14:textId="18C9C6E1" w:rsidR="00E468DE" w:rsidRDefault="00E468DE" w:rsidP="0084075A">
      <w:pPr>
        <w:pStyle w:val="Heading5"/>
        <w:rPr>
          <w:lang w:val="es-ES"/>
        </w:rPr>
      </w:pPr>
      <w:bookmarkStart w:id="127" w:name="_Toc457975386"/>
      <w:bookmarkStart w:id="128" w:name="_Toc457975453"/>
      <w:bookmarkStart w:id="129" w:name="_Toc460168417"/>
      <w:r>
        <w:rPr>
          <w:lang w:val="es-ES"/>
        </w:rPr>
        <w:t>Iniciar sesión</w:t>
      </w:r>
      <w:bookmarkEnd w:id="127"/>
      <w:bookmarkEnd w:id="128"/>
      <w:bookmarkEnd w:id="129"/>
    </w:p>
    <w:p w14:paraId="72F2FB73" w14:textId="39845346" w:rsidR="007A1ABA" w:rsidRDefault="007A1ABA" w:rsidP="007A1ABA">
      <w:pPr>
        <w:rPr>
          <w:lang w:val="es-ES"/>
        </w:rPr>
      </w:pPr>
      <w:r>
        <w:rPr>
          <w:lang w:val="es-ES"/>
        </w:rPr>
        <w:t>Iniciar Sesión es un caso de uso que requiere de lo siguiente para ser implementado:</w:t>
      </w:r>
    </w:p>
    <w:p w14:paraId="6EA567FB" w14:textId="77777777" w:rsidR="007A1ABA" w:rsidRDefault="007A1ABA" w:rsidP="007A1ABA">
      <w:pPr>
        <w:pStyle w:val="ListParagraph"/>
        <w:numPr>
          <w:ilvl w:val="0"/>
          <w:numId w:val="12"/>
        </w:numPr>
        <w:rPr>
          <w:lang w:val="es-ES"/>
        </w:rPr>
      </w:pPr>
      <w:r>
        <w:rPr>
          <w:lang w:val="es-ES"/>
        </w:rPr>
        <w:t>Paquete Vista_CelTAppi</w:t>
      </w:r>
    </w:p>
    <w:p w14:paraId="5A92F61A" w14:textId="1BB47B58" w:rsidR="007A1ABA" w:rsidRDefault="007A1ABA" w:rsidP="007A1ABA">
      <w:pPr>
        <w:pStyle w:val="ListParagraph"/>
        <w:numPr>
          <w:ilvl w:val="1"/>
          <w:numId w:val="12"/>
        </w:numPr>
        <w:rPr>
          <w:lang w:val="es-ES"/>
        </w:rPr>
      </w:pPr>
      <w:r>
        <w:rPr>
          <w:lang w:val="es-ES"/>
        </w:rPr>
        <w:t>Actividad VistaIniciarSesión, es una vista en Android de lo que se debe mostrar por pantalla cuando el usuario desea iniciar sesión.</w:t>
      </w:r>
    </w:p>
    <w:p w14:paraId="52F82F44" w14:textId="77777777" w:rsidR="007A1ABA" w:rsidRDefault="007A1ABA" w:rsidP="007A1ABA">
      <w:pPr>
        <w:pStyle w:val="ListParagraph"/>
        <w:numPr>
          <w:ilvl w:val="0"/>
          <w:numId w:val="12"/>
        </w:numPr>
        <w:rPr>
          <w:lang w:val="es-ES"/>
        </w:rPr>
      </w:pPr>
      <w:r>
        <w:rPr>
          <w:lang w:val="es-ES"/>
        </w:rPr>
        <w:t>Paquete Controlador_ CelTAppi</w:t>
      </w:r>
    </w:p>
    <w:p w14:paraId="163A2C28" w14:textId="56D8D159" w:rsidR="007A1ABA" w:rsidRDefault="007A1ABA" w:rsidP="007A1ABA">
      <w:pPr>
        <w:pStyle w:val="ListParagraph"/>
        <w:numPr>
          <w:ilvl w:val="1"/>
          <w:numId w:val="12"/>
        </w:numPr>
        <w:rPr>
          <w:lang w:val="es-ES"/>
        </w:rPr>
      </w:pPr>
      <w:r>
        <w:rPr>
          <w:lang w:val="es-ES"/>
        </w:rPr>
        <w:lastRenderedPageBreak/>
        <w:t>View IniciarSesión_Movil, es un controlador el cual se encarga de llevar a cabo las acciones que la pantalla desea realizar.</w:t>
      </w:r>
    </w:p>
    <w:p w14:paraId="50BCB5F3" w14:textId="77777777" w:rsidR="007A1ABA" w:rsidRDefault="007A1ABA" w:rsidP="007A1ABA">
      <w:pPr>
        <w:pStyle w:val="ListParagraph"/>
        <w:numPr>
          <w:ilvl w:val="0"/>
          <w:numId w:val="12"/>
        </w:numPr>
        <w:rPr>
          <w:lang w:val="es-ES"/>
        </w:rPr>
      </w:pPr>
      <w:r>
        <w:rPr>
          <w:lang w:val="es-ES"/>
        </w:rPr>
        <w:t>Paquete Integración TAppi</w:t>
      </w:r>
    </w:p>
    <w:p w14:paraId="729D06B0" w14:textId="41DDC70B" w:rsidR="007A1ABA" w:rsidRDefault="007A1ABA" w:rsidP="007A1ABA">
      <w:pPr>
        <w:pStyle w:val="ListParagraph"/>
        <w:numPr>
          <w:ilvl w:val="1"/>
          <w:numId w:val="12"/>
        </w:numPr>
        <w:rPr>
          <w:lang w:val="es-ES"/>
        </w:rPr>
      </w:pPr>
      <w:r>
        <w:rPr>
          <w:lang w:val="es-ES"/>
        </w:rPr>
        <w:t>Proxy_Celular, consta de un proxy el cual consume recursos del servidor con el fin de tener acceso a la lógica de negocio.</w:t>
      </w:r>
    </w:p>
    <w:p w14:paraId="0D167EDC" w14:textId="77777777" w:rsidR="007A1ABA" w:rsidRDefault="007A1ABA" w:rsidP="007A1ABA">
      <w:pPr>
        <w:pStyle w:val="ListParagraph"/>
        <w:numPr>
          <w:ilvl w:val="0"/>
          <w:numId w:val="12"/>
        </w:numPr>
        <w:rPr>
          <w:lang w:val="es-ES"/>
        </w:rPr>
      </w:pPr>
      <w:r>
        <w:rPr>
          <w:lang w:val="es-ES"/>
        </w:rPr>
        <w:t>Paquete Servicios_CelTAppi</w:t>
      </w:r>
    </w:p>
    <w:p w14:paraId="330D6735" w14:textId="77777777" w:rsidR="007A1ABA" w:rsidRDefault="007A1ABA" w:rsidP="007A1ABA">
      <w:pPr>
        <w:pStyle w:val="ListParagraph"/>
        <w:numPr>
          <w:ilvl w:val="1"/>
          <w:numId w:val="12"/>
        </w:numPr>
        <w:rPr>
          <w:lang w:val="es-ES"/>
        </w:rPr>
      </w:pPr>
      <w:r>
        <w:rPr>
          <w:lang w:val="es-ES"/>
        </w:rPr>
        <w:t>Web Service ServicioWebTriage, es el servicio web que provee información del servidor al celular.</w:t>
      </w:r>
    </w:p>
    <w:p w14:paraId="243D3951" w14:textId="77777777" w:rsidR="007A1ABA" w:rsidRDefault="007A1ABA" w:rsidP="007A1ABA">
      <w:pPr>
        <w:pStyle w:val="ListParagraph"/>
        <w:numPr>
          <w:ilvl w:val="0"/>
          <w:numId w:val="12"/>
        </w:numPr>
        <w:rPr>
          <w:lang w:val="es-ES"/>
        </w:rPr>
      </w:pPr>
      <w:r>
        <w:rPr>
          <w:lang w:val="es-ES"/>
        </w:rPr>
        <w:t>Paquete Negocio_TAppi</w:t>
      </w:r>
    </w:p>
    <w:p w14:paraId="5BCCA2D4" w14:textId="3794FD31" w:rsidR="007A1ABA" w:rsidRDefault="007A1ABA" w:rsidP="007A1ABA">
      <w:pPr>
        <w:pStyle w:val="ListParagraph"/>
        <w:numPr>
          <w:ilvl w:val="1"/>
          <w:numId w:val="12"/>
        </w:numPr>
        <w:rPr>
          <w:lang w:val="es-ES"/>
        </w:rPr>
      </w:pPr>
      <w:r>
        <w:rPr>
          <w:lang w:val="es-ES"/>
        </w:rPr>
        <w:t>Fachada IniciarSesion, es quien contiene la fachada en la cual se debe implementar toda la lógica de negocio del servidor con tal de que el software lleve a cabo las acciones que le corresponden.</w:t>
      </w:r>
    </w:p>
    <w:p w14:paraId="4D428C75" w14:textId="6591661B" w:rsidR="007A1ABA" w:rsidRDefault="007A1ABA" w:rsidP="007A1ABA">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6CBB3948" w14:textId="77777777" w:rsidR="007A1ABA" w:rsidRPr="007A1ABA" w:rsidRDefault="007A1ABA" w:rsidP="007A1ABA">
      <w:pPr>
        <w:rPr>
          <w:lang w:val="es-ES"/>
        </w:rPr>
      </w:pPr>
    </w:p>
    <w:p w14:paraId="0C880FE9" w14:textId="270416FE" w:rsidR="00CC5374" w:rsidRDefault="00B40A13" w:rsidP="00CC5374">
      <w:pPr>
        <w:keepNext/>
      </w:pPr>
      <w:r>
        <w:rPr>
          <w:noProof/>
          <w:lang w:val="en-US"/>
        </w:rPr>
        <w:lastRenderedPageBreak/>
        <w:drawing>
          <wp:inline distT="0" distB="0" distL="0" distR="0" wp14:anchorId="62F2CAD0" wp14:editId="4E7E8819">
            <wp:extent cx="5612130" cy="4434840"/>
            <wp:effectExtent l="0" t="0" r="762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U - Iniciar Sesión.bmp"/>
                    <pic:cNvPicPr/>
                  </pic:nvPicPr>
                  <pic:blipFill>
                    <a:blip r:embed="rId32">
                      <a:extLst>
                        <a:ext uri="{28A0092B-C50C-407E-A947-70E740481C1C}">
                          <a14:useLocalDpi xmlns:a14="http://schemas.microsoft.com/office/drawing/2010/main" val="0"/>
                        </a:ext>
                      </a:extLst>
                    </a:blip>
                    <a:stretch>
                      <a:fillRect/>
                    </a:stretch>
                  </pic:blipFill>
                  <pic:spPr>
                    <a:xfrm>
                      <a:off x="0" y="0"/>
                      <a:ext cx="5612130" cy="4434840"/>
                    </a:xfrm>
                    <a:prstGeom prst="rect">
                      <a:avLst/>
                    </a:prstGeom>
                  </pic:spPr>
                </pic:pic>
              </a:graphicData>
            </a:graphic>
          </wp:inline>
        </w:drawing>
      </w:r>
    </w:p>
    <w:p w14:paraId="1D7F8F80" w14:textId="3D075B1B" w:rsidR="00E468DE" w:rsidRPr="00E468DE" w:rsidRDefault="00CC5374" w:rsidP="00CC5374">
      <w:pPr>
        <w:pStyle w:val="Caption"/>
        <w:rPr>
          <w:lang w:val="es-ES"/>
        </w:rPr>
      </w:pPr>
      <w:bookmarkStart w:id="130" w:name="_Toc457139194"/>
      <w:bookmarkStart w:id="131" w:name="_Toc461437987"/>
      <w:r>
        <w:t xml:space="preserve">Ilustración </w:t>
      </w:r>
      <w:fldSimple w:instr=" SEQ Ilustración \* ARABIC ">
        <w:r w:rsidR="00145C44">
          <w:rPr>
            <w:noProof/>
          </w:rPr>
          <w:t>12</w:t>
        </w:r>
      </w:fldSimple>
      <w:r>
        <w:t xml:space="preserve"> Iniciar sesión</w:t>
      </w:r>
      <w:bookmarkEnd w:id="130"/>
      <w:bookmarkEnd w:id="131"/>
    </w:p>
    <w:p w14:paraId="1761AA2A" w14:textId="52A93614" w:rsidR="00E468DE" w:rsidRDefault="00E468DE" w:rsidP="0084075A">
      <w:pPr>
        <w:pStyle w:val="Heading5"/>
        <w:rPr>
          <w:lang w:val="es-ES"/>
        </w:rPr>
      </w:pPr>
      <w:bookmarkStart w:id="132" w:name="_Toc457975387"/>
      <w:bookmarkStart w:id="133" w:name="_Toc457975454"/>
      <w:bookmarkStart w:id="134" w:name="_Toc460168418"/>
      <w:r>
        <w:rPr>
          <w:lang w:val="es-ES"/>
        </w:rPr>
        <w:t>Cerrar sesión</w:t>
      </w:r>
      <w:bookmarkEnd w:id="132"/>
      <w:bookmarkEnd w:id="133"/>
      <w:bookmarkEnd w:id="134"/>
    </w:p>
    <w:p w14:paraId="6478743B" w14:textId="09C2FC20" w:rsidR="007A1ABA" w:rsidRDefault="007A1ABA" w:rsidP="007A1ABA">
      <w:pPr>
        <w:rPr>
          <w:lang w:val="es-ES"/>
        </w:rPr>
      </w:pPr>
      <w:r>
        <w:rPr>
          <w:lang w:val="es-ES"/>
        </w:rPr>
        <w:t>Cerrar sesión es un caso de uso que requiere de lo siguiente para ser implementado:</w:t>
      </w:r>
    </w:p>
    <w:p w14:paraId="7C0FE1B5" w14:textId="77777777" w:rsidR="007A1ABA" w:rsidRDefault="007A1ABA" w:rsidP="007A1ABA">
      <w:pPr>
        <w:pStyle w:val="ListParagraph"/>
        <w:numPr>
          <w:ilvl w:val="0"/>
          <w:numId w:val="12"/>
        </w:numPr>
        <w:rPr>
          <w:lang w:val="es-ES"/>
        </w:rPr>
      </w:pPr>
      <w:r>
        <w:rPr>
          <w:lang w:val="es-ES"/>
        </w:rPr>
        <w:t>Paquete Vista_CelTAppi</w:t>
      </w:r>
    </w:p>
    <w:p w14:paraId="0852DAA3" w14:textId="45AAF195" w:rsidR="007A1ABA" w:rsidRDefault="007A1ABA" w:rsidP="007A1ABA">
      <w:pPr>
        <w:pStyle w:val="ListParagraph"/>
        <w:numPr>
          <w:ilvl w:val="1"/>
          <w:numId w:val="12"/>
        </w:numPr>
        <w:rPr>
          <w:lang w:val="es-ES"/>
        </w:rPr>
      </w:pPr>
      <w:r>
        <w:rPr>
          <w:lang w:val="es-ES"/>
        </w:rPr>
        <w:lastRenderedPageBreak/>
        <w:t>Actividad VistaCerrarSesion, es una vista en Android de lo que se debe mostrar por pantalla cuando el usuario desea cerrar su sesión.</w:t>
      </w:r>
    </w:p>
    <w:p w14:paraId="6D9A58AF" w14:textId="77777777" w:rsidR="007A1ABA" w:rsidRDefault="007A1ABA" w:rsidP="007A1ABA">
      <w:pPr>
        <w:pStyle w:val="ListParagraph"/>
        <w:numPr>
          <w:ilvl w:val="0"/>
          <w:numId w:val="12"/>
        </w:numPr>
        <w:rPr>
          <w:lang w:val="es-ES"/>
        </w:rPr>
      </w:pPr>
      <w:r>
        <w:rPr>
          <w:lang w:val="es-ES"/>
        </w:rPr>
        <w:t>Paquete Controlador_ CelTAppi</w:t>
      </w:r>
    </w:p>
    <w:p w14:paraId="554917A0" w14:textId="021816D1" w:rsidR="007A1ABA" w:rsidRDefault="007A1ABA" w:rsidP="007A1ABA">
      <w:pPr>
        <w:pStyle w:val="ListParagraph"/>
        <w:numPr>
          <w:ilvl w:val="1"/>
          <w:numId w:val="12"/>
        </w:numPr>
        <w:rPr>
          <w:lang w:val="es-ES"/>
        </w:rPr>
      </w:pPr>
      <w:r>
        <w:rPr>
          <w:lang w:val="es-ES"/>
        </w:rPr>
        <w:t>View CerrarSesion_Movil, es un controlador el cual se encarga de llevar a cabo las acciones que la pantalla desea realizar.</w:t>
      </w:r>
    </w:p>
    <w:p w14:paraId="701C3E3F" w14:textId="77777777" w:rsidR="007A1ABA" w:rsidRDefault="007A1ABA" w:rsidP="007A1ABA">
      <w:pPr>
        <w:pStyle w:val="ListParagraph"/>
        <w:numPr>
          <w:ilvl w:val="0"/>
          <w:numId w:val="12"/>
        </w:numPr>
        <w:rPr>
          <w:lang w:val="es-ES"/>
        </w:rPr>
      </w:pPr>
      <w:r>
        <w:rPr>
          <w:lang w:val="es-ES"/>
        </w:rPr>
        <w:t>Paquete Integración TAppi</w:t>
      </w:r>
    </w:p>
    <w:p w14:paraId="068CF106" w14:textId="14B89484" w:rsidR="007A1ABA" w:rsidRDefault="007A1ABA" w:rsidP="007A1ABA">
      <w:pPr>
        <w:pStyle w:val="ListParagraph"/>
        <w:numPr>
          <w:ilvl w:val="1"/>
          <w:numId w:val="12"/>
        </w:numPr>
        <w:rPr>
          <w:lang w:val="es-ES"/>
        </w:rPr>
      </w:pPr>
      <w:r>
        <w:rPr>
          <w:lang w:val="es-ES"/>
        </w:rPr>
        <w:t>Proxy_Celular, consta de un proxy el cual consume recursos del servidor con el fin de tener acceso a la lógica de negocio.</w:t>
      </w:r>
    </w:p>
    <w:p w14:paraId="680729A7" w14:textId="77777777" w:rsidR="007A1ABA" w:rsidRDefault="007A1ABA" w:rsidP="007A1ABA">
      <w:pPr>
        <w:pStyle w:val="ListParagraph"/>
        <w:numPr>
          <w:ilvl w:val="0"/>
          <w:numId w:val="12"/>
        </w:numPr>
        <w:rPr>
          <w:lang w:val="es-ES"/>
        </w:rPr>
      </w:pPr>
      <w:r>
        <w:rPr>
          <w:lang w:val="es-ES"/>
        </w:rPr>
        <w:t>Paquete Servicios_CelTAppi</w:t>
      </w:r>
    </w:p>
    <w:p w14:paraId="75D5C787" w14:textId="77777777" w:rsidR="007A1ABA" w:rsidRDefault="007A1ABA" w:rsidP="007A1ABA">
      <w:pPr>
        <w:pStyle w:val="ListParagraph"/>
        <w:numPr>
          <w:ilvl w:val="1"/>
          <w:numId w:val="12"/>
        </w:numPr>
        <w:rPr>
          <w:lang w:val="es-ES"/>
        </w:rPr>
      </w:pPr>
      <w:r>
        <w:rPr>
          <w:lang w:val="es-ES"/>
        </w:rPr>
        <w:t>Web Service ServicioWebTriage, es el servicio web que provee información del servidor al celular.</w:t>
      </w:r>
    </w:p>
    <w:p w14:paraId="25547A69" w14:textId="77777777" w:rsidR="007A1ABA" w:rsidRDefault="007A1ABA" w:rsidP="007A1ABA">
      <w:pPr>
        <w:pStyle w:val="ListParagraph"/>
        <w:numPr>
          <w:ilvl w:val="0"/>
          <w:numId w:val="12"/>
        </w:numPr>
        <w:rPr>
          <w:lang w:val="es-ES"/>
        </w:rPr>
      </w:pPr>
      <w:r>
        <w:rPr>
          <w:lang w:val="es-ES"/>
        </w:rPr>
        <w:t>Paquete Negocio_TAppi</w:t>
      </w:r>
    </w:p>
    <w:p w14:paraId="34E8C511" w14:textId="77777777" w:rsidR="007A1ABA" w:rsidRDefault="007A1ABA" w:rsidP="007A1ABA">
      <w:pPr>
        <w:pStyle w:val="ListParagraph"/>
        <w:numPr>
          <w:ilvl w:val="1"/>
          <w:numId w:val="12"/>
        </w:numPr>
        <w:rPr>
          <w:lang w:val="es-ES"/>
        </w:rPr>
      </w:pPr>
      <w:r>
        <w:rPr>
          <w:lang w:val="es-ES"/>
        </w:rPr>
        <w:t>Fachada CrearUsuario, es quien contiene la fachada en la cual se debe implementar toda la lógica de negocio del servidor con tal de que el software lleve a cabo las acciones que le corresponden.</w:t>
      </w:r>
    </w:p>
    <w:p w14:paraId="69C215FE" w14:textId="5CDB3136" w:rsidR="007A1ABA" w:rsidRDefault="007A1ABA" w:rsidP="007A1ABA">
      <w:pPr>
        <w:pStyle w:val="ListParagraph"/>
        <w:numPr>
          <w:ilvl w:val="0"/>
          <w:numId w:val="12"/>
        </w:numPr>
        <w:rPr>
          <w:lang w:val="es-ES"/>
        </w:rPr>
      </w:pPr>
      <w:r>
        <w:rPr>
          <w:lang w:val="es-ES"/>
        </w:rPr>
        <w:lastRenderedPageBreak/>
        <w:t>Paquete Entidades, corresponde a las entidades que se van a utilizar con el fin de que el servidor pueda utilizar datos de persistencia.</w:t>
      </w:r>
    </w:p>
    <w:p w14:paraId="18727E0F" w14:textId="77777777" w:rsidR="00BE0912" w:rsidRPr="00BE0912" w:rsidRDefault="00BE0912" w:rsidP="00BE0912">
      <w:pPr>
        <w:rPr>
          <w:lang w:val="es-ES"/>
        </w:rPr>
      </w:pPr>
    </w:p>
    <w:p w14:paraId="14E2D391" w14:textId="3AC78262" w:rsidR="007A1ABA" w:rsidRPr="007A1ABA" w:rsidRDefault="00B40A13" w:rsidP="007A1ABA">
      <w:pPr>
        <w:rPr>
          <w:lang w:val="es-ES"/>
        </w:rPr>
      </w:pPr>
      <w:r>
        <w:rPr>
          <w:noProof/>
          <w:lang w:val="en-US"/>
        </w:rPr>
        <w:drawing>
          <wp:inline distT="0" distB="0" distL="0" distR="0" wp14:anchorId="12E1AA0B" wp14:editId="57EFE29A">
            <wp:extent cx="5612130" cy="3752850"/>
            <wp:effectExtent l="0" t="0" r="762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CU - Cerrar Sesión.bmp"/>
                    <pic:cNvPicPr/>
                  </pic:nvPicPr>
                  <pic:blipFill>
                    <a:blip r:embed="rId33">
                      <a:extLst>
                        <a:ext uri="{28A0092B-C50C-407E-A947-70E740481C1C}">
                          <a14:useLocalDpi xmlns:a14="http://schemas.microsoft.com/office/drawing/2010/main" val="0"/>
                        </a:ext>
                      </a:extLst>
                    </a:blip>
                    <a:stretch>
                      <a:fillRect/>
                    </a:stretch>
                  </pic:blipFill>
                  <pic:spPr>
                    <a:xfrm>
                      <a:off x="0" y="0"/>
                      <a:ext cx="5612130" cy="3752850"/>
                    </a:xfrm>
                    <a:prstGeom prst="rect">
                      <a:avLst/>
                    </a:prstGeom>
                  </pic:spPr>
                </pic:pic>
              </a:graphicData>
            </a:graphic>
          </wp:inline>
        </w:drawing>
      </w:r>
    </w:p>
    <w:p w14:paraId="7117E140" w14:textId="4DE872DC" w:rsidR="00E468DE" w:rsidRDefault="00CC5374" w:rsidP="00CC5374">
      <w:pPr>
        <w:pStyle w:val="Caption"/>
        <w:rPr>
          <w:lang w:val="es-ES"/>
        </w:rPr>
      </w:pPr>
      <w:bookmarkStart w:id="135" w:name="_Toc457139195"/>
      <w:bookmarkStart w:id="136" w:name="_Toc461437988"/>
      <w:r>
        <w:t xml:space="preserve">Ilustración </w:t>
      </w:r>
      <w:fldSimple w:instr=" SEQ Ilustración \* ARABIC ">
        <w:r w:rsidR="00145C44">
          <w:rPr>
            <w:noProof/>
          </w:rPr>
          <w:t>13</w:t>
        </w:r>
      </w:fldSimple>
      <w:r>
        <w:t xml:space="preserve"> Cerrar sesión</w:t>
      </w:r>
      <w:bookmarkEnd w:id="135"/>
      <w:bookmarkEnd w:id="136"/>
    </w:p>
    <w:p w14:paraId="1905B93B" w14:textId="77777777" w:rsidR="00E468DE" w:rsidRPr="00E468DE" w:rsidRDefault="00E468DE" w:rsidP="00E468DE">
      <w:pPr>
        <w:rPr>
          <w:lang w:val="es-ES"/>
        </w:rPr>
      </w:pPr>
    </w:p>
    <w:p w14:paraId="29FC6486" w14:textId="72240032" w:rsidR="00E468DE" w:rsidRDefault="00E468DE" w:rsidP="0084075A">
      <w:pPr>
        <w:pStyle w:val="Heading5"/>
        <w:rPr>
          <w:lang w:val="es-ES"/>
        </w:rPr>
      </w:pPr>
      <w:bookmarkStart w:id="137" w:name="_Toc457975388"/>
      <w:bookmarkStart w:id="138" w:name="_Toc457975455"/>
      <w:bookmarkStart w:id="139" w:name="_Toc460168419"/>
      <w:r>
        <w:rPr>
          <w:lang w:val="es-ES"/>
        </w:rPr>
        <w:lastRenderedPageBreak/>
        <w:t>Ingresar síntomas</w:t>
      </w:r>
      <w:bookmarkEnd w:id="137"/>
      <w:bookmarkEnd w:id="138"/>
      <w:r w:rsidR="0046192B">
        <w:rPr>
          <w:lang w:val="es-ES"/>
        </w:rPr>
        <w:t xml:space="preserve"> e ingresar datos ginecológicos</w:t>
      </w:r>
      <w:bookmarkEnd w:id="139"/>
    </w:p>
    <w:p w14:paraId="3351CC57" w14:textId="2B65673A" w:rsidR="007A1ABA" w:rsidRDefault="007A1ABA" w:rsidP="007A1ABA">
      <w:pPr>
        <w:rPr>
          <w:lang w:val="es-ES"/>
        </w:rPr>
      </w:pPr>
      <w:r>
        <w:rPr>
          <w:lang w:val="es-ES"/>
        </w:rPr>
        <w:t>Ingresar síntomas</w:t>
      </w:r>
      <w:r w:rsidR="0046192B">
        <w:rPr>
          <w:lang w:val="es-ES"/>
        </w:rPr>
        <w:t xml:space="preserve"> e ingresar datos ginecologicos son unos casos de uso que requieren que los siguientes componentes sean implementados. Para que el diagrama se pueda reutilizar, se debe reemplazar VistaIngresarSintomas por IngresarDatosGinecologicos. E</w:t>
      </w:r>
      <w:r>
        <w:rPr>
          <w:lang w:val="es-ES"/>
        </w:rPr>
        <w:t>s un caso de uso que requiere de lo siguiente para ser implementado:</w:t>
      </w:r>
    </w:p>
    <w:p w14:paraId="6418E990" w14:textId="77777777" w:rsidR="007A1ABA" w:rsidRDefault="007A1ABA" w:rsidP="007A1ABA">
      <w:pPr>
        <w:pStyle w:val="ListParagraph"/>
        <w:numPr>
          <w:ilvl w:val="0"/>
          <w:numId w:val="12"/>
        </w:numPr>
        <w:rPr>
          <w:lang w:val="es-ES"/>
        </w:rPr>
      </w:pPr>
      <w:r>
        <w:rPr>
          <w:lang w:val="es-ES"/>
        </w:rPr>
        <w:t>Paquete Vista_CelTAppi</w:t>
      </w:r>
    </w:p>
    <w:p w14:paraId="2AC52FDA" w14:textId="72F572C6" w:rsidR="007A1ABA" w:rsidRDefault="007A1ABA" w:rsidP="007A1ABA">
      <w:pPr>
        <w:pStyle w:val="ListParagraph"/>
        <w:numPr>
          <w:ilvl w:val="1"/>
          <w:numId w:val="12"/>
        </w:numPr>
        <w:rPr>
          <w:lang w:val="es-ES"/>
        </w:rPr>
      </w:pPr>
      <w:r>
        <w:rPr>
          <w:lang w:val="es-ES"/>
        </w:rPr>
        <w:t>Actividad VistaIngresarSintomas, es una vista en Android de lo que se debe mostrar por pantalla cuando el usuario desea ingresar los síntomas de la condición que le aflige.</w:t>
      </w:r>
    </w:p>
    <w:p w14:paraId="69C97F4E" w14:textId="77777777" w:rsidR="007A1ABA" w:rsidRDefault="007A1ABA" w:rsidP="007A1ABA">
      <w:pPr>
        <w:pStyle w:val="ListParagraph"/>
        <w:numPr>
          <w:ilvl w:val="0"/>
          <w:numId w:val="12"/>
        </w:numPr>
        <w:rPr>
          <w:lang w:val="es-ES"/>
        </w:rPr>
      </w:pPr>
      <w:r>
        <w:rPr>
          <w:lang w:val="es-ES"/>
        </w:rPr>
        <w:t>Paquete Controlador_ CelTAppi</w:t>
      </w:r>
    </w:p>
    <w:p w14:paraId="7225CD9E" w14:textId="03A9C1B0" w:rsidR="007A1ABA" w:rsidRDefault="007A1ABA" w:rsidP="007A1ABA">
      <w:pPr>
        <w:pStyle w:val="ListParagraph"/>
        <w:numPr>
          <w:ilvl w:val="1"/>
          <w:numId w:val="12"/>
        </w:numPr>
        <w:rPr>
          <w:lang w:val="es-ES"/>
        </w:rPr>
      </w:pPr>
      <w:r>
        <w:rPr>
          <w:lang w:val="es-ES"/>
        </w:rPr>
        <w:t>View IngresarSintomas_Movil, es un controlador el cual se encarga de llevar a cabo las acciones que la pantalla desea realizar.</w:t>
      </w:r>
    </w:p>
    <w:p w14:paraId="2F4E1106" w14:textId="77777777" w:rsidR="007A1ABA" w:rsidRDefault="007A1ABA" w:rsidP="007A1ABA">
      <w:pPr>
        <w:pStyle w:val="ListParagraph"/>
        <w:numPr>
          <w:ilvl w:val="0"/>
          <w:numId w:val="12"/>
        </w:numPr>
        <w:rPr>
          <w:lang w:val="es-ES"/>
        </w:rPr>
      </w:pPr>
      <w:r>
        <w:rPr>
          <w:lang w:val="es-ES"/>
        </w:rPr>
        <w:t>Paquete Integración TAppi</w:t>
      </w:r>
    </w:p>
    <w:p w14:paraId="60EFD8F0" w14:textId="181078F3" w:rsidR="007A1ABA" w:rsidRDefault="007A1ABA" w:rsidP="007A1ABA">
      <w:pPr>
        <w:pStyle w:val="ListParagraph"/>
        <w:numPr>
          <w:ilvl w:val="1"/>
          <w:numId w:val="12"/>
        </w:numPr>
        <w:rPr>
          <w:lang w:val="es-ES"/>
        </w:rPr>
      </w:pPr>
      <w:r>
        <w:rPr>
          <w:lang w:val="es-ES"/>
        </w:rPr>
        <w:t>Proxy_Celular, consta de un proxy el cual consume recursos del servidor con el fin de tener acceso a la lógica de negocio.</w:t>
      </w:r>
    </w:p>
    <w:p w14:paraId="6C624D25" w14:textId="77777777" w:rsidR="007A1ABA" w:rsidRDefault="007A1ABA" w:rsidP="007A1ABA">
      <w:pPr>
        <w:pStyle w:val="ListParagraph"/>
        <w:numPr>
          <w:ilvl w:val="0"/>
          <w:numId w:val="12"/>
        </w:numPr>
        <w:rPr>
          <w:lang w:val="es-ES"/>
        </w:rPr>
      </w:pPr>
      <w:r>
        <w:rPr>
          <w:lang w:val="es-ES"/>
        </w:rPr>
        <w:t>Paquete Servicios_CelTAppi</w:t>
      </w:r>
    </w:p>
    <w:p w14:paraId="12367C1B" w14:textId="77777777" w:rsidR="007A1ABA" w:rsidRDefault="007A1ABA" w:rsidP="007A1ABA">
      <w:pPr>
        <w:pStyle w:val="ListParagraph"/>
        <w:numPr>
          <w:ilvl w:val="1"/>
          <w:numId w:val="12"/>
        </w:numPr>
        <w:rPr>
          <w:lang w:val="es-ES"/>
        </w:rPr>
      </w:pPr>
      <w:r>
        <w:rPr>
          <w:lang w:val="es-ES"/>
        </w:rPr>
        <w:lastRenderedPageBreak/>
        <w:t>Web Service ServicioWebTriage, es el servicio web que provee información del servidor al celular.</w:t>
      </w:r>
    </w:p>
    <w:p w14:paraId="4F43CE6E" w14:textId="77777777" w:rsidR="007A1ABA" w:rsidRDefault="007A1ABA" w:rsidP="007A1ABA">
      <w:pPr>
        <w:pStyle w:val="ListParagraph"/>
        <w:numPr>
          <w:ilvl w:val="0"/>
          <w:numId w:val="12"/>
        </w:numPr>
        <w:rPr>
          <w:lang w:val="es-ES"/>
        </w:rPr>
      </w:pPr>
      <w:r>
        <w:rPr>
          <w:lang w:val="es-ES"/>
        </w:rPr>
        <w:t>Paquete Negocio_TAppi</w:t>
      </w:r>
    </w:p>
    <w:p w14:paraId="77533BC2" w14:textId="2AB83997" w:rsidR="007A1ABA" w:rsidRDefault="007A1ABA" w:rsidP="007A1ABA">
      <w:pPr>
        <w:pStyle w:val="ListParagraph"/>
        <w:numPr>
          <w:ilvl w:val="1"/>
          <w:numId w:val="12"/>
        </w:numPr>
        <w:rPr>
          <w:lang w:val="es-ES"/>
        </w:rPr>
      </w:pPr>
      <w:r>
        <w:rPr>
          <w:lang w:val="es-ES"/>
        </w:rPr>
        <w:t>Fachada IngresarSintomas, es quien contiene la fachada en la cual se debe implementar toda la lógica de negocio del servidor con tal de que el software lleve a cabo las acciones que le corresponden.</w:t>
      </w:r>
    </w:p>
    <w:p w14:paraId="71300F03" w14:textId="77F7C8C0" w:rsidR="007A1ABA" w:rsidRDefault="007A1ABA" w:rsidP="007A1ABA">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7D887B86" w14:textId="77777777" w:rsidR="007A1ABA" w:rsidRPr="007A1ABA" w:rsidRDefault="007A1ABA" w:rsidP="007A1ABA">
      <w:pPr>
        <w:rPr>
          <w:lang w:val="es-ES"/>
        </w:rPr>
      </w:pPr>
    </w:p>
    <w:p w14:paraId="6C96CA31" w14:textId="1ED39595" w:rsidR="00CC5374" w:rsidRDefault="00B40A13" w:rsidP="00CC5374">
      <w:pPr>
        <w:keepNext/>
      </w:pPr>
      <w:r>
        <w:rPr>
          <w:noProof/>
          <w:lang w:val="en-US"/>
        </w:rPr>
        <w:lastRenderedPageBreak/>
        <w:drawing>
          <wp:inline distT="0" distB="0" distL="0" distR="0" wp14:anchorId="361E42FB" wp14:editId="7751F420">
            <wp:extent cx="5612130" cy="3524885"/>
            <wp:effectExtent l="0" t="0" r="762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CU - Ingresar Sintomas.bmp"/>
                    <pic:cNvPicPr/>
                  </pic:nvPicPr>
                  <pic:blipFill>
                    <a:blip r:embed="rId34">
                      <a:extLst>
                        <a:ext uri="{28A0092B-C50C-407E-A947-70E740481C1C}">
                          <a14:useLocalDpi xmlns:a14="http://schemas.microsoft.com/office/drawing/2010/main" val="0"/>
                        </a:ext>
                      </a:extLst>
                    </a:blip>
                    <a:stretch>
                      <a:fillRect/>
                    </a:stretch>
                  </pic:blipFill>
                  <pic:spPr>
                    <a:xfrm>
                      <a:off x="0" y="0"/>
                      <a:ext cx="5612130" cy="3524885"/>
                    </a:xfrm>
                    <a:prstGeom prst="rect">
                      <a:avLst/>
                    </a:prstGeom>
                  </pic:spPr>
                </pic:pic>
              </a:graphicData>
            </a:graphic>
          </wp:inline>
        </w:drawing>
      </w:r>
    </w:p>
    <w:p w14:paraId="3F7D7649" w14:textId="156FD5F3" w:rsidR="00E468DE" w:rsidRDefault="00CC5374" w:rsidP="00CC5374">
      <w:pPr>
        <w:pStyle w:val="Caption"/>
      </w:pPr>
      <w:bookmarkStart w:id="140" w:name="_Toc457139196"/>
      <w:bookmarkStart w:id="141" w:name="_Toc461437989"/>
      <w:r>
        <w:t xml:space="preserve">Ilustración </w:t>
      </w:r>
      <w:fldSimple w:instr=" SEQ Ilustración \* ARABIC ">
        <w:r w:rsidR="00145C44">
          <w:rPr>
            <w:noProof/>
          </w:rPr>
          <w:t>14</w:t>
        </w:r>
      </w:fldSimple>
      <w:r>
        <w:t xml:space="preserve"> ingresar síntomas</w:t>
      </w:r>
      <w:bookmarkEnd w:id="140"/>
      <w:bookmarkEnd w:id="141"/>
    </w:p>
    <w:p w14:paraId="5C97D186" w14:textId="1C6337FD" w:rsidR="00E468DE" w:rsidRDefault="00E468DE" w:rsidP="0084075A">
      <w:pPr>
        <w:pStyle w:val="Heading5"/>
        <w:rPr>
          <w:lang w:val="es-ES"/>
        </w:rPr>
      </w:pPr>
      <w:bookmarkStart w:id="142" w:name="_Toc457975389"/>
      <w:bookmarkStart w:id="143" w:name="_Toc457975456"/>
      <w:bookmarkStart w:id="144" w:name="_Toc460168420"/>
      <w:r>
        <w:rPr>
          <w:lang w:val="es-ES"/>
        </w:rPr>
        <w:t>Ingresar antecedentes familiares</w:t>
      </w:r>
      <w:bookmarkEnd w:id="142"/>
      <w:bookmarkEnd w:id="143"/>
      <w:bookmarkEnd w:id="144"/>
    </w:p>
    <w:p w14:paraId="5D70E83E" w14:textId="02360602" w:rsidR="007A1ABA" w:rsidRDefault="007A1ABA" w:rsidP="007A1ABA">
      <w:pPr>
        <w:rPr>
          <w:lang w:val="es-ES"/>
        </w:rPr>
      </w:pPr>
      <w:r>
        <w:rPr>
          <w:lang w:val="es-ES"/>
        </w:rPr>
        <w:t>Ingresar antecedentes familiares es un caso de uso que requiere de lo siguiente para ser implementado:</w:t>
      </w:r>
    </w:p>
    <w:p w14:paraId="4F8A8563" w14:textId="77777777" w:rsidR="007A1ABA" w:rsidRDefault="007A1ABA" w:rsidP="007A1ABA">
      <w:pPr>
        <w:pStyle w:val="ListParagraph"/>
        <w:numPr>
          <w:ilvl w:val="0"/>
          <w:numId w:val="12"/>
        </w:numPr>
        <w:rPr>
          <w:lang w:val="es-ES"/>
        </w:rPr>
      </w:pPr>
      <w:r>
        <w:rPr>
          <w:lang w:val="es-ES"/>
        </w:rPr>
        <w:t>Paquete Vista_CelTAppi</w:t>
      </w:r>
    </w:p>
    <w:p w14:paraId="102C1244" w14:textId="0B397237" w:rsidR="007A1ABA" w:rsidRDefault="007A1ABA" w:rsidP="007A1ABA">
      <w:pPr>
        <w:pStyle w:val="ListParagraph"/>
        <w:numPr>
          <w:ilvl w:val="1"/>
          <w:numId w:val="12"/>
        </w:numPr>
        <w:rPr>
          <w:lang w:val="es-ES"/>
        </w:rPr>
      </w:pPr>
      <w:r>
        <w:rPr>
          <w:lang w:val="es-ES"/>
        </w:rPr>
        <w:t xml:space="preserve">Actividad VistaIngresarAntecedentesFamiliares, es una vista en Android de lo que se debe mostrar por pantalla cuando el usuario desea </w:t>
      </w:r>
      <w:r w:rsidR="00BE0912">
        <w:rPr>
          <w:lang w:val="es-ES"/>
        </w:rPr>
        <w:t>ingresar sus antecedentes familiares</w:t>
      </w:r>
      <w:r>
        <w:rPr>
          <w:lang w:val="es-ES"/>
        </w:rPr>
        <w:t>.</w:t>
      </w:r>
    </w:p>
    <w:p w14:paraId="05C57261" w14:textId="77777777" w:rsidR="007A1ABA" w:rsidRDefault="007A1ABA" w:rsidP="007A1ABA">
      <w:pPr>
        <w:pStyle w:val="ListParagraph"/>
        <w:numPr>
          <w:ilvl w:val="0"/>
          <w:numId w:val="12"/>
        </w:numPr>
        <w:rPr>
          <w:lang w:val="es-ES"/>
        </w:rPr>
      </w:pPr>
      <w:r>
        <w:rPr>
          <w:lang w:val="es-ES"/>
        </w:rPr>
        <w:lastRenderedPageBreak/>
        <w:t>Paquete Controlador_ CelTAppi</w:t>
      </w:r>
    </w:p>
    <w:p w14:paraId="02C1A525" w14:textId="31B2F070" w:rsidR="007A1ABA" w:rsidRDefault="007A1ABA" w:rsidP="007A1ABA">
      <w:pPr>
        <w:pStyle w:val="ListParagraph"/>
        <w:numPr>
          <w:ilvl w:val="1"/>
          <w:numId w:val="12"/>
        </w:numPr>
        <w:rPr>
          <w:lang w:val="es-ES"/>
        </w:rPr>
      </w:pPr>
      <w:r>
        <w:rPr>
          <w:lang w:val="es-ES"/>
        </w:rPr>
        <w:t>View IngresarAntecedentesFamiliares_Movil, es un controlador el cual se encarga de llevar a cabo las acciones que la pantalla desea realizar.</w:t>
      </w:r>
    </w:p>
    <w:p w14:paraId="59E92EDE" w14:textId="77777777" w:rsidR="007A1ABA" w:rsidRDefault="007A1ABA" w:rsidP="007A1ABA">
      <w:pPr>
        <w:pStyle w:val="ListParagraph"/>
        <w:numPr>
          <w:ilvl w:val="0"/>
          <w:numId w:val="12"/>
        </w:numPr>
        <w:rPr>
          <w:lang w:val="es-ES"/>
        </w:rPr>
      </w:pPr>
      <w:r>
        <w:rPr>
          <w:lang w:val="es-ES"/>
        </w:rPr>
        <w:t>Paquete Integración TAppi</w:t>
      </w:r>
    </w:p>
    <w:p w14:paraId="61B7DDDB" w14:textId="0A738804" w:rsidR="007A1ABA" w:rsidRDefault="007A1ABA" w:rsidP="007A1ABA">
      <w:pPr>
        <w:pStyle w:val="ListParagraph"/>
        <w:numPr>
          <w:ilvl w:val="1"/>
          <w:numId w:val="12"/>
        </w:numPr>
        <w:rPr>
          <w:lang w:val="es-ES"/>
        </w:rPr>
      </w:pPr>
      <w:r>
        <w:rPr>
          <w:lang w:val="es-ES"/>
        </w:rPr>
        <w:t>Proxy_Celular, consta de un proxy el cual consume recursos del servidor con el fin de tener acceso a la lógica de negocio.</w:t>
      </w:r>
    </w:p>
    <w:p w14:paraId="65C6F7EB" w14:textId="77777777" w:rsidR="007A1ABA" w:rsidRDefault="007A1ABA" w:rsidP="007A1ABA">
      <w:pPr>
        <w:pStyle w:val="ListParagraph"/>
        <w:numPr>
          <w:ilvl w:val="0"/>
          <w:numId w:val="12"/>
        </w:numPr>
        <w:rPr>
          <w:lang w:val="es-ES"/>
        </w:rPr>
      </w:pPr>
      <w:r>
        <w:rPr>
          <w:lang w:val="es-ES"/>
        </w:rPr>
        <w:t>Paquete Servicios_CelTAppi</w:t>
      </w:r>
    </w:p>
    <w:p w14:paraId="1D21D8A7" w14:textId="77777777" w:rsidR="007A1ABA" w:rsidRDefault="007A1ABA" w:rsidP="007A1ABA">
      <w:pPr>
        <w:pStyle w:val="ListParagraph"/>
        <w:numPr>
          <w:ilvl w:val="1"/>
          <w:numId w:val="12"/>
        </w:numPr>
        <w:rPr>
          <w:lang w:val="es-ES"/>
        </w:rPr>
      </w:pPr>
      <w:r>
        <w:rPr>
          <w:lang w:val="es-ES"/>
        </w:rPr>
        <w:t>Web Service ServicioWebTriage, es el servicio web que provee información del servidor al celular.</w:t>
      </w:r>
    </w:p>
    <w:p w14:paraId="36812FD2" w14:textId="77777777" w:rsidR="007A1ABA" w:rsidRDefault="007A1ABA" w:rsidP="007A1ABA">
      <w:pPr>
        <w:pStyle w:val="ListParagraph"/>
        <w:numPr>
          <w:ilvl w:val="0"/>
          <w:numId w:val="12"/>
        </w:numPr>
        <w:rPr>
          <w:lang w:val="es-ES"/>
        </w:rPr>
      </w:pPr>
      <w:r>
        <w:rPr>
          <w:lang w:val="es-ES"/>
        </w:rPr>
        <w:t>Paquete Negocio_TAppi</w:t>
      </w:r>
    </w:p>
    <w:p w14:paraId="15146B20" w14:textId="16938727" w:rsidR="007A1ABA" w:rsidRDefault="007A1ABA" w:rsidP="007A1ABA">
      <w:pPr>
        <w:pStyle w:val="ListParagraph"/>
        <w:numPr>
          <w:ilvl w:val="1"/>
          <w:numId w:val="12"/>
        </w:numPr>
        <w:rPr>
          <w:lang w:val="es-ES"/>
        </w:rPr>
      </w:pPr>
      <w:r>
        <w:rPr>
          <w:lang w:val="es-ES"/>
        </w:rPr>
        <w:t xml:space="preserve">Fachada </w:t>
      </w:r>
      <w:r w:rsidR="00BE0912">
        <w:rPr>
          <w:lang w:val="es-ES"/>
        </w:rPr>
        <w:t>IngresarAntecedentesFamiliares</w:t>
      </w:r>
      <w:r>
        <w:rPr>
          <w:lang w:val="es-ES"/>
        </w:rPr>
        <w:t>, es quien contiene la fachada en la cual se debe implementar toda la lógica de negocio del servidor con tal de que el software lleve a cabo las acciones que le corresponden.</w:t>
      </w:r>
    </w:p>
    <w:p w14:paraId="2E91DCF9" w14:textId="0B66D817" w:rsidR="007A1ABA" w:rsidRPr="007A1ABA" w:rsidRDefault="007A1ABA" w:rsidP="007A1ABA">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491216B4" w14:textId="31739AE1" w:rsidR="00CC5374" w:rsidRDefault="00B40A13" w:rsidP="00CC5374">
      <w:pPr>
        <w:keepNext/>
      </w:pPr>
      <w:r>
        <w:rPr>
          <w:noProof/>
          <w:lang w:val="en-US"/>
        </w:rPr>
        <w:lastRenderedPageBreak/>
        <w:drawing>
          <wp:inline distT="0" distB="0" distL="0" distR="0" wp14:anchorId="3B0965AE" wp14:editId="6EDF5A09">
            <wp:extent cx="5612130" cy="3253740"/>
            <wp:effectExtent l="0" t="0" r="762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CU - IngresarAntecedentesFamiliar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3253740"/>
                    </a:xfrm>
                    <a:prstGeom prst="rect">
                      <a:avLst/>
                    </a:prstGeom>
                  </pic:spPr>
                </pic:pic>
              </a:graphicData>
            </a:graphic>
          </wp:inline>
        </w:drawing>
      </w:r>
    </w:p>
    <w:p w14:paraId="1451BE59" w14:textId="4340D947" w:rsidR="00E468DE" w:rsidRDefault="00CC5374" w:rsidP="00CC5374">
      <w:pPr>
        <w:pStyle w:val="Caption"/>
      </w:pPr>
      <w:bookmarkStart w:id="145" w:name="_Toc457139197"/>
      <w:bookmarkStart w:id="146" w:name="_Toc461437990"/>
      <w:r>
        <w:t xml:space="preserve">Ilustración </w:t>
      </w:r>
      <w:fldSimple w:instr=" SEQ Ilustración \* ARABIC ">
        <w:r w:rsidR="00145C44">
          <w:rPr>
            <w:noProof/>
          </w:rPr>
          <w:t>15</w:t>
        </w:r>
      </w:fldSimple>
      <w:r>
        <w:t xml:space="preserve"> Ingresar antecedentes familiares</w:t>
      </w:r>
      <w:bookmarkEnd w:id="145"/>
      <w:bookmarkEnd w:id="146"/>
    </w:p>
    <w:p w14:paraId="5A52745D" w14:textId="77777777" w:rsidR="00BE0912" w:rsidRPr="00BE0912" w:rsidRDefault="00BE0912" w:rsidP="00BE0912"/>
    <w:p w14:paraId="1476F810" w14:textId="1571189A" w:rsidR="00E468DE" w:rsidRDefault="00E468DE" w:rsidP="0084075A">
      <w:pPr>
        <w:pStyle w:val="Heading5"/>
        <w:rPr>
          <w:lang w:val="es-ES"/>
        </w:rPr>
      </w:pPr>
      <w:bookmarkStart w:id="147" w:name="_Toc457975392"/>
      <w:bookmarkStart w:id="148" w:name="_Toc457975459"/>
      <w:bookmarkStart w:id="149" w:name="_Toc460168421"/>
      <w:r>
        <w:rPr>
          <w:lang w:val="es-ES"/>
        </w:rPr>
        <w:t>Eliminar usuario</w:t>
      </w:r>
      <w:bookmarkEnd w:id="147"/>
      <w:bookmarkEnd w:id="148"/>
      <w:bookmarkEnd w:id="149"/>
    </w:p>
    <w:p w14:paraId="5FFFE0ED" w14:textId="76B63049" w:rsidR="0072706D" w:rsidRDefault="0072706D" w:rsidP="0072706D">
      <w:pPr>
        <w:rPr>
          <w:lang w:val="es-ES"/>
        </w:rPr>
      </w:pPr>
      <w:r>
        <w:rPr>
          <w:lang w:val="es-ES"/>
        </w:rPr>
        <w:t>Eliminar Usuario es un caso de uso que requiere de lo siguiente para ser implementado:</w:t>
      </w:r>
    </w:p>
    <w:p w14:paraId="7664C188" w14:textId="77777777" w:rsidR="0072706D" w:rsidRDefault="0072706D" w:rsidP="0072706D">
      <w:pPr>
        <w:pStyle w:val="ListParagraph"/>
        <w:numPr>
          <w:ilvl w:val="0"/>
          <w:numId w:val="12"/>
        </w:numPr>
        <w:rPr>
          <w:lang w:val="es-ES"/>
        </w:rPr>
      </w:pPr>
      <w:r>
        <w:rPr>
          <w:lang w:val="es-ES"/>
        </w:rPr>
        <w:t>Paquete Vista_CelTAppi</w:t>
      </w:r>
    </w:p>
    <w:p w14:paraId="12616BA8" w14:textId="14829772" w:rsidR="0072706D" w:rsidRDefault="0072706D" w:rsidP="0072706D">
      <w:pPr>
        <w:pStyle w:val="ListParagraph"/>
        <w:numPr>
          <w:ilvl w:val="1"/>
          <w:numId w:val="12"/>
        </w:numPr>
        <w:rPr>
          <w:lang w:val="es-ES"/>
        </w:rPr>
      </w:pPr>
      <w:r>
        <w:rPr>
          <w:lang w:val="es-ES"/>
        </w:rPr>
        <w:t>Actividad VistaEliminarUsuario, es una vista en Android de lo que se debe mostrar por pantalla cuando el usuario desea eliminar el usuario de la aplicación.</w:t>
      </w:r>
    </w:p>
    <w:p w14:paraId="3E6BB937" w14:textId="77777777" w:rsidR="0072706D" w:rsidRDefault="0072706D" w:rsidP="0072706D">
      <w:pPr>
        <w:pStyle w:val="ListParagraph"/>
        <w:numPr>
          <w:ilvl w:val="0"/>
          <w:numId w:val="12"/>
        </w:numPr>
        <w:rPr>
          <w:lang w:val="es-ES"/>
        </w:rPr>
      </w:pPr>
      <w:r>
        <w:rPr>
          <w:lang w:val="es-ES"/>
        </w:rPr>
        <w:lastRenderedPageBreak/>
        <w:t>Paquete Controlador_ CelTAppi</w:t>
      </w:r>
    </w:p>
    <w:p w14:paraId="45AD3AC3" w14:textId="3BB44B6B" w:rsidR="0072706D" w:rsidRDefault="0072706D" w:rsidP="0072706D">
      <w:pPr>
        <w:pStyle w:val="ListParagraph"/>
        <w:numPr>
          <w:ilvl w:val="1"/>
          <w:numId w:val="12"/>
        </w:numPr>
        <w:rPr>
          <w:lang w:val="es-ES"/>
        </w:rPr>
      </w:pPr>
      <w:r>
        <w:rPr>
          <w:lang w:val="es-ES"/>
        </w:rPr>
        <w:t>View EliminarUsuario_Movil, es un controlador el cual se encarga de llevar a cabo las acciones que la pantalla desea realizar.</w:t>
      </w:r>
    </w:p>
    <w:p w14:paraId="21B42521" w14:textId="77777777" w:rsidR="0072706D" w:rsidRDefault="0072706D" w:rsidP="0072706D">
      <w:pPr>
        <w:pStyle w:val="ListParagraph"/>
        <w:numPr>
          <w:ilvl w:val="0"/>
          <w:numId w:val="12"/>
        </w:numPr>
        <w:rPr>
          <w:lang w:val="es-ES"/>
        </w:rPr>
      </w:pPr>
      <w:r>
        <w:rPr>
          <w:lang w:val="es-ES"/>
        </w:rPr>
        <w:t>Paquete Integración TAppi</w:t>
      </w:r>
    </w:p>
    <w:p w14:paraId="1701381C" w14:textId="3E653D75" w:rsidR="0072706D" w:rsidRDefault="0072706D" w:rsidP="0072706D">
      <w:pPr>
        <w:pStyle w:val="ListParagraph"/>
        <w:numPr>
          <w:ilvl w:val="1"/>
          <w:numId w:val="12"/>
        </w:numPr>
        <w:rPr>
          <w:lang w:val="es-ES"/>
        </w:rPr>
      </w:pPr>
      <w:r>
        <w:rPr>
          <w:lang w:val="es-ES"/>
        </w:rPr>
        <w:t>Proxy_Celular, consta de un proxy el cual consume recursos del servidor con el fin de tener acceso a la lógica de negocio.</w:t>
      </w:r>
    </w:p>
    <w:p w14:paraId="24D24AD6" w14:textId="77777777" w:rsidR="0072706D" w:rsidRDefault="0072706D" w:rsidP="0072706D">
      <w:pPr>
        <w:pStyle w:val="ListParagraph"/>
        <w:numPr>
          <w:ilvl w:val="0"/>
          <w:numId w:val="12"/>
        </w:numPr>
        <w:rPr>
          <w:lang w:val="es-ES"/>
        </w:rPr>
      </w:pPr>
      <w:r>
        <w:rPr>
          <w:lang w:val="es-ES"/>
        </w:rPr>
        <w:t>Paquete Servicios_CelTAppi</w:t>
      </w:r>
    </w:p>
    <w:p w14:paraId="328DC437" w14:textId="77777777" w:rsidR="0072706D" w:rsidRDefault="0072706D" w:rsidP="0072706D">
      <w:pPr>
        <w:pStyle w:val="ListParagraph"/>
        <w:numPr>
          <w:ilvl w:val="1"/>
          <w:numId w:val="12"/>
        </w:numPr>
        <w:rPr>
          <w:lang w:val="es-ES"/>
        </w:rPr>
      </w:pPr>
      <w:r>
        <w:rPr>
          <w:lang w:val="es-ES"/>
        </w:rPr>
        <w:t>Web Service ServicioWebTriage, es el servicio web que provee información del servidor al celular.</w:t>
      </w:r>
    </w:p>
    <w:p w14:paraId="03AD4EF8" w14:textId="77777777" w:rsidR="0072706D" w:rsidRDefault="0072706D" w:rsidP="0072706D">
      <w:pPr>
        <w:pStyle w:val="ListParagraph"/>
        <w:numPr>
          <w:ilvl w:val="0"/>
          <w:numId w:val="12"/>
        </w:numPr>
        <w:rPr>
          <w:lang w:val="es-ES"/>
        </w:rPr>
      </w:pPr>
      <w:r>
        <w:rPr>
          <w:lang w:val="es-ES"/>
        </w:rPr>
        <w:t>Paquete Negocio_TAppi</w:t>
      </w:r>
    </w:p>
    <w:p w14:paraId="2ABB4388" w14:textId="45B6BC61" w:rsidR="0072706D" w:rsidRDefault="0072706D" w:rsidP="0072706D">
      <w:pPr>
        <w:pStyle w:val="ListParagraph"/>
        <w:numPr>
          <w:ilvl w:val="1"/>
          <w:numId w:val="12"/>
        </w:numPr>
        <w:rPr>
          <w:lang w:val="es-ES"/>
        </w:rPr>
      </w:pPr>
      <w:r>
        <w:rPr>
          <w:lang w:val="es-ES"/>
        </w:rPr>
        <w:t>Fachada EliminarUsuario, es quien contiene la fachada en la cual se debe implementar toda la lógica de negocio del servidor con tal de que el software lleve a cabo las acciones que le corresponden.</w:t>
      </w:r>
    </w:p>
    <w:p w14:paraId="6D1A7E29" w14:textId="77777777" w:rsidR="0072706D" w:rsidRPr="007A1ABA" w:rsidRDefault="0072706D" w:rsidP="0072706D">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44C5DBFD" w14:textId="77777777" w:rsidR="00BE0912" w:rsidRPr="00BE0912" w:rsidRDefault="00BE0912" w:rsidP="00BE0912">
      <w:pPr>
        <w:rPr>
          <w:lang w:val="es-ES"/>
        </w:rPr>
      </w:pPr>
    </w:p>
    <w:p w14:paraId="1930B828" w14:textId="2D73BDDA" w:rsidR="00CC5374" w:rsidRDefault="00B40A13" w:rsidP="00CC5374">
      <w:pPr>
        <w:keepNext/>
      </w:pPr>
      <w:r>
        <w:rPr>
          <w:noProof/>
          <w:lang w:val="en-US"/>
        </w:rPr>
        <w:lastRenderedPageBreak/>
        <w:drawing>
          <wp:inline distT="0" distB="0" distL="0" distR="0" wp14:anchorId="4C4718E7" wp14:editId="5A6944FD">
            <wp:extent cx="5612130" cy="3592195"/>
            <wp:effectExtent l="0" t="0" r="762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CU - Eliminar Usuario.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79431232" w14:textId="270FB34F" w:rsidR="00E468DE" w:rsidRDefault="00CC5374" w:rsidP="00CC5374">
      <w:pPr>
        <w:pStyle w:val="Caption"/>
      </w:pPr>
      <w:bookmarkStart w:id="150" w:name="_Toc457139200"/>
      <w:bookmarkStart w:id="151" w:name="_Toc461437991"/>
      <w:r>
        <w:t xml:space="preserve">Ilustración </w:t>
      </w:r>
      <w:fldSimple w:instr=" SEQ Ilustración \* ARABIC ">
        <w:r w:rsidR="00145C44">
          <w:rPr>
            <w:noProof/>
          </w:rPr>
          <w:t>16</w:t>
        </w:r>
      </w:fldSimple>
      <w:r>
        <w:t xml:space="preserve"> eliminar usuario</w:t>
      </w:r>
      <w:bookmarkEnd w:id="150"/>
      <w:bookmarkEnd w:id="151"/>
    </w:p>
    <w:p w14:paraId="0E65BD78" w14:textId="77777777" w:rsidR="0072706D" w:rsidRPr="0072706D" w:rsidRDefault="0072706D" w:rsidP="0072706D"/>
    <w:p w14:paraId="4F694B0D" w14:textId="5B6F18D6" w:rsidR="00E468DE" w:rsidRDefault="00E468DE" w:rsidP="0084075A">
      <w:pPr>
        <w:pStyle w:val="Heading5"/>
        <w:rPr>
          <w:lang w:val="es-ES"/>
        </w:rPr>
      </w:pPr>
      <w:bookmarkStart w:id="152" w:name="_Toc457975393"/>
      <w:bookmarkStart w:id="153" w:name="_Toc457975460"/>
      <w:bookmarkStart w:id="154" w:name="_Toc460168422"/>
      <w:r>
        <w:rPr>
          <w:lang w:val="es-ES"/>
        </w:rPr>
        <w:t>Editar información usuario</w:t>
      </w:r>
      <w:bookmarkEnd w:id="152"/>
      <w:bookmarkEnd w:id="153"/>
      <w:bookmarkEnd w:id="154"/>
    </w:p>
    <w:p w14:paraId="588838F2" w14:textId="6964277F" w:rsidR="0072706D" w:rsidRDefault="00BA284D" w:rsidP="0072706D">
      <w:pPr>
        <w:rPr>
          <w:lang w:val="es-ES"/>
        </w:rPr>
      </w:pPr>
      <w:r>
        <w:rPr>
          <w:lang w:val="es-ES"/>
        </w:rPr>
        <w:t xml:space="preserve">Editar información de </w:t>
      </w:r>
      <w:r w:rsidR="0072706D">
        <w:rPr>
          <w:lang w:val="es-ES"/>
        </w:rPr>
        <w:t>usuario es un caso de uso que requiere de lo siguiente para ser implementado:</w:t>
      </w:r>
    </w:p>
    <w:p w14:paraId="7CFD8EDA" w14:textId="77777777" w:rsidR="0072706D" w:rsidRDefault="0072706D" w:rsidP="0072706D">
      <w:pPr>
        <w:pStyle w:val="ListParagraph"/>
        <w:numPr>
          <w:ilvl w:val="0"/>
          <w:numId w:val="12"/>
        </w:numPr>
        <w:rPr>
          <w:lang w:val="es-ES"/>
        </w:rPr>
      </w:pPr>
      <w:r>
        <w:rPr>
          <w:lang w:val="es-ES"/>
        </w:rPr>
        <w:t>Paquete Vista_CelTAppi</w:t>
      </w:r>
    </w:p>
    <w:p w14:paraId="265E3376" w14:textId="2F1A9FFB" w:rsidR="0072706D" w:rsidRDefault="0072706D" w:rsidP="0072706D">
      <w:pPr>
        <w:pStyle w:val="ListParagraph"/>
        <w:numPr>
          <w:ilvl w:val="1"/>
          <w:numId w:val="12"/>
        </w:numPr>
        <w:rPr>
          <w:lang w:val="es-ES"/>
        </w:rPr>
      </w:pPr>
      <w:r>
        <w:rPr>
          <w:lang w:val="es-ES"/>
        </w:rPr>
        <w:t xml:space="preserve">Actividad EditarInformacionUsuario, es una vista en Android de lo que se debe mostrar por pantalla </w:t>
      </w:r>
      <w:r>
        <w:rPr>
          <w:lang w:val="es-ES"/>
        </w:rPr>
        <w:lastRenderedPageBreak/>
        <w:t>cuando el usuario desea editar su información en la aplicación.</w:t>
      </w:r>
    </w:p>
    <w:p w14:paraId="06E90FDC" w14:textId="77777777" w:rsidR="0072706D" w:rsidRDefault="0072706D" w:rsidP="0072706D">
      <w:pPr>
        <w:pStyle w:val="ListParagraph"/>
        <w:numPr>
          <w:ilvl w:val="0"/>
          <w:numId w:val="12"/>
        </w:numPr>
        <w:rPr>
          <w:lang w:val="es-ES"/>
        </w:rPr>
      </w:pPr>
      <w:r>
        <w:rPr>
          <w:lang w:val="es-ES"/>
        </w:rPr>
        <w:t>Paquete Controlador_ CelTAppi</w:t>
      </w:r>
    </w:p>
    <w:p w14:paraId="3612242B" w14:textId="254B3966" w:rsidR="0072706D" w:rsidRDefault="0072706D" w:rsidP="0072706D">
      <w:pPr>
        <w:pStyle w:val="ListParagraph"/>
        <w:numPr>
          <w:ilvl w:val="1"/>
          <w:numId w:val="12"/>
        </w:numPr>
        <w:rPr>
          <w:lang w:val="es-ES"/>
        </w:rPr>
      </w:pPr>
      <w:r>
        <w:rPr>
          <w:lang w:val="es-ES"/>
        </w:rPr>
        <w:t>View EditarInformacionUsuario _Movil, es un controlador el cual se encarga de llevar a cabo las acciones que la pantalla desea realizar.</w:t>
      </w:r>
    </w:p>
    <w:p w14:paraId="710256C4" w14:textId="77777777" w:rsidR="0072706D" w:rsidRDefault="0072706D" w:rsidP="0072706D">
      <w:pPr>
        <w:pStyle w:val="ListParagraph"/>
        <w:numPr>
          <w:ilvl w:val="0"/>
          <w:numId w:val="12"/>
        </w:numPr>
        <w:rPr>
          <w:lang w:val="es-ES"/>
        </w:rPr>
      </w:pPr>
      <w:r>
        <w:rPr>
          <w:lang w:val="es-ES"/>
        </w:rPr>
        <w:t>Paquete Integración TAppi</w:t>
      </w:r>
    </w:p>
    <w:p w14:paraId="01C7928C" w14:textId="338ED0EE" w:rsidR="0072706D" w:rsidRDefault="0072706D" w:rsidP="0072706D">
      <w:pPr>
        <w:pStyle w:val="ListParagraph"/>
        <w:numPr>
          <w:ilvl w:val="1"/>
          <w:numId w:val="12"/>
        </w:numPr>
        <w:rPr>
          <w:lang w:val="es-ES"/>
        </w:rPr>
      </w:pPr>
      <w:r>
        <w:rPr>
          <w:lang w:val="es-ES"/>
        </w:rPr>
        <w:t>Proxy_Celular, consta de un proxy el cual consume recursos del servidor con el fin de tener acceso a la lógica de negocio.</w:t>
      </w:r>
    </w:p>
    <w:p w14:paraId="604DA35B" w14:textId="77777777" w:rsidR="0072706D" w:rsidRDefault="0072706D" w:rsidP="0072706D">
      <w:pPr>
        <w:pStyle w:val="ListParagraph"/>
        <w:numPr>
          <w:ilvl w:val="0"/>
          <w:numId w:val="12"/>
        </w:numPr>
        <w:rPr>
          <w:lang w:val="es-ES"/>
        </w:rPr>
      </w:pPr>
      <w:r>
        <w:rPr>
          <w:lang w:val="es-ES"/>
        </w:rPr>
        <w:t>Paquete Servicios_CelTAppi</w:t>
      </w:r>
    </w:p>
    <w:p w14:paraId="1D80B121" w14:textId="77777777" w:rsidR="0072706D" w:rsidRDefault="0072706D" w:rsidP="0072706D">
      <w:pPr>
        <w:pStyle w:val="ListParagraph"/>
        <w:numPr>
          <w:ilvl w:val="1"/>
          <w:numId w:val="12"/>
        </w:numPr>
        <w:rPr>
          <w:lang w:val="es-ES"/>
        </w:rPr>
      </w:pPr>
      <w:r>
        <w:rPr>
          <w:lang w:val="es-ES"/>
        </w:rPr>
        <w:t>Web Service ServicioWebTriage, es el servicio web que provee información del servidor al celular.</w:t>
      </w:r>
    </w:p>
    <w:p w14:paraId="6D180C03" w14:textId="77777777" w:rsidR="0072706D" w:rsidRDefault="0072706D" w:rsidP="0072706D">
      <w:pPr>
        <w:pStyle w:val="ListParagraph"/>
        <w:numPr>
          <w:ilvl w:val="0"/>
          <w:numId w:val="12"/>
        </w:numPr>
        <w:rPr>
          <w:lang w:val="es-ES"/>
        </w:rPr>
      </w:pPr>
      <w:r>
        <w:rPr>
          <w:lang w:val="es-ES"/>
        </w:rPr>
        <w:t>Paquete Negocio_TAppi</w:t>
      </w:r>
    </w:p>
    <w:p w14:paraId="4E91C4CD" w14:textId="775397FC" w:rsidR="0072706D" w:rsidRDefault="0072706D" w:rsidP="0072706D">
      <w:pPr>
        <w:pStyle w:val="ListParagraph"/>
        <w:numPr>
          <w:ilvl w:val="1"/>
          <w:numId w:val="12"/>
        </w:numPr>
        <w:rPr>
          <w:lang w:val="es-ES"/>
        </w:rPr>
      </w:pPr>
      <w:r>
        <w:rPr>
          <w:lang w:val="es-ES"/>
        </w:rPr>
        <w:t>Fachada EditarInformacionUsuario, es quien contiene la fachada en la cual se debe implementar toda la lógica de negocio del servidor con tal de que el software lleve a cabo las acciones que le corresponden.</w:t>
      </w:r>
    </w:p>
    <w:p w14:paraId="4937D419" w14:textId="77777777" w:rsidR="0072706D" w:rsidRPr="007A1ABA" w:rsidRDefault="0072706D" w:rsidP="0072706D">
      <w:pPr>
        <w:pStyle w:val="ListParagraph"/>
        <w:numPr>
          <w:ilvl w:val="0"/>
          <w:numId w:val="12"/>
        </w:numPr>
        <w:rPr>
          <w:lang w:val="es-ES"/>
        </w:rPr>
      </w:pPr>
      <w:r>
        <w:rPr>
          <w:lang w:val="es-ES"/>
        </w:rPr>
        <w:lastRenderedPageBreak/>
        <w:t>Paquete Entidades, corresponde a las entidades que se van a utilizar con el fin de que el servidor pueda utilizar datos de persistencia.</w:t>
      </w:r>
    </w:p>
    <w:p w14:paraId="45A96DFF" w14:textId="77777777" w:rsidR="0072706D" w:rsidRPr="0072706D" w:rsidRDefault="0072706D" w:rsidP="0072706D">
      <w:pPr>
        <w:rPr>
          <w:lang w:val="es-ES"/>
        </w:rPr>
      </w:pPr>
    </w:p>
    <w:p w14:paraId="00F9A51B" w14:textId="47E452B6" w:rsidR="00CC5374" w:rsidRDefault="00B40A13" w:rsidP="00CC5374">
      <w:pPr>
        <w:keepNext/>
      </w:pPr>
      <w:r>
        <w:rPr>
          <w:noProof/>
          <w:lang w:val="en-US"/>
        </w:rPr>
        <w:drawing>
          <wp:inline distT="0" distB="0" distL="0" distR="0" wp14:anchorId="1D45F20D" wp14:editId="2484BE92">
            <wp:extent cx="5612130" cy="3592195"/>
            <wp:effectExtent l="0" t="0" r="7620" b="825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U - Editar Usuario.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360088A7" w14:textId="48B212C5" w:rsidR="00E468DE" w:rsidRPr="00E468DE" w:rsidRDefault="00CC5374" w:rsidP="00CC5374">
      <w:pPr>
        <w:pStyle w:val="Caption"/>
        <w:rPr>
          <w:lang w:val="es-ES"/>
        </w:rPr>
      </w:pPr>
      <w:bookmarkStart w:id="155" w:name="_Toc457139201"/>
      <w:bookmarkStart w:id="156" w:name="_Toc461437992"/>
      <w:r>
        <w:t xml:space="preserve">Ilustración </w:t>
      </w:r>
      <w:fldSimple w:instr=" SEQ Ilustración \* ARABIC ">
        <w:r w:rsidR="00145C44">
          <w:rPr>
            <w:noProof/>
          </w:rPr>
          <w:t>17</w:t>
        </w:r>
      </w:fldSimple>
      <w:r>
        <w:t xml:space="preserve"> editar información de usuario</w:t>
      </w:r>
      <w:bookmarkEnd w:id="155"/>
      <w:bookmarkEnd w:id="156"/>
    </w:p>
    <w:p w14:paraId="072CC430" w14:textId="46B0A18C" w:rsidR="00E468DE" w:rsidRDefault="00E468DE" w:rsidP="0084075A">
      <w:pPr>
        <w:pStyle w:val="Heading5"/>
        <w:rPr>
          <w:lang w:val="es-ES"/>
        </w:rPr>
      </w:pPr>
      <w:bookmarkStart w:id="157" w:name="_Toc457975394"/>
      <w:bookmarkStart w:id="158" w:name="_Toc457975461"/>
      <w:bookmarkStart w:id="159" w:name="_Toc460168423"/>
      <w:r>
        <w:rPr>
          <w:lang w:val="es-ES"/>
        </w:rPr>
        <w:t>Administrar cuentas</w:t>
      </w:r>
      <w:bookmarkEnd w:id="157"/>
      <w:bookmarkEnd w:id="158"/>
      <w:bookmarkEnd w:id="159"/>
    </w:p>
    <w:p w14:paraId="75228341" w14:textId="6D7F81BD" w:rsidR="0072706D" w:rsidRDefault="0072706D" w:rsidP="0072706D">
      <w:pPr>
        <w:rPr>
          <w:lang w:val="es-ES"/>
        </w:rPr>
      </w:pPr>
      <w:r>
        <w:rPr>
          <w:lang w:val="es-ES"/>
        </w:rPr>
        <w:t>Administrar cuentas es un caso de uso que requiere de lo siguiente para ser implementado:</w:t>
      </w:r>
    </w:p>
    <w:p w14:paraId="48124215" w14:textId="77777777" w:rsidR="0072706D" w:rsidRDefault="0072706D" w:rsidP="0072706D">
      <w:pPr>
        <w:pStyle w:val="ListParagraph"/>
        <w:numPr>
          <w:ilvl w:val="0"/>
          <w:numId w:val="12"/>
        </w:numPr>
        <w:rPr>
          <w:lang w:val="es-ES"/>
        </w:rPr>
      </w:pPr>
      <w:r>
        <w:rPr>
          <w:lang w:val="es-ES"/>
        </w:rPr>
        <w:lastRenderedPageBreak/>
        <w:t>Paquete Vista_CelTAppi</w:t>
      </w:r>
    </w:p>
    <w:p w14:paraId="7F7E0800" w14:textId="574DE5E1" w:rsidR="0072706D" w:rsidRDefault="0072706D" w:rsidP="0072706D">
      <w:pPr>
        <w:pStyle w:val="ListParagraph"/>
        <w:numPr>
          <w:ilvl w:val="1"/>
          <w:numId w:val="12"/>
        </w:numPr>
        <w:rPr>
          <w:lang w:val="es-ES"/>
        </w:rPr>
      </w:pPr>
      <w:r>
        <w:rPr>
          <w:lang w:val="es-ES"/>
        </w:rPr>
        <w:t>Actividad AdministrarCuentas, es una vista en Android de lo que se debe mostrar por pantalla cuando el administrador de la aplicación desea hacer cambios respecto a los usuarios que usan la aplicación.</w:t>
      </w:r>
    </w:p>
    <w:p w14:paraId="2105E92E" w14:textId="77777777" w:rsidR="0072706D" w:rsidRDefault="0072706D" w:rsidP="0072706D">
      <w:pPr>
        <w:pStyle w:val="ListParagraph"/>
        <w:numPr>
          <w:ilvl w:val="0"/>
          <w:numId w:val="12"/>
        </w:numPr>
        <w:rPr>
          <w:lang w:val="es-ES"/>
        </w:rPr>
      </w:pPr>
      <w:r>
        <w:rPr>
          <w:lang w:val="es-ES"/>
        </w:rPr>
        <w:t>Paquete Controlador_ CelTAppi</w:t>
      </w:r>
    </w:p>
    <w:p w14:paraId="7ACF42E1" w14:textId="487CD855" w:rsidR="0072706D" w:rsidRDefault="0072706D" w:rsidP="0072706D">
      <w:pPr>
        <w:pStyle w:val="ListParagraph"/>
        <w:numPr>
          <w:ilvl w:val="1"/>
          <w:numId w:val="12"/>
        </w:numPr>
        <w:rPr>
          <w:lang w:val="es-ES"/>
        </w:rPr>
      </w:pPr>
      <w:r>
        <w:rPr>
          <w:lang w:val="es-ES"/>
        </w:rPr>
        <w:t>View</w:t>
      </w:r>
      <w:r w:rsidRPr="0072706D">
        <w:rPr>
          <w:lang w:val="es-ES"/>
        </w:rPr>
        <w:t xml:space="preserve"> </w:t>
      </w:r>
      <w:r>
        <w:rPr>
          <w:lang w:val="es-ES"/>
        </w:rPr>
        <w:t>AdministrarCuentas_Movil, es un controlador el cual se encarga de llevar a cabo las acciones que la pantalla desea realizar.</w:t>
      </w:r>
    </w:p>
    <w:p w14:paraId="7C45A247" w14:textId="77777777" w:rsidR="0072706D" w:rsidRDefault="0072706D" w:rsidP="0072706D">
      <w:pPr>
        <w:pStyle w:val="ListParagraph"/>
        <w:numPr>
          <w:ilvl w:val="0"/>
          <w:numId w:val="12"/>
        </w:numPr>
        <w:rPr>
          <w:lang w:val="es-ES"/>
        </w:rPr>
      </w:pPr>
      <w:r>
        <w:rPr>
          <w:lang w:val="es-ES"/>
        </w:rPr>
        <w:t>Paquete Integración TAppi</w:t>
      </w:r>
    </w:p>
    <w:p w14:paraId="166F7768" w14:textId="0DBC5972" w:rsidR="0072706D" w:rsidRDefault="0072706D" w:rsidP="0072706D">
      <w:pPr>
        <w:pStyle w:val="ListParagraph"/>
        <w:numPr>
          <w:ilvl w:val="1"/>
          <w:numId w:val="12"/>
        </w:numPr>
        <w:rPr>
          <w:lang w:val="es-ES"/>
        </w:rPr>
      </w:pPr>
      <w:r>
        <w:rPr>
          <w:lang w:val="es-ES"/>
        </w:rPr>
        <w:t>Proxy_Celular, consta de un proxy el cual consume recursos del servidor con el fin de tener acceso a la lógica de negocio.</w:t>
      </w:r>
    </w:p>
    <w:p w14:paraId="4D447CC4" w14:textId="77777777" w:rsidR="0072706D" w:rsidRDefault="0072706D" w:rsidP="0072706D">
      <w:pPr>
        <w:pStyle w:val="ListParagraph"/>
        <w:numPr>
          <w:ilvl w:val="0"/>
          <w:numId w:val="12"/>
        </w:numPr>
        <w:rPr>
          <w:lang w:val="es-ES"/>
        </w:rPr>
      </w:pPr>
      <w:r>
        <w:rPr>
          <w:lang w:val="es-ES"/>
        </w:rPr>
        <w:t>Paquete Servicios_CelTAppi</w:t>
      </w:r>
    </w:p>
    <w:p w14:paraId="57733694" w14:textId="77777777" w:rsidR="0072706D" w:rsidRDefault="0072706D" w:rsidP="0072706D">
      <w:pPr>
        <w:pStyle w:val="ListParagraph"/>
        <w:numPr>
          <w:ilvl w:val="1"/>
          <w:numId w:val="12"/>
        </w:numPr>
        <w:rPr>
          <w:lang w:val="es-ES"/>
        </w:rPr>
      </w:pPr>
      <w:r>
        <w:rPr>
          <w:lang w:val="es-ES"/>
        </w:rPr>
        <w:t>Web Service ServicioWebTriage, es el servicio web que provee información del servidor al celular.</w:t>
      </w:r>
    </w:p>
    <w:p w14:paraId="7A01C1A0" w14:textId="77777777" w:rsidR="0072706D" w:rsidRDefault="0072706D" w:rsidP="0072706D">
      <w:pPr>
        <w:pStyle w:val="ListParagraph"/>
        <w:numPr>
          <w:ilvl w:val="0"/>
          <w:numId w:val="12"/>
        </w:numPr>
        <w:rPr>
          <w:lang w:val="es-ES"/>
        </w:rPr>
      </w:pPr>
      <w:r>
        <w:rPr>
          <w:lang w:val="es-ES"/>
        </w:rPr>
        <w:t>Paquete Negocio_TAppi</w:t>
      </w:r>
    </w:p>
    <w:p w14:paraId="306E0C9D" w14:textId="5059FC14" w:rsidR="0072706D" w:rsidRDefault="0072706D" w:rsidP="0072706D">
      <w:pPr>
        <w:pStyle w:val="ListParagraph"/>
        <w:numPr>
          <w:ilvl w:val="1"/>
          <w:numId w:val="12"/>
        </w:numPr>
        <w:rPr>
          <w:lang w:val="es-ES"/>
        </w:rPr>
      </w:pPr>
      <w:r>
        <w:rPr>
          <w:lang w:val="es-ES"/>
        </w:rPr>
        <w:t>Fachada AdministrarCuentas, es quien contiene la fachada en la cual se debe implementar toda la ló</w:t>
      </w:r>
      <w:r>
        <w:rPr>
          <w:lang w:val="es-ES"/>
        </w:rPr>
        <w:lastRenderedPageBreak/>
        <w:t>gica de negocio del servidor con tal de que el software lleve a cabo las acciones que le corresponden.</w:t>
      </w:r>
    </w:p>
    <w:p w14:paraId="08E6B5AF" w14:textId="77777777" w:rsidR="0072706D" w:rsidRPr="007A1ABA" w:rsidRDefault="0072706D" w:rsidP="0072706D">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5CFA92C2" w14:textId="77777777" w:rsidR="0072706D" w:rsidRPr="0072706D" w:rsidRDefault="0072706D" w:rsidP="0072706D">
      <w:pPr>
        <w:rPr>
          <w:lang w:val="es-ES"/>
        </w:rPr>
      </w:pPr>
    </w:p>
    <w:p w14:paraId="6F5C3E9C" w14:textId="3F277ACE" w:rsidR="00CC5374" w:rsidRDefault="00B40A13" w:rsidP="00CC5374">
      <w:pPr>
        <w:keepNext/>
      </w:pPr>
      <w:r>
        <w:rPr>
          <w:noProof/>
          <w:lang w:val="en-US"/>
        </w:rPr>
        <w:drawing>
          <wp:inline distT="0" distB="0" distL="0" distR="0" wp14:anchorId="689EFF0F" wp14:editId="68353AD1">
            <wp:extent cx="5612130" cy="3592195"/>
            <wp:effectExtent l="0" t="0" r="762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CU - AdministrarCuentas.bmp"/>
                    <pic:cNvPicPr/>
                  </pic:nvPicPr>
                  <pic:blipFill>
                    <a:blip r:embed="rId38">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1C204127" w14:textId="0593E682" w:rsidR="00E468DE" w:rsidRDefault="00CC5374" w:rsidP="00CC5374">
      <w:pPr>
        <w:pStyle w:val="Caption"/>
      </w:pPr>
      <w:bookmarkStart w:id="160" w:name="_Toc457139202"/>
      <w:bookmarkStart w:id="161" w:name="_Toc461437993"/>
      <w:r>
        <w:t xml:space="preserve">Ilustración </w:t>
      </w:r>
      <w:fldSimple w:instr=" SEQ Ilustración \* ARABIC ">
        <w:r w:rsidR="00145C44">
          <w:rPr>
            <w:noProof/>
          </w:rPr>
          <w:t>18</w:t>
        </w:r>
      </w:fldSimple>
      <w:r>
        <w:t xml:space="preserve"> administrar cuentas</w:t>
      </w:r>
      <w:bookmarkEnd w:id="160"/>
      <w:bookmarkEnd w:id="161"/>
    </w:p>
    <w:p w14:paraId="574C855A" w14:textId="77777777" w:rsidR="008C5415" w:rsidRPr="008C5415" w:rsidRDefault="008C5415" w:rsidP="008C5415"/>
    <w:p w14:paraId="4C67D704" w14:textId="673D90F7" w:rsidR="00E468DE" w:rsidRDefault="00E468DE" w:rsidP="0084075A">
      <w:pPr>
        <w:pStyle w:val="Heading5"/>
        <w:rPr>
          <w:lang w:val="es-ES"/>
        </w:rPr>
      </w:pPr>
      <w:bookmarkStart w:id="162" w:name="_Toc457975395"/>
      <w:bookmarkStart w:id="163" w:name="_Toc457975462"/>
      <w:bookmarkStart w:id="164" w:name="_Toc460168424"/>
      <w:r>
        <w:rPr>
          <w:lang w:val="es-ES"/>
        </w:rPr>
        <w:lastRenderedPageBreak/>
        <w:t>Georreferenciar hospital cercano</w:t>
      </w:r>
      <w:bookmarkEnd w:id="162"/>
      <w:bookmarkEnd w:id="163"/>
      <w:r w:rsidR="006A4264">
        <w:rPr>
          <w:lang w:val="es-ES"/>
        </w:rPr>
        <w:t xml:space="preserve"> y direccionar a la farmacia</w:t>
      </w:r>
      <w:bookmarkEnd w:id="164"/>
    </w:p>
    <w:p w14:paraId="779E4487" w14:textId="23D5CA4D" w:rsidR="008C5415" w:rsidRDefault="008C5415" w:rsidP="008C5415">
      <w:pPr>
        <w:rPr>
          <w:lang w:val="es-ES"/>
        </w:rPr>
      </w:pPr>
      <w:r>
        <w:rPr>
          <w:lang w:val="es-ES"/>
        </w:rPr>
        <w:t>Georreferenciar hospital cercano</w:t>
      </w:r>
      <w:r w:rsidR="006A4264">
        <w:rPr>
          <w:lang w:val="es-ES"/>
        </w:rPr>
        <w:t xml:space="preserve"> y direccionar a la farmacia funcionan de manera similar por lo tanto estos casos de uso requiere una arquitectura como la que se evidencia a cont</w:t>
      </w:r>
      <w:r w:rsidR="00BA284D">
        <w:rPr>
          <w:lang w:val="es-ES"/>
        </w:rPr>
        <w:t>inuación, teniendo en cuenta</w:t>
      </w:r>
      <w:r w:rsidR="006A4264">
        <w:rPr>
          <w:lang w:val="es-ES"/>
        </w:rPr>
        <w:t xml:space="preserve"> en direccionar a la farmacia, los diferentes componentes tienen el nombre de DireccionarFarmacia y no GeorreferenciarHospitalCercano. Son unos casos de uso que requieren</w:t>
      </w:r>
      <w:r>
        <w:rPr>
          <w:lang w:val="es-ES"/>
        </w:rPr>
        <w:t xml:space="preserve"> de lo siguiente para ser implementado:</w:t>
      </w:r>
    </w:p>
    <w:p w14:paraId="0DB7EEE0" w14:textId="77777777" w:rsidR="008C5415" w:rsidRDefault="008C5415" w:rsidP="008C5415">
      <w:pPr>
        <w:pStyle w:val="ListParagraph"/>
        <w:numPr>
          <w:ilvl w:val="0"/>
          <w:numId w:val="12"/>
        </w:numPr>
        <w:rPr>
          <w:lang w:val="es-ES"/>
        </w:rPr>
      </w:pPr>
      <w:r>
        <w:rPr>
          <w:lang w:val="es-ES"/>
        </w:rPr>
        <w:t>Paquete Vista_CelTAppi</w:t>
      </w:r>
    </w:p>
    <w:p w14:paraId="6453B65A" w14:textId="2E8E5915" w:rsidR="008C5415" w:rsidRDefault="008C5415" w:rsidP="008C5415">
      <w:pPr>
        <w:pStyle w:val="ListParagraph"/>
        <w:numPr>
          <w:ilvl w:val="1"/>
          <w:numId w:val="12"/>
        </w:numPr>
        <w:rPr>
          <w:lang w:val="es-ES"/>
        </w:rPr>
      </w:pPr>
      <w:r>
        <w:rPr>
          <w:lang w:val="es-ES"/>
        </w:rPr>
        <w:t>Actividad GeorreferenciarHospitalCercano es una vista en Android de lo que se debe mostrar por pantalla cuando se desea mostrar el hospital más cercano de acuerdo a la ubicación actual que presente el paciente con el fin de que se acerque a urgencias.</w:t>
      </w:r>
    </w:p>
    <w:p w14:paraId="7A8796A0" w14:textId="77777777" w:rsidR="008C5415" w:rsidRDefault="008C5415" w:rsidP="008C5415">
      <w:pPr>
        <w:pStyle w:val="ListParagraph"/>
        <w:numPr>
          <w:ilvl w:val="0"/>
          <w:numId w:val="12"/>
        </w:numPr>
        <w:rPr>
          <w:lang w:val="es-ES"/>
        </w:rPr>
      </w:pPr>
      <w:r>
        <w:rPr>
          <w:lang w:val="es-ES"/>
        </w:rPr>
        <w:t>Paquete Controlador_ CelTAppi</w:t>
      </w:r>
    </w:p>
    <w:p w14:paraId="3EAA6299" w14:textId="716A8B28" w:rsidR="008C5415" w:rsidRDefault="008C5415" w:rsidP="008C5415">
      <w:pPr>
        <w:pStyle w:val="ListParagraph"/>
        <w:numPr>
          <w:ilvl w:val="1"/>
          <w:numId w:val="12"/>
        </w:numPr>
        <w:rPr>
          <w:lang w:val="es-ES"/>
        </w:rPr>
      </w:pPr>
      <w:r>
        <w:rPr>
          <w:lang w:val="es-ES"/>
        </w:rPr>
        <w:t>View</w:t>
      </w:r>
      <w:r w:rsidRPr="0072706D">
        <w:rPr>
          <w:lang w:val="es-ES"/>
        </w:rPr>
        <w:t xml:space="preserve"> </w:t>
      </w:r>
      <w:r>
        <w:rPr>
          <w:lang w:val="es-ES"/>
        </w:rPr>
        <w:t>GeorreferenciarHospitalCercano_Movil, es un controlador el cual se encarga de llevar a cabo las acciones que la pantalla desea realizar.</w:t>
      </w:r>
    </w:p>
    <w:p w14:paraId="299565C5" w14:textId="77777777" w:rsidR="008C5415" w:rsidRDefault="008C5415" w:rsidP="008C5415">
      <w:pPr>
        <w:pStyle w:val="ListParagraph"/>
        <w:numPr>
          <w:ilvl w:val="0"/>
          <w:numId w:val="12"/>
        </w:numPr>
        <w:rPr>
          <w:lang w:val="es-ES"/>
        </w:rPr>
      </w:pPr>
      <w:r>
        <w:rPr>
          <w:lang w:val="es-ES"/>
        </w:rPr>
        <w:t>Paquete Integración TAppi</w:t>
      </w:r>
    </w:p>
    <w:p w14:paraId="636DF667" w14:textId="377159E9" w:rsidR="008C5415" w:rsidRDefault="008C5415" w:rsidP="008C5415">
      <w:pPr>
        <w:pStyle w:val="ListParagraph"/>
        <w:numPr>
          <w:ilvl w:val="1"/>
          <w:numId w:val="12"/>
        </w:numPr>
        <w:rPr>
          <w:lang w:val="es-ES"/>
        </w:rPr>
      </w:pPr>
      <w:r>
        <w:rPr>
          <w:lang w:val="es-ES"/>
        </w:rPr>
        <w:lastRenderedPageBreak/>
        <w:t>Proxy_Celular, consta de un proxy el cual consume recursos del servidor con el fin de tener acceso a la lógica de negocio.</w:t>
      </w:r>
    </w:p>
    <w:p w14:paraId="0C92C455" w14:textId="77777777" w:rsidR="008C5415" w:rsidRDefault="008C5415" w:rsidP="008C5415">
      <w:pPr>
        <w:pStyle w:val="ListParagraph"/>
        <w:numPr>
          <w:ilvl w:val="0"/>
          <w:numId w:val="12"/>
        </w:numPr>
        <w:rPr>
          <w:lang w:val="es-ES"/>
        </w:rPr>
      </w:pPr>
      <w:r>
        <w:rPr>
          <w:lang w:val="es-ES"/>
        </w:rPr>
        <w:t>Paquete Servicios_CelTAppi</w:t>
      </w:r>
    </w:p>
    <w:p w14:paraId="7582AE78" w14:textId="77777777" w:rsidR="008C5415" w:rsidRDefault="008C5415" w:rsidP="008C5415">
      <w:pPr>
        <w:pStyle w:val="ListParagraph"/>
        <w:numPr>
          <w:ilvl w:val="1"/>
          <w:numId w:val="12"/>
        </w:numPr>
        <w:rPr>
          <w:lang w:val="es-ES"/>
        </w:rPr>
      </w:pPr>
      <w:r>
        <w:rPr>
          <w:lang w:val="es-ES"/>
        </w:rPr>
        <w:t>Web Service ServicioWebTriage, es el servicio web que provee información del servidor al celular.</w:t>
      </w:r>
    </w:p>
    <w:p w14:paraId="316C1746" w14:textId="77777777" w:rsidR="008C5415" w:rsidRDefault="008C5415" w:rsidP="008C5415">
      <w:pPr>
        <w:pStyle w:val="ListParagraph"/>
        <w:numPr>
          <w:ilvl w:val="0"/>
          <w:numId w:val="12"/>
        </w:numPr>
        <w:rPr>
          <w:lang w:val="es-ES"/>
        </w:rPr>
      </w:pPr>
      <w:r>
        <w:rPr>
          <w:lang w:val="es-ES"/>
        </w:rPr>
        <w:t>Paquete Negocio_TAppi</w:t>
      </w:r>
    </w:p>
    <w:p w14:paraId="1AC59EA4" w14:textId="2C966C38" w:rsidR="008C5415" w:rsidRDefault="008C5415" w:rsidP="008C5415">
      <w:pPr>
        <w:pStyle w:val="ListParagraph"/>
        <w:numPr>
          <w:ilvl w:val="1"/>
          <w:numId w:val="12"/>
        </w:numPr>
        <w:rPr>
          <w:lang w:val="es-ES"/>
        </w:rPr>
      </w:pPr>
      <w:r>
        <w:rPr>
          <w:lang w:val="es-ES"/>
        </w:rPr>
        <w:t>Fachada GeorreferenciarHospitalCercano, es quien contiene la fachada en la cual se debe implementar toda la lógica de negocio del servidor con tal de que el software lleve a cabo las acciones que le corresponden.</w:t>
      </w:r>
    </w:p>
    <w:p w14:paraId="2A63B4A0" w14:textId="77777777" w:rsidR="008C5415" w:rsidRDefault="008C5415" w:rsidP="008C5415">
      <w:pPr>
        <w:pStyle w:val="ListParagraph"/>
        <w:numPr>
          <w:ilvl w:val="0"/>
          <w:numId w:val="12"/>
        </w:numPr>
        <w:rPr>
          <w:lang w:val="es-ES"/>
        </w:rPr>
      </w:pPr>
      <w:r>
        <w:rPr>
          <w:lang w:val="es-ES"/>
        </w:rPr>
        <w:t>Paquete Entidades, corresponde a las entidades que se van a utilizar con el fin de que el servidor pueda utilizar datos de persistencia.</w:t>
      </w:r>
    </w:p>
    <w:p w14:paraId="1445842F" w14:textId="73C59F20" w:rsidR="008C5415" w:rsidRPr="007A1ABA" w:rsidRDefault="008C5415" w:rsidP="008C5415">
      <w:pPr>
        <w:pStyle w:val="ListParagraph"/>
        <w:numPr>
          <w:ilvl w:val="0"/>
          <w:numId w:val="12"/>
        </w:numPr>
        <w:rPr>
          <w:lang w:val="es-ES"/>
        </w:rPr>
      </w:pPr>
      <w:r>
        <w:rPr>
          <w:lang w:val="es-ES"/>
        </w:rPr>
        <w:t xml:space="preserve">GPS, es el dispositivo que </w:t>
      </w:r>
      <w:r w:rsidR="00083C1E">
        <w:rPr>
          <w:lang w:val="es-ES"/>
        </w:rPr>
        <w:t>el celular tiene con el fin de proporcionar la ubicación del usuario a la aplicación.</w:t>
      </w:r>
    </w:p>
    <w:p w14:paraId="2A76E968" w14:textId="77777777" w:rsidR="008C5415" w:rsidRPr="008C5415" w:rsidRDefault="008C5415" w:rsidP="008C5415">
      <w:pPr>
        <w:rPr>
          <w:lang w:val="es-ES"/>
        </w:rPr>
      </w:pPr>
    </w:p>
    <w:p w14:paraId="48AB8908" w14:textId="233CF432" w:rsidR="00CC5374" w:rsidRDefault="00B40A13" w:rsidP="00CC5374">
      <w:pPr>
        <w:keepNext/>
      </w:pPr>
      <w:r>
        <w:rPr>
          <w:noProof/>
          <w:lang w:val="en-US"/>
        </w:rPr>
        <w:lastRenderedPageBreak/>
        <w:drawing>
          <wp:inline distT="0" distB="0" distL="0" distR="0" wp14:anchorId="7470EC6A" wp14:editId="3874498C">
            <wp:extent cx="5612130" cy="4597400"/>
            <wp:effectExtent l="0" t="0" r="762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CU - Georreferenciar hospital mas cercano.bmp"/>
                    <pic:cNvPicPr/>
                  </pic:nvPicPr>
                  <pic:blipFill>
                    <a:blip r:embed="rId39">
                      <a:extLst>
                        <a:ext uri="{28A0092B-C50C-407E-A947-70E740481C1C}">
                          <a14:useLocalDpi xmlns:a14="http://schemas.microsoft.com/office/drawing/2010/main" val="0"/>
                        </a:ext>
                      </a:extLst>
                    </a:blip>
                    <a:stretch>
                      <a:fillRect/>
                    </a:stretch>
                  </pic:blipFill>
                  <pic:spPr>
                    <a:xfrm>
                      <a:off x="0" y="0"/>
                      <a:ext cx="5612130" cy="4597400"/>
                    </a:xfrm>
                    <a:prstGeom prst="rect">
                      <a:avLst/>
                    </a:prstGeom>
                  </pic:spPr>
                </pic:pic>
              </a:graphicData>
            </a:graphic>
          </wp:inline>
        </w:drawing>
      </w:r>
    </w:p>
    <w:p w14:paraId="70E7E60F" w14:textId="5660CD60" w:rsidR="00CC5374" w:rsidRDefault="00CC5374" w:rsidP="00CC5374">
      <w:pPr>
        <w:pStyle w:val="Caption"/>
      </w:pPr>
      <w:bookmarkStart w:id="165" w:name="_Toc457139203"/>
      <w:bookmarkStart w:id="166" w:name="_Toc461437994"/>
      <w:r>
        <w:t xml:space="preserve">Ilustración </w:t>
      </w:r>
      <w:fldSimple w:instr=" SEQ Ilustración \* ARABIC ">
        <w:r w:rsidR="00145C44">
          <w:rPr>
            <w:noProof/>
          </w:rPr>
          <w:t>19</w:t>
        </w:r>
      </w:fldSimple>
      <w:r>
        <w:t xml:space="preserve"> georreferenciar hospital </w:t>
      </w:r>
      <w:r w:rsidR="008C5415">
        <w:t>más</w:t>
      </w:r>
      <w:r>
        <w:t xml:space="preserve"> cercano</w:t>
      </w:r>
      <w:bookmarkEnd w:id="165"/>
      <w:bookmarkEnd w:id="166"/>
    </w:p>
    <w:p w14:paraId="2CA68807" w14:textId="77777777" w:rsidR="00083C1E" w:rsidRPr="00083C1E" w:rsidRDefault="00083C1E" w:rsidP="00083C1E"/>
    <w:p w14:paraId="20BF300A" w14:textId="77777777" w:rsidR="000E4EB9" w:rsidRPr="008B5774" w:rsidRDefault="006316DD" w:rsidP="000E4EB9">
      <w:pPr>
        <w:pStyle w:val="Heading5"/>
      </w:pPr>
      <w:bookmarkStart w:id="167" w:name="_Toc460168425"/>
      <w:r w:rsidRPr="008B5774">
        <w:t>Contactar líneas de emergencia</w:t>
      </w:r>
      <w:bookmarkEnd w:id="167"/>
    </w:p>
    <w:p w14:paraId="61E1711F" w14:textId="34691D88" w:rsidR="000E4EB9" w:rsidRPr="000E4EB9" w:rsidRDefault="000E4EB9" w:rsidP="000E4EB9">
      <w:pPr>
        <w:rPr>
          <w:highlight w:val="yellow"/>
        </w:rPr>
      </w:pPr>
      <w:r>
        <w:rPr>
          <w:lang w:val="es-ES"/>
        </w:rPr>
        <w:t>Contactar líneas de emergencia</w:t>
      </w:r>
      <w:r w:rsidRPr="000E4EB9">
        <w:rPr>
          <w:lang w:val="es-ES"/>
        </w:rPr>
        <w:t xml:space="preserve"> es un caso de uso que requiere de lo siguiente para ser implementado</w:t>
      </w:r>
    </w:p>
    <w:p w14:paraId="06454EBC" w14:textId="77777777" w:rsidR="000E4EB9" w:rsidRDefault="000E4EB9" w:rsidP="000E4EB9">
      <w:pPr>
        <w:pStyle w:val="ListParagraph"/>
        <w:numPr>
          <w:ilvl w:val="0"/>
          <w:numId w:val="12"/>
        </w:numPr>
        <w:rPr>
          <w:lang w:val="es-ES"/>
        </w:rPr>
      </w:pPr>
      <w:r>
        <w:rPr>
          <w:lang w:val="es-ES"/>
        </w:rPr>
        <w:t>Paquete Vista_CelTAppi</w:t>
      </w:r>
    </w:p>
    <w:p w14:paraId="2BEA2AE9" w14:textId="28867F91" w:rsidR="000E4EB9" w:rsidRDefault="000E4EB9" w:rsidP="000E4EB9">
      <w:pPr>
        <w:pStyle w:val="ListParagraph"/>
        <w:numPr>
          <w:ilvl w:val="1"/>
          <w:numId w:val="12"/>
        </w:numPr>
        <w:rPr>
          <w:lang w:val="es-ES"/>
        </w:rPr>
      </w:pPr>
      <w:r>
        <w:rPr>
          <w:lang w:val="es-ES"/>
        </w:rPr>
        <w:lastRenderedPageBreak/>
        <w:t>Actividad ContactarLineasEmergencia es una vista en Android de lo que se debe mostrar por pantalla cuando se desea mostrar las líneas de emergencia a las cuales llamar.</w:t>
      </w:r>
    </w:p>
    <w:p w14:paraId="517CF15A" w14:textId="77777777" w:rsidR="000E4EB9" w:rsidRDefault="000E4EB9" w:rsidP="000E4EB9">
      <w:pPr>
        <w:pStyle w:val="ListParagraph"/>
        <w:numPr>
          <w:ilvl w:val="0"/>
          <w:numId w:val="12"/>
        </w:numPr>
        <w:rPr>
          <w:lang w:val="es-ES"/>
        </w:rPr>
      </w:pPr>
      <w:r>
        <w:rPr>
          <w:lang w:val="es-ES"/>
        </w:rPr>
        <w:t>Paquete Controlador_ CelTAppi</w:t>
      </w:r>
    </w:p>
    <w:p w14:paraId="4143F930" w14:textId="099FD2EF" w:rsidR="000E4EB9" w:rsidRDefault="000E4EB9" w:rsidP="000E4EB9">
      <w:pPr>
        <w:pStyle w:val="ListParagraph"/>
        <w:numPr>
          <w:ilvl w:val="1"/>
          <w:numId w:val="12"/>
        </w:numPr>
        <w:rPr>
          <w:lang w:val="es-ES"/>
        </w:rPr>
      </w:pPr>
      <w:r>
        <w:rPr>
          <w:lang w:val="es-ES"/>
        </w:rPr>
        <w:t>View ContactarLineasEmergencia_Movil, es un controlador el cual se encarga de llevar a cabo las acciones que la pantalla desea realizar.</w:t>
      </w:r>
    </w:p>
    <w:p w14:paraId="641529D2" w14:textId="77777777" w:rsidR="00B40A13" w:rsidRDefault="00B40A13" w:rsidP="00B40A13">
      <w:pPr>
        <w:pStyle w:val="ListParagraph"/>
        <w:numPr>
          <w:ilvl w:val="0"/>
          <w:numId w:val="12"/>
        </w:numPr>
        <w:rPr>
          <w:lang w:val="es-ES"/>
        </w:rPr>
      </w:pPr>
      <w:r>
        <w:rPr>
          <w:lang w:val="es-ES"/>
        </w:rPr>
        <w:t>Paquete Integración TAppi</w:t>
      </w:r>
    </w:p>
    <w:p w14:paraId="1AF257F3" w14:textId="77777777" w:rsidR="00B40A13" w:rsidRDefault="00B40A13" w:rsidP="00B40A13">
      <w:pPr>
        <w:pStyle w:val="ListParagraph"/>
        <w:numPr>
          <w:ilvl w:val="1"/>
          <w:numId w:val="12"/>
        </w:numPr>
        <w:rPr>
          <w:lang w:val="es-ES"/>
        </w:rPr>
      </w:pPr>
      <w:r>
        <w:rPr>
          <w:lang w:val="es-ES"/>
        </w:rPr>
        <w:t>Proxy_Celular, consta de un proxy el cual consume recursos del servidor con el fin de tener acceso a la lógica de negocio.</w:t>
      </w:r>
    </w:p>
    <w:p w14:paraId="5E24C604" w14:textId="77777777" w:rsidR="00B40A13" w:rsidRDefault="00B40A13" w:rsidP="00B40A13">
      <w:pPr>
        <w:pStyle w:val="ListParagraph"/>
        <w:numPr>
          <w:ilvl w:val="0"/>
          <w:numId w:val="12"/>
        </w:numPr>
        <w:rPr>
          <w:lang w:val="es-ES"/>
        </w:rPr>
      </w:pPr>
      <w:r>
        <w:rPr>
          <w:lang w:val="es-ES"/>
        </w:rPr>
        <w:t>Paquete Servicios_CelTAppi</w:t>
      </w:r>
    </w:p>
    <w:p w14:paraId="43CD5EE5" w14:textId="77777777" w:rsidR="00B40A13" w:rsidRDefault="00B40A13" w:rsidP="00B40A13">
      <w:pPr>
        <w:pStyle w:val="ListParagraph"/>
        <w:numPr>
          <w:ilvl w:val="1"/>
          <w:numId w:val="12"/>
        </w:numPr>
        <w:rPr>
          <w:lang w:val="es-ES"/>
        </w:rPr>
      </w:pPr>
      <w:r>
        <w:rPr>
          <w:lang w:val="es-ES"/>
        </w:rPr>
        <w:t>Web Service ServicioWebTriage, es el servicio web que provee información del servidor al celular.</w:t>
      </w:r>
    </w:p>
    <w:p w14:paraId="38BE500F" w14:textId="77777777" w:rsidR="00B40A13" w:rsidRDefault="00B40A13" w:rsidP="00B40A13">
      <w:pPr>
        <w:pStyle w:val="ListParagraph"/>
        <w:numPr>
          <w:ilvl w:val="0"/>
          <w:numId w:val="12"/>
        </w:numPr>
        <w:rPr>
          <w:lang w:val="es-ES"/>
        </w:rPr>
      </w:pPr>
      <w:r>
        <w:rPr>
          <w:lang w:val="es-ES"/>
        </w:rPr>
        <w:t>Paquete Negocio_TAppi</w:t>
      </w:r>
    </w:p>
    <w:p w14:paraId="0E77DABB" w14:textId="77777777" w:rsidR="00F82B7B" w:rsidRDefault="00B40A13" w:rsidP="00F82B7B">
      <w:pPr>
        <w:pStyle w:val="ListParagraph"/>
        <w:numPr>
          <w:ilvl w:val="1"/>
          <w:numId w:val="12"/>
        </w:numPr>
        <w:rPr>
          <w:lang w:val="es-ES"/>
        </w:rPr>
      </w:pPr>
      <w:r>
        <w:rPr>
          <w:lang w:val="es-ES"/>
        </w:rPr>
        <w:t xml:space="preserve">Fachada </w:t>
      </w:r>
      <w:r w:rsidR="00F82B7B">
        <w:rPr>
          <w:lang w:val="es-ES"/>
        </w:rPr>
        <w:t>ContactarLineasEmergencia</w:t>
      </w:r>
      <w:r>
        <w:rPr>
          <w:lang w:val="es-ES"/>
        </w:rPr>
        <w:t xml:space="preserve">, es quien contiene la fachada en la cual se debe implementar toda la lógica de negocio del servidor con tal de que el </w:t>
      </w:r>
      <w:r w:rsidRPr="00F82B7B">
        <w:rPr>
          <w:lang w:val="es-ES"/>
        </w:rPr>
        <w:t>software lleve a cabo las acciones que le corresponden.</w:t>
      </w:r>
    </w:p>
    <w:p w14:paraId="1F860088" w14:textId="270EF454" w:rsidR="000E4EB9" w:rsidRPr="00F82B7B" w:rsidRDefault="00B40A13" w:rsidP="00F82B7B">
      <w:pPr>
        <w:pStyle w:val="ListParagraph"/>
        <w:numPr>
          <w:ilvl w:val="0"/>
          <w:numId w:val="12"/>
        </w:numPr>
        <w:rPr>
          <w:lang w:val="es-ES"/>
        </w:rPr>
      </w:pPr>
      <w:r w:rsidRPr="00F82B7B">
        <w:rPr>
          <w:lang w:val="es-ES"/>
        </w:rPr>
        <w:lastRenderedPageBreak/>
        <w:t>Paquete Entidades, corresponde a las entidades que se van a utilizar con el fin de que el servidor pueda utilizar datos de persistencia.</w:t>
      </w:r>
    </w:p>
    <w:p w14:paraId="3D98EE08" w14:textId="77777777" w:rsidR="00F82B7B" w:rsidRPr="00F82B7B" w:rsidRDefault="00F82B7B" w:rsidP="00F82B7B">
      <w:pPr>
        <w:rPr>
          <w:highlight w:val="yellow"/>
        </w:rPr>
      </w:pPr>
    </w:p>
    <w:p w14:paraId="4BEEF18C" w14:textId="26DF07A5" w:rsidR="00BA284D" w:rsidRDefault="00B40A13" w:rsidP="00BA284D">
      <w:pPr>
        <w:keepNext/>
      </w:pPr>
      <w:r>
        <w:rPr>
          <w:noProof/>
          <w:lang w:val="en-US"/>
        </w:rPr>
        <w:drawing>
          <wp:inline distT="0" distB="0" distL="0" distR="0" wp14:anchorId="55351736" wp14:editId="6F9FEFB5">
            <wp:extent cx="5612130" cy="4961255"/>
            <wp:effectExtent l="0" t="0" r="762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CU - Contactar lineas de emergencia.bmp"/>
                    <pic:cNvPicPr/>
                  </pic:nvPicPr>
                  <pic:blipFill>
                    <a:blip r:embed="rId40">
                      <a:extLst>
                        <a:ext uri="{28A0092B-C50C-407E-A947-70E740481C1C}">
                          <a14:useLocalDpi xmlns:a14="http://schemas.microsoft.com/office/drawing/2010/main" val="0"/>
                        </a:ext>
                      </a:extLst>
                    </a:blip>
                    <a:stretch>
                      <a:fillRect/>
                    </a:stretch>
                  </pic:blipFill>
                  <pic:spPr>
                    <a:xfrm>
                      <a:off x="0" y="0"/>
                      <a:ext cx="5612130" cy="4961255"/>
                    </a:xfrm>
                    <a:prstGeom prst="rect">
                      <a:avLst/>
                    </a:prstGeom>
                  </pic:spPr>
                </pic:pic>
              </a:graphicData>
            </a:graphic>
          </wp:inline>
        </w:drawing>
      </w:r>
    </w:p>
    <w:p w14:paraId="04027ABC" w14:textId="2E8FCD27" w:rsidR="00CC5374" w:rsidRDefault="00BA284D" w:rsidP="00BA284D">
      <w:pPr>
        <w:pStyle w:val="Caption"/>
        <w:rPr>
          <w:lang w:val="es-ES"/>
        </w:rPr>
      </w:pPr>
      <w:bookmarkStart w:id="168" w:name="_Toc461437995"/>
      <w:r>
        <w:t xml:space="preserve">Ilustración </w:t>
      </w:r>
      <w:fldSimple w:instr=" SEQ Ilustración \* ARABIC ">
        <w:r w:rsidR="00145C44">
          <w:rPr>
            <w:noProof/>
          </w:rPr>
          <w:t>20</w:t>
        </w:r>
      </w:fldSimple>
      <w:r>
        <w:t xml:space="preserve"> Contactar líneas de emergencia</w:t>
      </w:r>
      <w:bookmarkEnd w:id="168"/>
    </w:p>
    <w:p w14:paraId="536BD917" w14:textId="77777777" w:rsidR="000E4EB9" w:rsidRPr="00CC5374" w:rsidRDefault="000E4EB9" w:rsidP="00CC5374">
      <w:pPr>
        <w:rPr>
          <w:lang w:val="es-ES"/>
        </w:rPr>
      </w:pPr>
    </w:p>
    <w:p w14:paraId="6330606A" w14:textId="77777777" w:rsidR="00F9524C" w:rsidRDefault="00F9524C" w:rsidP="0084075A">
      <w:pPr>
        <w:pStyle w:val="Heading3"/>
        <w:rPr>
          <w:rFonts w:eastAsia="Times New Roman"/>
          <w:lang w:val="es-ES"/>
        </w:rPr>
      </w:pPr>
      <w:bookmarkStart w:id="169" w:name="_Toc455578684"/>
      <w:bookmarkStart w:id="170" w:name="_Toc455579114"/>
      <w:bookmarkStart w:id="171" w:name="_Toc457139231"/>
      <w:bookmarkStart w:id="172" w:name="_Toc457975398"/>
      <w:bookmarkStart w:id="173" w:name="_Toc457975465"/>
      <w:bookmarkStart w:id="174" w:name="_Toc460168426"/>
      <w:r w:rsidRPr="00F9524C">
        <w:rPr>
          <w:rFonts w:eastAsia="Times New Roman"/>
          <w:lang w:val="es-ES"/>
        </w:rPr>
        <w:t>Comportamiento del Sistema</w:t>
      </w:r>
      <w:bookmarkEnd w:id="169"/>
      <w:bookmarkEnd w:id="170"/>
      <w:bookmarkEnd w:id="171"/>
      <w:bookmarkEnd w:id="172"/>
      <w:bookmarkEnd w:id="173"/>
      <w:bookmarkEnd w:id="174"/>
    </w:p>
    <w:p w14:paraId="3DBBFE3D" w14:textId="371C9D1C" w:rsidR="00E9311E" w:rsidRPr="00E9311E" w:rsidRDefault="005F7D86" w:rsidP="00E9311E">
      <w:pPr>
        <w:rPr>
          <w:lang w:val="es-ES"/>
        </w:rPr>
        <w:sectPr w:rsidR="00E9311E" w:rsidRPr="00E9311E" w:rsidSect="008026A1">
          <w:pgSz w:w="12240" w:h="15840"/>
          <w:pgMar w:top="1417" w:right="1701" w:bottom="1417" w:left="1701" w:header="708" w:footer="708" w:gutter="0"/>
          <w:cols w:space="708"/>
          <w:titlePg/>
          <w:docGrid w:linePitch="360"/>
        </w:sectPr>
      </w:pPr>
      <w:r>
        <w:rPr>
          <w:lang w:val="es-ES"/>
        </w:rPr>
        <w:t>El pro</w:t>
      </w:r>
      <w:r w:rsidR="006A4018">
        <w:rPr>
          <w:lang w:val="es-ES"/>
        </w:rPr>
        <w:t xml:space="preserve">pósito de esta sección es que el programador entienda como cambia el sistema en el tiempo, provee una guía general de la secuencia que se debe llevar a cabo en los diferentes componentes del software con el fin de que se ejecute de manera efectiva, concreta y correcta. </w:t>
      </w:r>
      <w:r w:rsidR="00E9311E">
        <w:rPr>
          <w:lang w:val="es-ES"/>
        </w:rPr>
        <w:t>Finalmente se puede ver un diagrama de secuencia con el flujo general de la información que va a contener el proyecto en general.</w:t>
      </w:r>
    </w:p>
    <w:p w14:paraId="65019447" w14:textId="0593A472" w:rsidR="00E9311E" w:rsidRDefault="009354B2" w:rsidP="0084075A">
      <w:pPr>
        <w:pStyle w:val="Heading4"/>
        <w:rPr>
          <w:noProof/>
          <w:lang w:eastAsia="es-CO"/>
        </w:rPr>
      </w:pPr>
      <w:r>
        <w:rPr>
          <w:noProof/>
          <w:lang w:eastAsia="es-CO"/>
        </w:rPr>
        <w:lastRenderedPageBreak/>
        <w:t xml:space="preserve"> </w:t>
      </w:r>
      <w:bookmarkStart w:id="175" w:name="_Toc457975399"/>
      <w:bookmarkStart w:id="176" w:name="_Toc457975466"/>
      <w:bookmarkStart w:id="177" w:name="_Toc460168427"/>
      <w:r w:rsidR="00E9311E">
        <w:rPr>
          <w:noProof/>
          <w:lang w:eastAsia="es-CO"/>
        </w:rPr>
        <w:t xml:space="preserve">Caso de uso </w:t>
      </w:r>
      <w:bookmarkEnd w:id="175"/>
      <w:bookmarkEnd w:id="176"/>
      <w:r w:rsidR="00197FDD">
        <w:rPr>
          <w:noProof/>
          <w:lang w:eastAsia="es-CO"/>
        </w:rPr>
        <w:t>General</w:t>
      </w:r>
      <w:bookmarkEnd w:id="177"/>
      <w:r w:rsidR="00197FDD">
        <w:rPr>
          <w:noProof/>
          <w:lang w:eastAsia="es-CO"/>
        </w:rPr>
        <w:t xml:space="preserve"> </w:t>
      </w:r>
    </w:p>
    <w:p w14:paraId="314A8662" w14:textId="6E06DE9C" w:rsidR="00E9311E" w:rsidRDefault="00197FDD" w:rsidP="00197FDD">
      <w:pPr>
        <w:rPr>
          <w:lang w:eastAsia="es-CO"/>
        </w:rPr>
      </w:pPr>
      <w:r>
        <w:rPr>
          <w:lang w:eastAsia="es-CO"/>
        </w:rPr>
        <w:t xml:space="preserve">La ilustración a continuación muestra cómo se relacionan los elementos que se encuentran en el celular con la lógica de negocio en el servidor. Primero hay una actividad, la cual posteriormente se conecta con una vista (controlador), para conectarse por medio de un proxy y un web service a la lógica de negocio. Cabe resaltar que este es el flujo general de </w:t>
      </w:r>
      <w:r w:rsidR="00145C44">
        <w:rPr>
          <w:lang w:eastAsia="es-CO"/>
        </w:rPr>
        <w:t>la información de la aplicación, para cada caso de uso las entradas y las salidas son diferentes.</w:t>
      </w:r>
    </w:p>
    <w:p w14:paraId="668CF9C6" w14:textId="1B936D45" w:rsidR="00197FDD" w:rsidRDefault="00145C44" w:rsidP="00145C44">
      <w:r>
        <w:rPr>
          <w:noProof/>
          <w:lang w:val="en-US"/>
        </w:rPr>
        <w:drawing>
          <wp:inline distT="0" distB="0" distL="0" distR="0" wp14:anchorId="05ACA634" wp14:editId="1C223B27">
            <wp:extent cx="7610475" cy="400012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 TAppi General secuencia.bmp"/>
                    <pic:cNvPicPr/>
                  </pic:nvPicPr>
                  <pic:blipFill>
                    <a:blip r:embed="rId41">
                      <a:extLst>
                        <a:ext uri="{28A0092B-C50C-407E-A947-70E740481C1C}">
                          <a14:useLocalDpi xmlns:a14="http://schemas.microsoft.com/office/drawing/2010/main" val="0"/>
                        </a:ext>
                      </a:extLst>
                    </a:blip>
                    <a:stretch>
                      <a:fillRect/>
                    </a:stretch>
                  </pic:blipFill>
                  <pic:spPr>
                    <a:xfrm>
                      <a:off x="0" y="0"/>
                      <a:ext cx="7615896" cy="4002972"/>
                    </a:xfrm>
                    <a:prstGeom prst="rect">
                      <a:avLst/>
                    </a:prstGeom>
                  </pic:spPr>
                </pic:pic>
              </a:graphicData>
            </a:graphic>
          </wp:inline>
        </w:drawing>
      </w:r>
    </w:p>
    <w:p w14:paraId="02C60356" w14:textId="2E2CC97F" w:rsidR="00197FDD" w:rsidRDefault="00197FDD" w:rsidP="00197FDD">
      <w:pPr>
        <w:pStyle w:val="Caption"/>
        <w:sectPr w:rsidR="00197FDD" w:rsidSect="00197FDD">
          <w:pgSz w:w="15840" w:h="12240" w:orient="landscape"/>
          <w:pgMar w:top="1701" w:right="1418" w:bottom="1701" w:left="1418" w:header="709" w:footer="709" w:gutter="0"/>
          <w:cols w:space="708"/>
          <w:titlePg/>
          <w:docGrid w:linePitch="360"/>
        </w:sectPr>
      </w:pPr>
      <w:bookmarkStart w:id="178" w:name="_Toc461437996"/>
      <w:r>
        <w:t xml:space="preserve">Ilustración </w:t>
      </w:r>
      <w:fldSimple w:instr=" SEQ Ilustración \* ARABIC ">
        <w:r w:rsidR="00145C44">
          <w:rPr>
            <w:noProof/>
          </w:rPr>
          <w:t>21</w:t>
        </w:r>
      </w:fldSimple>
      <w:r>
        <w:t xml:space="preserve"> Flujo general de secuencia</w:t>
      </w:r>
      <w:bookmarkEnd w:id="178"/>
    </w:p>
    <w:p w14:paraId="35C5AF55" w14:textId="35C3D183" w:rsidR="00145C44" w:rsidRDefault="00145C44" w:rsidP="00145C44">
      <w:pPr>
        <w:pStyle w:val="Heading4"/>
        <w:rPr>
          <w:noProof/>
          <w:lang w:eastAsia="es-CO"/>
        </w:rPr>
      </w:pPr>
      <w:bookmarkStart w:id="179" w:name="_Toc457975400"/>
      <w:bookmarkStart w:id="180" w:name="_Toc457975467"/>
      <w:bookmarkStart w:id="181" w:name="_Toc460168428"/>
      <w:bookmarkEnd w:id="179"/>
      <w:bookmarkEnd w:id="180"/>
      <w:r>
        <w:lastRenderedPageBreak/>
        <w:t xml:space="preserve"> </w:t>
      </w:r>
      <w:r>
        <w:rPr>
          <w:noProof/>
          <w:lang w:eastAsia="es-CO"/>
        </w:rPr>
        <w:t xml:space="preserve">Caso de uso General </w:t>
      </w:r>
      <w:r>
        <w:rPr>
          <w:noProof/>
          <w:lang w:eastAsia="es-CO"/>
        </w:rPr>
        <w:t>- GPS</w:t>
      </w:r>
    </w:p>
    <w:p w14:paraId="7642C2D9" w14:textId="725CE2F9" w:rsidR="00145C44" w:rsidRDefault="00145C44" w:rsidP="00145C44">
      <w:pPr>
        <w:rPr>
          <w:lang w:eastAsia="es-CO"/>
        </w:rPr>
      </w:pPr>
      <w:r>
        <w:rPr>
          <w:lang w:eastAsia="es-CO"/>
        </w:rPr>
        <w:t>La ilustración a continuación muestra cómo se relacionan los elementos que se encuentran en el celular con la lógica de negocio en el servidor para delimitar una ubicación y encontrar el hospital</w:t>
      </w:r>
      <w:r>
        <w:rPr>
          <w:lang w:eastAsia="es-CO"/>
        </w:rPr>
        <w:t xml:space="preserve"> (o farmacia)</w:t>
      </w:r>
      <w:r>
        <w:rPr>
          <w:lang w:eastAsia="es-CO"/>
        </w:rPr>
        <w:t xml:space="preserve"> más cercano</w:t>
      </w:r>
      <w:r>
        <w:rPr>
          <w:lang w:eastAsia="es-CO"/>
        </w:rPr>
        <w:t>(a)</w:t>
      </w:r>
      <w:r>
        <w:rPr>
          <w:lang w:eastAsia="es-CO"/>
        </w:rPr>
        <w:t xml:space="preserve"> según la geolocalización de la persona. Primero hay una actividad, la cual posteriormente se conecta con una vista (controlador), para conectarse por medio de un proxy y un web service a la lógica de negocio. Cabe resaltar que este es el flujo general de la información de la aplicación.</w:t>
      </w:r>
    </w:p>
    <w:p w14:paraId="16FA05C0" w14:textId="7A39F810" w:rsidR="00145C44" w:rsidRDefault="00145C44" w:rsidP="00145C44">
      <w:pPr>
        <w:rPr>
          <w:lang w:eastAsia="es-CO"/>
        </w:rPr>
      </w:pPr>
      <w:r>
        <w:rPr>
          <w:noProof/>
          <w:lang w:val="en-US"/>
        </w:rPr>
        <w:drawing>
          <wp:inline distT="0" distB="0" distL="0" distR="0" wp14:anchorId="17ECE59B" wp14:editId="3792700B">
            <wp:extent cx="6505575" cy="392115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 TAppi General secuencia GPS.bmp"/>
                    <pic:cNvPicPr/>
                  </pic:nvPicPr>
                  <pic:blipFill>
                    <a:blip r:embed="rId42">
                      <a:extLst>
                        <a:ext uri="{28A0092B-C50C-407E-A947-70E740481C1C}">
                          <a14:useLocalDpi xmlns:a14="http://schemas.microsoft.com/office/drawing/2010/main" val="0"/>
                        </a:ext>
                      </a:extLst>
                    </a:blip>
                    <a:stretch>
                      <a:fillRect/>
                    </a:stretch>
                  </pic:blipFill>
                  <pic:spPr>
                    <a:xfrm>
                      <a:off x="0" y="0"/>
                      <a:ext cx="6508968" cy="3923200"/>
                    </a:xfrm>
                    <a:prstGeom prst="rect">
                      <a:avLst/>
                    </a:prstGeom>
                  </pic:spPr>
                </pic:pic>
              </a:graphicData>
            </a:graphic>
          </wp:inline>
        </w:drawing>
      </w:r>
    </w:p>
    <w:p w14:paraId="24441BD6" w14:textId="1CEE7A1F" w:rsidR="00145C44" w:rsidRPr="00145C44" w:rsidRDefault="00145C44" w:rsidP="00145C44">
      <w:pPr>
        <w:pStyle w:val="Caption"/>
      </w:pPr>
      <w:bookmarkStart w:id="182" w:name="_Toc461437997"/>
      <w:r>
        <w:t xml:space="preserve">Ilustración </w:t>
      </w:r>
      <w:fldSimple w:instr=" SEQ Ilustración \* ARABIC ">
        <w:r>
          <w:rPr>
            <w:noProof/>
          </w:rPr>
          <w:t>22</w:t>
        </w:r>
      </w:fldSimple>
      <w:r>
        <w:t xml:space="preserve"> CU general secuencia GPS</w:t>
      </w:r>
      <w:bookmarkEnd w:id="182"/>
    </w:p>
    <w:p w14:paraId="0464FD4C" w14:textId="42B0C4D8" w:rsidR="004D157F" w:rsidRDefault="00BA284D" w:rsidP="005F7D86">
      <w:pPr>
        <w:pStyle w:val="Heading4"/>
      </w:pPr>
      <w:r>
        <w:t>Diagrama de estados de la aplicación</w:t>
      </w:r>
      <w:bookmarkEnd w:id="181"/>
    </w:p>
    <w:p w14:paraId="53857A46" w14:textId="77777777" w:rsidR="00145C44" w:rsidRPr="00145C44" w:rsidRDefault="00145C44" w:rsidP="00145C44"/>
    <w:p w14:paraId="70FEDAD1" w14:textId="77777777" w:rsidR="00145C44" w:rsidRDefault="002278BF" w:rsidP="00145C44">
      <w:pPr>
        <w:keepNext/>
      </w:pPr>
      <w:r>
        <w:rPr>
          <w:noProof/>
          <w:lang w:val="en-US"/>
        </w:rPr>
        <w:drawing>
          <wp:inline distT="0" distB="0" distL="0" distR="0" wp14:anchorId="2C79E7BB" wp14:editId="5675D1C6">
            <wp:extent cx="8257540" cy="4196080"/>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CU- TAppiEstados.bmp"/>
                    <pic:cNvPicPr/>
                  </pic:nvPicPr>
                  <pic:blipFill>
                    <a:blip r:embed="rId43">
                      <a:extLst>
                        <a:ext uri="{28A0092B-C50C-407E-A947-70E740481C1C}">
                          <a14:useLocalDpi xmlns:a14="http://schemas.microsoft.com/office/drawing/2010/main" val="0"/>
                        </a:ext>
                      </a:extLst>
                    </a:blip>
                    <a:stretch>
                      <a:fillRect/>
                    </a:stretch>
                  </pic:blipFill>
                  <pic:spPr>
                    <a:xfrm>
                      <a:off x="0" y="0"/>
                      <a:ext cx="8257540" cy="4196080"/>
                    </a:xfrm>
                    <a:prstGeom prst="rect">
                      <a:avLst/>
                    </a:prstGeom>
                  </pic:spPr>
                </pic:pic>
              </a:graphicData>
            </a:graphic>
          </wp:inline>
        </w:drawing>
      </w:r>
    </w:p>
    <w:p w14:paraId="26CDC38F" w14:textId="57742F0A" w:rsidR="002278BF" w:rsidRDefault="00145C44" w:rsidP="00145C44">
      <w:pPr>
        <w:pStyle w:val="Caption"/>
        <w:rPr>
          <w:lang w:val="es-ES"/>
        </w:rPr>
        <w:sectPr w:rsidR="002278BF" w:rsidSect="002278BF">
          <w:pgSz w:w="15840" w:h="12240" w:orient="landscape"/>
          <w:pgMar w:top="1701" w:right="1418" w:bottom="1701" w:left="1418" w:header="709" w:footer="709" w:gutter="0"/>
          <w:cols w:space="708"/>
          <w:titlePg/>
          <w:docGrid w:linePitch="360"/>
        </w:sectPr>
      </w:pPr>
      <w:bookmarkStart w:id="183" w:name="_Toc461437998"/>
      <w:r>
        <w:t xml:space="preserve">Ilustración </w:t>
      </w:r>
      <w:fldSimple w:instr=" SEQ Ilustración \* ARABIC ">
        <w:r>
          <w:rPr>
            <w:noProof/>
          </w:rPr>
          <w:t>23</w:t>
        </w:r>
      </w:fldSimple>
      <w:r>
        <w:t xml:space="preserve"> diagrama de estados CU</w:t>
      </w:r>
      <w:bookmarkEnd w:id="183"/>
    </w:p>
    <w:p w14:paraId="3409AE1E" w14:textId="2AEED0D2" w:rsidR="002278BF" w:rsidRPr="005F7D86" w:rsidRDefault="002278BF" w:rsidP="005F7D86">
      <w:pPr>
        <w:rPr>
          <w:lang w:val="es-ES"/>
        </w:rPr>
      </w:pPr>
    </w:p>
    <w:p w14:paraId="0FD8D0E0" w14:textId="7FC96A6D" w:rsidR="0084075A" w:rsidRDefault="0084075A" w:rsidP="00F9524C">
      <w:pPr>
        <w:pStyle w:val="Heading2"/>
        <w:rPr>
          <w:rFonts w:eastAsia="Times New Roman"/>
          <w:lang w:val="es-ES"/>
        </w:rPr>
      </w:pPr>
      <w:bookmarkStart w:id="184" w:name="_Toc457975402"/>
      <w:bookmarkStart w:id="185" w:name="_Toc457975469"/>
      <w:bookmarkStart w:id="186" w:name="_Toc460168429"/>
      <w:bookmarkStart w:id="187" w:name="_Toc455578685"/>
      <w:bookmarkStart w:id="188" w:name="_Toc455579115"/>
      <w:bookmarkStart w:id="189" w:name="_Toc457139232"/>
      <w:r>
        <w:rPr>
          <w:rFonts w:eastAsia="Times New Roman"/>
          <w:lang w:val="es-ES"/>
        </w:rPr>
        <w:t>Bajo nivel</w:t>
      </w:r>
      <w:bookmarkEnd w:id="184"/>
      <w:bookmarkEnd w:id="185"/>
      <w:bookmarkEnd w:id="186"/>
    </w:p>
    <w:p w14:paraId="6ABA1520" w14:textId="14404D76" w:rsidR="0084075A" w:rsidRDefault="0084075A" w:rsidP="0084075A">
      <w:pPr>
        <w:rPr>
          <w:lang w:val="es-ES"/>
        </w:rPr>
      </w:pPr>
      <w:r>
        <w:rPr>
          <w:lang w:val="es-ES"/>
        </w:rPr>
        <w:t>Esta sección contiene los diagramas e interacciones a bajo nivel del sistema, los cual tratan de las relaciones que están presentes entre las clases que utiliza el software y sus respectivos métodos.</w:t>
      </w:r>
    </w:p>
    <w:p w14:paraId="6C65B0E6" w14:textId="77777777" w:rsidR="0084075A" w:rsidRPr="0084075A" w:rsidRDefault="0084075A" w:rsidP="0084075A">
      <w:pPr>
        <w:rPr>
          <w:lang w:val="es-ES"/>
        </w:rPr>
      </w:pPr>
    </w:p>
    <w:p w14:paraId="6E10662C" w14:textId="205BDD59" w:rsidR="00F9524C" w:rsidRDefault="00F9524C" w:rsidP="00F9524C">
      <w:pPr>
        <w:pStyle w:val="Heading2"/>
        <w:rPr>
          <w:rFonts w:eastAsia="Times New Roman"/>
          <w:lang w:val="es-ES"/>
        </w:rPr>
      </w:pPr>
      <w:bookmarkStart w:id="190" w:name="_Toc457975403"/>
      <w:bookmarkStart w:id="191" w:name="_Toc457975470"/>
      <w:bookmarkStart w:id="192" w:name="_Toc460168430"/>
      <w:r w:rsidRPr="00F9524C">
        <w:rPr>
          <w:rFonts w:eastAsia="Times New Roman"/>
          <w:lang w:val="es-ES"/>
        </w:rPr>
        <w:t>Persistencia</w:t>
      </w:r>
      <w:bookmarkEnd w:id="187"/>
      <w:bookmarkEnd w:id="188"/>
      <w:r w:rsidR="00C50F76">
        <w:rPr>
          <w:rFonts w:eastAsia="Times New Roman"/>
          <w:lang w:val="es-ES"/>
        </w:rPr>
        <w:t>, Modelo de dominio</w:t>
      </w:r>
      <w:bookmarkEnd w:id="189"/>
      <w:bookmarkEnd w:id="190"/>
      <w:bookmarkEnd w:id="191"/>
      <w:bookmarkEnd w:id="192"/>
    </w:p>
    <w:p w14:paraId="2E25CF89" w14:textId="204EFA0D" w:rsidR="00C50F76" w:rsidRPr="00C50F76" w:rsidRDefault="00C50F76" w:rsidP="00C50F76">
      <w:pPr>
        <w:rPr>
          <w:lang w:val="es-ES"/>
        </w:rPr>
      </w:pPr>
      <w:r>
        <w:rPr>
          <w:lang w:val="es-ES"/>
        </w:rPr>
        <w:t>En esta sección se ilustra cómo se van a persistir los datos de TAppi en la base de datos. Cabe resaltar que si se desea mayor detalle referirse al documento SRS en el cual se explica cada una de las tablas con sus respectivos atributos en la sección de Modelo de Dominio.</w:t>
      </w:r>
    </w:p>
    <w:p w14:paraId="33062381" w14:textId="1A365A22" w:rsidR="00C50F76" w:rsidRDefault="0038291B" w:rsidP="00C50F76">
      <w:pPr>
        <w:keepNext/>
      </w:pPr>
      <w:r>
        <w:rPr>
          <w:noProof/>
          <w:lang w:val="en-US"/>
        </w:rPr>
        <w:lastRenderedPageBreak/>
        <w:drawing>
          <wp:inline distT="0" distB="0" distL="0" distR="0" wp14:anchorId="322C8253" wp14:editId="0F7CAEDD">
            <wp:extent cx="5612130" cy="5096510"/>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lational_1.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5096510"/>
                    </a:xfrm>
                    <a:prstGeom prst="rect">
                      <a:avLst/>
                    </a:prstGeom>
                  </pic:spPr>
                </pic:pic>
              </a:graphicData>
            </a:graphic>
          </wp:inline>
        </w:drawing>
      </w:r>
    </w:p>
    <w:p w14:paraId="0D8CE58E" w14:textId="3137902E" w:rsidR="00C50F76" w:rsidRDefault="00C50F76" w:rsidP="00C50F76">
      <w:pPr>
        <w:pStyle w:val="Caption"/>
      </w:pPr>
      <w:bookmarkStart w:id="193" w:name="_Toc457139206"/>
      <w:bookmarkStart w:id="194" w:name="_Toc461437999"/>
      <w:r>
        <w:t xml:space="preserve">Ilustración </w:t>
      </w:r>
      <w:fldSimple w:instr=" SEQ Ilustración \* ARABIC ">
        <w:r w:rsidR="00145C44">
          <w:rPr>
            <w:noProof/>
          </w:rPr>
          <w:t>24</w:t>
        </w:r>
      </w:fldSimple>
      <w:r>
        <w:t xml:space="preserve"> Modelo de dominio</w:t>
      </w:r>
      <w:bookmarkEnd w:id="193"/>
      <w:bookmarkEnd w:id="194"/>
    </w:p>
    <w:p w14:paraId="4EB46211" w14:textId="77777777" w:rsidR="00C50F76" w:rsidRPr="00C50F76" w:rsidRDefault="00C50F76" w:rsidP="00C50F76"/>
    <w:p w14:paraId="7DC0DD16" w14:textId="77777777" w:rsidR="00F9524C" w:rsidRPr="00F9524C" w:rsidRDefault="00F9524C" w:rsidP="00C50F76">
      <w:pPr>
        <w:pStyle w:val="Heading2"/>
        <w:rPr>
          <w:rFonts w:eastAsia="Times New Roman"/>
          <w:lang w:val="es-ES"/>
        </w:rPr>
      </w:pPr>
      <w:bookmarkStart w:id="195" w:name="_Toc455578686"/>
      <w:bookmarkStart w:id="196" w:name="_Toc455579116"/>
      <w:bookmarkStart w:id="197" w:name="_Toc457139233"/>
      <w:bookmarkStart w:id="198" w:name="_Toc457975404"/>
      <w:bookmarkStart w:id="199" w:name="_Toc457975471"/>
      <w:bookmarkStart w:id="200" w:name="_Toc460168431"/>
      <w:r w:rsidRPr="00F9524C">
        <w:rPr>
          <w:rFonts w:eastAsia="Times New Roman"/>
          <w:lang w:val="es-ES"/>
        </w:rPr>
        <w:lastRenderedPageBreak/>
        <w:t>Interfaz de Usuario</w:t>
      </w:r>
      <w:bookmarkEnd w:id="195"/>
      <w:bookmarkEnd w:id="196"/>
      <w:bookmarkEnd w:id="197"/>
      <w:bookmarkEnd w:id="198"/>
      <w:bookmarkEnd w:id="199"/>
      <w:bookmarkEnd w:id="200"/>
    </w:p>
    <w:p w14:paraId="234C545B" w14:textId="22992FA1" w:rsidR="00FB2B5F" w:rsidRDefault="00FB2B5F" w:rsidP="00FB2B5F">
      <w:pPr>
        <w:rPr>
          <w:lang w:val="es-ES"/>
        </w:rPr>
      </w:pPr>
      <w:bookmarkStart w:id="201" w:name="_Toc455578687"/>
      <w:bookmarkStart w:id="202" w:name="_Toc455579117"/>
      <w:r>
        <w:rPr>
          <w:lang w:val="es-ES"/>
        </w:rPr>
        <w:t>A continuación</w:t>
      </w:r>
      <w:r w:rsidR="00724DF7">
        <w:rPr>
          <w:lang w:val="es-ES"/>
        </w:rPr>
        <w:t>,</w:t>
      </w:r>
      <w:r>
        <w:rPr>
          <w:lang w:val="es-ES"/>
        </w:rPr>
        <w:t xml:space="preserve"> se muestra el diagrama de flujo de las interfaces de </w:t>
      </w:r>
      <w:r w:rsidR="00D20F68">
        <w:rPr>
          <w:lang w:val="es-ES"/>
        </w:rPr>
        <w:t>los usuarios</w:t>
      </w:r>
      <w:r w:rsidR="00724DF7">
        <w:rPr>
          <w:lang w:val="es-ES"/>
        </w:rPr>
        <w:t>. Las primeras etapas</w:t>
      </w:r>
      <w:r w:rsidR="00C57FC4">
        <w:rPr>
          <w:lang w:val="es-ES"/>
        </w:rPr>
        <w:t xml:space="preserve"> son el registro y el inicio de sesión.</w:t>
      </w:r>
    </w:p>
    <w:p w14:paraId="5B88200C" w14:textId="74EE4045" w:rsidR="00F262E3" w:rsidRDefault="00507BFA" w:rsidP="00F16F33">
      <w:pPr>
        <w:pStyle w:val="Heading3"/>
        <w:rPr>
          <w:lang w:val="es-ES"/>
        </w:rPr>
      </w:pPr>
      <w:bookmarkStart w:id="203" w:name="_Toc457139234"/>
      <w:bookmarkStart w:id="204" w:name="_Toc457975405"/>
      <w:bookmarkStart w:id="205" w:name="_Toc457975472"/>
      <w:bookmarkStart w:id="206" w:name="_Toc460168432"/>
      <w:r>
        <w:rPr>
          <w:lang w:val="es-ES"/>
        </w:rPr>
        <w:t>Interfaz de usuario paciente</w:t>
      </w:r>
      <w:bookmarkEnd w:id="203"/>
      <w:bookmarkEnd w:id="204"/>
      <w:bookmarkEnd w:id="205"/>
      <w:bookmarkEnd w:id="206"/>
    </w:p>
    <w:p w14:paraId="72ABD6BF" w14:textId="260A8D17" w:rsidR="00507417" w:rsidRDefault="00507417" w:rsidP="00507417">
      <w:pPr>
        <w:rPr>
          <w:noProof/>
          <w:lang w:eastAsia="es-CO"/>
        </w:rPr>
      </w:pPr>
    </w:p>
    <w:p w14:paraId="7DD375D5" w14:textId="23033180" w:rsidR="0005280E" w:rsidRDefault="0005280E" w:rsidP="00507417">
      <w:pPr>
        <w:rPr>
          <w:noProof/>
          <w:lang w:eastAsia="es-CO"/>
        </w:rPr>
      </w:pPr>
    </w:p>
    <w:p w14:paraId="368AB860" w14:textId="455A45EA" w:rsidR="00F262E3" w:rsidRDefault="009212C3" w:rsidP="00507417">
      <w:pPr>
        <w:rPr>
          <w:noProof/>
          <w:lang w:eastAsia="es-CO"/>
        </w:rPr>
      </w:pPr>
      <w:r>
        <w:rPr>
          <w:noProof/>
          <w:lang w:val="en-US"/>
        </w:rPr>
        <mc:AlternateContent>
          <mc:Choice Requires="wpg">
            <w:drawing>
              <wp:anchor distT="0" distB="0" distL="114300" distR="114300" simplePos="0" relativeHeight="251658253" behindDoc="0" locked="0" layoutInCell="1" allowOverlap="1" wp14:anchorId="45651036" wp14:editId="15905A52">
                <wp:simplePos x="0" y="0"/>
                <wp:positionH relativeFrom="column">
                  <wp:posOffset>541631</wp:posOffset>
                </wp:positionH>
                <wp:positionV relativeFrom="paragraph">
                  <wp:posOffset>57737</wp:posOffset>
                </wp:positionV>
                <wp:extent cx="4867275" cy="8199628"/>
                <wp:effectExtent l="0" t="0" r="28575" b="11430"/>
                <wp:wrapNone/>
                <wp:docPr id="420" name="Grupo 420"/>
                <wp:cNvGraphicFramePr/>
                <a:graphic xmlns:a="http://schemas.openxmlformats.org/drawingml/2006/main">
                  <a:graphicData uri="http://schemas.microsoft.com/office/word/2010/wordprocessingGroup">
                    <wpg:wgp>
                      <wpg:cNvGrpSpPr/>
                      <wpg:grpSpPr>
                        <a:xfrm>
                          <a:off x="0" y="0"/>
                          <a:ext cx="4867275" cy="8199628"/>
                          <a:chOff x="0" y="0"/>
                          <a:chExt cx="4867275" cy="8199628"/>
                        </a:xfrm>
                      </wpg:grpSpPr>
                      <wpg:grpSp>
                        <wpg:cNvPr id="421" name="Grupo 421"/>
                        <wpg:cNvGrpSpPr/>
                        <wpg:grpSpPr>
                          <a:xfrm>
                            <a:off x="0" y="0"/>
                            <a:ext cx="4867275" cy="7649608"/>
                            <a:chOff x="0" y="0"/>
                            <a:chExt cx="4867275" cy="7649608"/>
                          </a:xfrm>
                        </wpg:grpSpPr>
                        <wpg:grpSp>
                          <wpg:cNvPr id="422" name="Grupo 422"/>
                          <wpg:cNvGrpSpPr/>
                          <wpg:grpSpPr>
                            <a:xfrm>
                              <a:off x="0" y="0"/>
                              <a:ext cx="4867275" cy="4231592"/>
                              <a:chOff x="0" y="0"/>
                              <a:chExt cx="4867275" cy="4231592"/>
                            </a:xfrm>
                          </wpg:grpSpPr>
                          <wpg:grpSp>
                            <wpg:cNvPr id="423" name="Grupo 423"/>
                            <wpg:cNvGrpSpPr/>
                            <wpg:grpSpPr>
                              <a:xfrm>
                                <a:off x="0" y="0"/>
                                <a:ext cx="4867275" cy="4026090"/>
                                <a:chOff x="0" y="0"/>
                                <a:chExt cx="4867275" cy="4026090"/>
                              </a:xfrm>
                            </wpg:grpSpPr>
                            <wpg:grpSp>
                              <wpg:cNvPr id="424" name="Grupo 424"/>
                              <wpg:cNvGrpSpPr/>
                              <wpg:grpSpPr>
                                <a:xfrm>
                                  <a:off x="1066800" y="0"/>
                                  <a:ext cx="2706601" cy="4026090"/>
                                  <a:chOff x="0" y="0"/>
                                  <a:chExt cx="2706601" cy="4026090"/>
                                </a:xfrm>
                              </wpg:grpSpPr>
                              <wpg:grpSp>
                                <wpg:cNvPr id="425" name="Grupo 425"/>
                                <wpg:cNvGrpSpPr/>
                                <wpg:grpSpPr>
                                  <a:xfrm>
                                    <a:off x="558141" y="0"/>
                                    <a:ext cx="1552635" cy="4026090"/>
                                    <a:chOff x="0" y="0"/>
                                    <a:chExt cx="1552635" cy="4026090"/>
                                  </a:xfrm>
                                </wpg:grpSpPr>
                                <wpg:grpSp>
                                  <wpg:cNvPr id="426" name="Grupo 426"/>
                                  <wpg:cNvGrpSpPr/>
                                  <wpg:grpSpPr>
                                    <a:xfrm>
                                      <a:off x="0" y="0"/>
                                      <a:ext cx="1552635" cy="4026090"/>
                                      <a:chOff x="0" y="0"/>
                                      <a:chExt cx="1552635" cy="4026090"/>
                                    </a:xfrm>
                                  </wpg:grpSpPr>
                                  <wpg:grpSp>
                                    <wpg:cNvPr id="427" name="Grupo 427"/>
                                    <wpg:cNvGrpSpPr/>
                                    <wpg:grpSpPr>
                                      <a:xfrm>
                                        <a:off x="0" y="0"/>
                                        <a:ext cx="1541721" cy="783675"/>
                                        <a:chOff x="-116959" y="63758"/>
                                        <a:chExt cx="1541721" cy="783675"/>
                                      </a:xfrm>
                                    </wpg:grpSpPr>
                                    <wps:wsp>
                                      <wps:cNvPr id="428" name="Elipse 428"/>
                                      <wps:cNvSpPr/>
                                      <wps:spPr>
                                        <a:xfrm>
                                          <a:off x="-116959" y="63758"/>
                                          <a:ext cx="1541721" cy="450376"/>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112E4C42" w14:textId="5856AEE8" w:rsidR="00544000" w:rsidRPr="00F262E3" w:rsidRDefault="00544000" w:rsidP="00F262E3">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Conector recto de flecha 429"/>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0" name="Rombo 430"/>
                                    <wps:cNvSpPr/>
                                    <wps:spPr>
                                      <a:xfrm>
                                        <a:off x="60385" y="3459180"/>
                                        <a:ext cx="1492250" cy="56691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3B184543" w14:textId="0629B020" w:rsidR="00544000" w:rsidRDefault="00544000" w:rsidP="00C9641A">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1" name="Conector recto de flecha 431"/>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2" name="Conector recto de flecha 432"/>
                                <wps:cNvCnPr/>
                                <wps:spPr>
                                  <a:xfrm flipH="1" flipV="1">
                                    <a:off x="0" y="3669475"/>
                                    <a:ext cx="618524"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3" name="Conector recto de flecha 433"/>
                                <wps:cNvCnPr/>
                                <wps:spPr>
                                  <a:xfrm flipV="1">
                                    <a:off x="2119746" y="3663538"/>
                                    <a:ext cx="586855"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4" name="Rectángulo 434"/>
                              <wps:cNvSpPr/>
                              <wps:spPr>
                                <a:xfrm>
                                  <a:off x="0" y="351472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54DF702C" w14:textId="5DBDDF22" w:rsidR="00544000" w:rsidRDefault="00544000" w:rsidP="0021252E">
                                    <w:pPr>
                                      <w:jc w:val="center"/>
                                    </w:pPr>
                                    <w:r>
                                      <w:t>Registr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ángulo 435"/>
                              <wps:cNvSpPr/>
                              <wps:spPr>
                                <a:xfrm>
                                  <a:off x="3848100" y="353377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43F96D6E" w14:textId="6E462AF1" w:rsidR="00544000" w:rsidRDefault="00544000" w:rsidP="0021252E">
                                    <w:pPr>
                                      <w:jc w:val="center"/>
                                    </w:pPr>
                                    <w:r>
                                      <w:t>Iniciar sesión</w:t>
                                    </w:r>
                                  </w:p>
                                  <w:p w14:paraId="67DF45D3" w14:textId="77777777" w:rsidR="00544000" w:rsidRDefault="00544000" w:rsidP="002125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6" name="Conector recto de flecha 436"/>
                            <wps:cNvCnPr/>
                            <wps:spPr>
                              <a:xfrm>
                                <a:off x="635120" y="3881707"/>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7" name="Conector recto de flecha 437"/>
                            <wps:cNvCnPr/>
                            <wps:spPr>
                              <a:xfrm>
                                <a:off x="4193516" y="3881705"/>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8" name="Rombo 438"/>
                          <wps:cNvSpPr/>
                          <wps:spPr>
                            <a:xfrm>
                              <a:off x="3343701" y="708318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5BB94E8" w14:textId="77777777" w:rsidR="00544000" w:rsidRDefault="00544000" w:rsidP="009212C3">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9" name="Conector recto de flecha 439"/>
                          <wps:cNvCnPr/>
                          <wps:spPr>
                            <a:xfrm>
                              <a:off x="4107976" y="6714699"/>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40" name="Diagrama de flujo: proceso alternativo 218"/>
                        <wps:cNvSpPr/>
                        <wps:spPr>
                          <a:xfrm>
                            <a:off x="709575"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1CE5BBC7" w14:textId="2AA8090D" w:rsidR="00544000" w:rsidRDefault="00544000" w:rsidP="009212C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Diagrama de flujo: proceso alternativo 219"/>
                        <wps:cNvSpPr/>
                        <wps:spPr>
                          <a:xfrm>
                            <a:off x="1221639" y="7761427"/>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14E27A6" w14:textId="5C035B4F" w:rsidR="00544000" w:rsidRDefault="00544000" w:rsidP="009212C3">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Diagrama de flujo: proceso alternativo 220"/>
                        <wps:cNvSpPr/>
                        <wps:spPr>
                          <a:xfrm>
                            <a:off x="1784909"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4CB71E3" w14:textId="4D01C779" w:rsidR="00544000" w:rsidRDefault="00544000" w:rsidP="009212C3">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Diagrama de flujo: proceso alternativo 221"/>
                        <wps:cNvSpPr/>
                        <wps:spPr>
                          <a:xfrm>
                            <a:off x="2326234" y="778337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8BBE7B9" w14:textId="01F01C48" w:rsidR="00544000" w:rsidRDefault="00544000" w:rsidP="009212C3">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Diagrama de flujo: proceso alternativo 222"/>
                        <wps:cNvSpPr/>
                        <wps:spPr>
                          <a:xfrm>
                            <a:off x="2874874" y="779068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554F40AA" w14:textId="3ADBB051" w:rsidR="00544000" w:rsidRDefault="00544000" w:rsidP="009212C3">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Conector recto de flecha 445"/>
                        <wps:cNvCnPr/>
                        <wps:spPr>
                          <a:xfrm flipH="1">
                            <a:off x="936346" y="7366407"/>
                            <a:ext cx="2403399" cy="34993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6" name="Conector recto de flecha 446"/>
                        <wps:cNvCnPr>
                          <a:stCxn id="438" idx="1"/>
                        </wps:cNvCnPr>
                        <wps:spPr>
                          <a:xfrm flipH="1">
                            <a:off x="1528877" y="7365942"/>
                            <a:ext cx="1814824" cy="37984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7" name="Conector recto de flecha 447"/>
                        <wps:cNvCnPr>
                          <a:stCxn id="438" idx="1"/>
                        </wps:cNvCnPr>
                        <wps:spPr>
                          <a:xfrm flipH="1">
                            <a:off x="2099464" y="7365942"/>
                            <a:ext cx="1244237" cy="37951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8" name="Conector recto de flecha 448"/>
                        <wps:cNvCnPr>
                          <a:stCxn id="438" idx="1"/>
                        </wps:cNvCnPr>
                        <wps:spPr>
                          <a:xfrm flipH="1">
                            <a:off x="2633473" y="7365942"/>
                            <a:ext cx="710228" cy="39467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9" name="Conector recto de flecha 449"/>
                        <wps:cNvCnPr>
                          <a:stCxn id="438" idx="1"/>
                        </wps:cNvCnPr>
                        <wps:spPr>
                          <a:xfrm flipH="1">
                            <a:off x="3167483" y="7365942"/>
                            <a:ext cx="176218" cy="39436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anchor>
            </w:drawing>
          </mc:Choice>
          <mc:Fallback>
            <w:pict>
              <v:group w14:anchorId="45651036" id="Grupo 420" o:spid="_x0000_s1030" style="position:absolute;left:0;text-align:left;margin-left:42.65pt;margin-top:4.55pt;width:383.25pt;height:645.65pt;z-index:251658253" coordsize="48672,8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">
                <v:group id="Grupo 421" o:spid="_x0000_s1031" style="position:absolute;width:48672;height:76496" coordsize="48672,76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PAI8QAAADcAAAADwAAAGRycy9kb3ducmV2LnhtbESPQYvCMBSE78L+h/AW&#10;vGlaVxepRhHZFQ8iqAvi7dE822LzUppsW/+9EQSPw8x8w8yXnSlFQ7UrLCuIhxEI4tTqgjMFf6ff&#10;wRSE88gaS8uk4E4OlouP3hwTbVs+UHP0mQgQdgkqyL2vEildmpNBN7QVcfCutjbog6wzqWtsA9yU&#10;chRF39JgwWEhx4rWOaW3479RsGmxXX3FP83udl3fL6fJ/ryLSan+Z7eagfDU+Xf41d5qBeNR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PAI8QAAADcAAAA&#10;DwAAAAAAAAAAAAAAAACqAgAAZHJzL2Rvd25yZXYueG1sUEsFBgAAAAAEAAQA+gAAAJsDAAAAAA==&#10;">
                  <v:group id="Grupo 422" o:spid="_x0000_s1032" style="position:absolute;width:48672;height:42315" coordsize="48672,42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FeVMUAAADcAAAADwAAAGRycy9kb3ducmV2LnhtbESPT2vCQBTE7wW/w/IE&#10;b3WT2IpEVxFR6UEK/gHx9sg+k2D2bciuSfz23UKhx2FmfsMsVr2pREuNKy0riMcRCOLM6pJzBZfz&#10;7n0GwnlkjZVlUvAiB6vl4G2BqbYdH6k9+VwECLsUFRTe16mULivIoBvbmjh4d9sY9EE2udQNdgFu&#10;KplE0VQaLDksFFjTpqDscXoaBfsOu/Uk3raHx33zup0/v6+HmJQaDfv1HISn3v+H/9pfWsFH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BXlTFAAAA3AAA&#10;AA8AAAAAAAAAAAAAAAAAqgIAAGRycy9kb3ducmV2LnhtbFBLBQYAAAAABAAEAPoAAACcAwAAAAA=&#10;">
                    <v:group id="Grupo 423" o:spid="_x0000_s1033" style="position:absolute;width:48672;height:40260" coordsize="48672,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v:group id="Grupo 424" o:spid="_x0000_s1034" style="position:absolute;left:10668;width:27066;height:40260" coordsize="2706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v:group id="Grupo 425" o:spid="_x0000_s1035" style="position:absolute;left:5581;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jGIMYAAADcAAAADwAAAGRycy9kb3ducmV2LnhtbESPQWvCQBSE7wX/w/KE&#10;3ppNbFMkZhURKx5CoSqU3h7ZZxLMvg3ZbRL/fbdQ6HGYmW+YfDOZVgzUu8aygiSKQRCXVjdcKbic&#10;356WIJxH1thaJgV3crBZzx5yzLQd+YOGk69EgLDLUEHtfZdJ6cqaDLrIdsTBu9reoA+yr6TucQxw&#10;08pFHL9Kgw2HhRo72tVU3k7fRsFhxHH7nOyH4nbd3b/O6ftnkZBSj/NpuwLhafL/4b/2USt4W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MYgxgAAANwA&#10;AAAPAAAAAAAAAAAAAAAAAKoCAABkcnMvZG93bnJldi54bWxQSwUGAAAAAAQABAD6AAAAnQMAAAAA&#10;">
                          <v:group id="Grupo 426" o:spid="_x0000_s1036" style="position:absolute;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group id="Grupo 427" o:spid="_x0000_s1037" style="position:absolute;width:15417;height:7836" coordorigin="-1169,637" coordsize="15417,7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oval id="Elipse 428" o:spid="_x0000_s1038" style="position:absolute;left:-1169;top:637;width:15416;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ho/cMA&#10;AADcAAAADwAAAGRycy9kb3ducmV2LnhtbERPz2vCMBS+C/sfwht4s6kiQzqjjEFFD8LUHXZ8a97a&#10;rs1LTaJW/3pzEDx+fL/ny9604kzO15YVjJMUBHFhdc2lgu9DPpqB8AFZY2uZFFzJw3LxMphjpu2F&#10;d3Teh1LEEPYZKqhC6DIpfVGRQZ/Yjjhyf9YZDBG6UmqHlxhuWjlJ0zdpsObYUGFHnxUVzf5kFPx0&#10;v83qeNseNrZZ3b78f+6aca7U8LX/eAcRqA9P8cO91gqmk7g2nolH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ho/cMAAADcAAAADwAAAAAAAAAAAAAAAACYAgAAZHJzL2Rv&#10;d25yZXYueG1sUEsFBgAAAAAEAAQA9QAAAIgDAAAAAA==&#10;" fillcolor="#4ab5c4 [3208]" strokecolor="white [3201]" strokeweight="1.5pt">
                                <v:stroke joinstyle="miter"/>
                                <v:textbox>
                                  <w:txbxContent>
                                    <w:p w14:paraId="112E4C42" w14:textId="5856AEE8" w:rsidR="00544000" w:rsidRPr="00F262E3" w:rsidRDefault="00544000" w:rsidP="00F262E3">
                                      <w:pPr>
                                        <w:jc w:val="center"/>
                                      </w:pPr>
                                      <w:r w:rsidRPr="00F262E3">
                                        <w:t>Inicio</w:t>
                                      </w:r>
                                    </w:p>
                                  </w:txbxContent>
                                </v:textbox>
                              </v:oval>
                              <v:shapetype id="_x0000_t32" coordsize="21600,21600" o:spt="32" o:oned="t" path="m,l21600,21600e" filled="f">
                                <v:path arrowok="t" fillok="f" o:connecttype="none"/>
                                <o:lock v:ext="edit" shapetype="t"/>
                              </v:shapetype>
                              <v:shape id="Conector recto de flecha 429" o:spid="_x0000_s1039" type="#_x0000_t32" style="position:absolute;left:6698;top:4965;width:0;height:3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5Uh8YAAADcAAAADwAAAGRycy9kb3ducmV2LnhtbESPQWvCQBSE7wX/w/IKvRSzSVCp0VVK&#10;QWhP0lii3h7ZZ5KafRuyW43/vlsQehxm5htmuR5MKy7Uu8aygiSKQRCXVjdcKfjabcYvIJxH1tha&#10;JgU3crBejR6WmGl75U+65L4SAcIuQwW1910mpStrMugi2xEH72R7gz7IvpK6x2uAm1amcTyTBhsO&#10;CzV29FZTec5/jILiWU+Pw+H7Y1JsKJnuT2abs1Hq6XF4XYDwNPj/8L39rhVM0jn8nQ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Y+VIfGAAAA3AAAAA8AAAAAAAAA&#10;AAAAAAAAoQIAAGRycy9kb3ducmV2LnhtbFBLBQYAAAAABAAEAPkAAACUAwAAAAA=&#10;" strokecolor="#4ab5c4 [3208]" strokeweight="1pt">
                                <v:stroke endarrow="block" joinstyle="miter"/>
                              </v:shape>
                            </v:group>
                            <v:shapetype id="_x0000_t4" coordsize="21600,21600" o:spt="4" path="m10800,l,10800,10800,21600,21600,10800xe">
                              <v:stroke joinstyle="miter"/>
                              <v:path gradientshapeok="t" o:connecttype="rect" textboxrect="5400,5400,16200,16200"/>
                            </v:shapetype>
                            <v:shape id="Rombo 430" o:spid="_x0000_s1040" type="#_x0000_t4" style="position:absolute;left:603;top:34591;width:14923;height:5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8+VcMA&#10;AADcAAAADwAAAGRycy9kb3ducmV2LnhtbERPz2vCMBS+D/Y/hDfYbaZTkVGNMgaVqQxc1YO3t+at&#10;KWteShK1/vfLQfD48f2eLXrbijP50DhW8DrIQBBXTjdcK9jvipc3ECEia2wdk4IrBVjMHx9mmGt3&#10;4W86l7EWKYRDjgpMjF0uZagMWQwD1xEn7td5izFBX0vt8ZLCbSuHWTaRFhtODQY7+jBU/ZUnq+Br&#10;W6wP3Y83YUurQ1scl8VoY5V6furfpyAi9fEuvrk/tYLxKM1PZ9IR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8+VcMAAADcAAAADwAAAAAAAAAAAAAAAACYAgAAZHJzL2Rv&#10;d25yZXYueG1sUEsFBgAAAAAEAAQA9QAAAIgDAAAAAA==&#10;" fillcolor="#4ab5c4 [3208]" strokecolor="white [3201]" strokeweight="1.5pt">
                              <v:textbox>
                                <w:txbxContent>
                                  <w:p w14:paraId="3B184543" w14:textId="0629B020" w:rsidR="00544000" w:rsidRDefault="00544000" w:rsidP="00C9641A">
                                    <w:pPr>
                                      <w:jc w:val="center"/>
                                    </w:pPr>
                                    <w:r>
                                      <w:t>Decisión</w:t>
                                    </w:r>
                                  </w:p>
                                </w:txbxContent>
                              </v:textbox>
                            </v:shape>
                          </v:group>
                          <v:shape id="Conector recto de flecha 431" o:spid="_x0000_s1041" type="#_x0000_t32" style="position:absolute;left:8108;top:30796;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HOXMUAAADcAAAADwAAAGRycy9kb3ducmV2LnhtbESPT2vCQBTE7wW/w/IEL6Vu4p8i0VVE&#10;EPQkjWLr7ZF9JtHs25BdNX77rlDocZiZ3zCzRWsqcafGlZYVxP0IBHFmdcm5gsN+/TEB4Tyyxsoy&#10;KXiSg8W88zbDRNsHf9E99bkIEHYJKii8rxMpXVaQQde3NXHwzrYx6INscqkbfAS4qeQgij6lwZLD&#10;QoE1rQrKrunNKDi+6/Gp/blsR8c1xePvs9mlbJTqddvlFISn1v+H/9obrWA0jOF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HOXMUAAADcAAAADwAAAAAAAAAA&#10;AAAAAAChAgAAZHJzL2Rvd25yZXYueG1sUEsFBgAAAAAEAAQA+QAAAJMDAAAAAA==&#10;" strokecolor="#4ab5c4 [3208]" strokeweight="1pt">
                            <v:stroke endarrow="block" joinstyle="miter"/>
                          </v:shape>
                        </v:group>
                        <v:shape id="Conector recto de flecha 432" o:spid="_x0000_s1042" type="#_x0000_t32" style="position:absolute;top:36694;width:6185;height:4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1YqsIAAADcAAAADwAAAGRycy9kb3ducmV2LnhtbESPT4vCMBTE7wt+h/CEva2pdVGpRhFF&#10;dvHm3/OjebbF5qU20dZvbwTB4zAzv2Gm89aU4k61Kywr6PciEMSp1QVnCg779c8YhPPIGkvLpOBB&#10;DuazztcUE20b3tJ95zMRIOwSVJB7XyVSujQng65nK+LgnW1t0AdZZ1LX2AS4KWUcRUNpsOCwkGNF&#10;y5zSy+5mFDSrtrzGbtNfnI+N/DuMTg9zNUp9d9vFBISn1n/C7/a/VvA7iOF1JhwBOX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d1YqsIAAADcAAAADwAAAAAAAAAAAAAA&#10;AAChAgAAZHJzL2Rvd25yZXYueG1sUEsFBgAAAAAEAAQA+QAAAJADAAAAAA==&#10;" strokecolor="#4ab5c4 [3208]" strokeweight="1pt">
                          <v:stroke endarrow="block" joinstyle="miter"/>
                        </v:shape>
                        <v:shape id="Conector recto de flecha 433" o:spid="_x0000_s1043" type="#_x0000_t32" style="position:absolute;left:21197;top:36635;width:5869;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VgpsYAAADcAAAADwAAAGRycy9kb3ducmV2LnhtbESPT2sCMRTE70K/Q3iF3jTrrpWyNYqI&#10;hYIUqvbS22Pzun+6eVmTVNd+eiMIHoeZ+Q0zW/SmFUdyvrasYDxKQBAXVtdcKvjavw1fQPiArLG1&#10;TArO5GExfxjMMNf2xFs67kIpIoR9jgqqELpcSl9UZNCPbEccvR/rDIYoXSm1w1OEm1amSTKVBmuO&#10;CxV2tKqo+N39GQXfzbZx6fMha9Y8+Zx+/JuNG6dKPT32y1cQgfpwD9/a71rBJMvgeiYeAT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FYKbGAAAA3AAAAA8AAAAAAAAA&#10;AAAAAAAAoQIAAGRycy9kb3ducmV2LnhtbFBLBQYAAAAABAAEAPkAAACUAwAAAAA=&#10;" strokecolor="#4ab5c4 [3208]" strokeweight="1pt">
                          <v:stroke endarrow="block" joinstyle="miter"/>
                        </v:shape>
                      </v:group>
                      <v:rect id="Rectángulo 434" o:spid="_x0000_s1044" style="position:absolute;top:35147;width:10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TBsgA&#10;AADcAAAADwAAAGRycy9kb3ducmV2LnhtbESPQWvCQBSE70L/w/IKvenGVouNrlIsBQWxNBbU2yP7&#10;zKbNvk2zW5P++64g9DjMzDfMbNHZSpyp8aVjBcNBAoI4d7rkQsHH7rU/AeEDssbKMSn4JQ+L+U1v&#10;hql2Lb/TOQuFiBD2KSowIdSplD43ZNEPXE0cvZNrLIYom0LqBtsIt5W8T5JHabHkuGCwpqWh/Cv7&#10;sQrG21a+Lb+zJ3NaHV7W++Pabj6PSt3dds9TEIG68B++tldawehhBJcz8Qj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5FMGyAAAANwAAAAPAAAAAAAAAAAAAAAAAJgCAABk&#10;cnMvZG93bnJldi54bWxQSwUGAAAAAAQABAD1AAAAjQMAAAAA&#10;" fillcolor="white [3201]" strokecolor="#4ab5c4 [3208]" strokeweight="1pt">
                        <v:textbox>
                          <w:txbxContent>
                            <w:p w14:paraId="54DF702C" w14:textId="5DBDDF22" w:rsidR="00544000" w:rsidRDefault="00544000" w:rsidP="0021252E">
                              <w:pPr>
                                <w:jc w:val="center"/>
                              </w:pPr>
                              <w:r>
                                <w:t>Registrase</w:t>
                              </w:r>
                            </w:p>
                          </w:txbxContent>
                        </v:textbox>
                      </v:rect>
                      <v:rect id="Rectángulo 435" o:spid="_x0000_s1045" style="position:absolute;left:38481;top:35337;width:1019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j2nccA&#10;AADcAAAADwAAAGRycy9kb3ducmV2LnhtbESP3UrDQBSE7wXfYTmCd3bTXzTttpSWQgvSYhTa3h2y&#10;p9lo9mzMrk18e1cQvBxm5htmtuhsJa7U+NKxgn4vAUGcO11yoeDtdfPwCMIHZI2VY1LwTR4W89ub&#10;GabatfxC1ywUIkLYp6jAhFCnUvrckEXfczVx9C6usRiibAqpG2wj3FZykCQTabHkuGCwppWh/CP7&#10;sgrG+1YeVp/Zk7lsT+vd8byzz+9npe7vuuUURKAu/If/2lutYDQc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o9p3HAAAA3AAAAA8AAAAAAAAAAAAAAAAAmAIAAGRy&#10;cy9kb3ducmV2LnhtbFBLBQYAAAAABAAEAPUAAACMAwAAAAA=&#10;" fillcolor="white [3201]" strokecolor="#4ab5c4 [3208]" strokeweight="1pt">
                        <v:textbox>
                          <w:txbxContent>
                            <w:p w14:paraId="43F96D6E" w14:textId="6E462AF1" w:rsidR="00544000" w:rsidRDefault="00544000" w:rsidP="0021252E">
                              <w:pPr>
                                <w:jc w:val="center"/>
                              </w:pPr>
                              <w:r>
                                <w:t>Iniciar sesión</w:t>
                              </w:r>
                            </w:p>
                            <w:p w14:paraId="67DF45D3" w14:textId="77777777" w:rsidR="00544000" w:rsidRDefault="00544000" w:rsidP="0021252E">
                              <w:pPr>
                                <w:jc w:val="center"/>
                              </w:pPr>
                            </w:p>
                          </w:txbxContent>
                        </v:textbox>
                      </v:rect>
                    </v:group>
                    <v:shape id="Conector recto de flecha 436" o:spid="_x0000_s1046" type="#_x0000_t32" style="position:absolute;left:6351;top:38817;width:0;height:34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hWKMYAAADcAAAADwAAAGRycy9kb3ducmV2LnhtbESPW2vCQBSE3wv9D8sp+FKajfWCRFcp&#10;hYA+lcZi69she3Kx2bMhu8b477sFwcdhZr5hVpvBNKKnztWWFYyjGARxbnXNpYKvffqyAOE8ssbG&#10;Mim4koPN+vFhhYm2F/6kPvOlCBB2CSqovG8TKV1ekUEX2ZY4eIXtDPogu1LqDi8Bbhr5GsdzabDm&#10;sFBhS+8V5b/Z2Sg4POvZcfg57aaHlMaz78J8ZGyUGj0Nb0sQngZ/D9/aW61gOpnD/5l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4VijGAAAA3AAAAA8AAAAAAAAA&#10;AAAAAAAAoQIAAGRycy9kb3ducmV2LnhtbFBLBQYAAAAABAAEAPkAAACUAwAAAAA=&#10;" strokecolor="#4ab5c4 [3208]" strokeweight="1pt">
                      <v:stroke endarrow="block" joinstyle="miter"/>
                    </v:shape>
                    <v:shape id="Conector recto de flecha 437" o:spid="_x0000_s1047" type="#_x0000_t32" style="position:absolute;left:41935;top:38817;width:0;height:34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Tzs8YAAADcAAAADwAAAGRycy9kb3ducmV2LnhtbESPW2vCQBSE3wX/w3KEvohubL2U1FVE&#10;ENqnYhQvb4fsMYlmz4bsVuO/7wqCj8PMfMNM540pxZVqV1hWMOhHIIhTqwvOFGw3q94nCOeRNZaW&#10;ScGdHMxn7dYUY21vvKZr4jMRIOxiVJB7X8VSujQng65vK+LgnWxt0AdZZ1LXeAtwU8r3KBpLgwWH&#10;hRwrWuaUXpI/o2DX1aNjczj/DHcrGoz2J/ObsFHqrdMsvkB4avwr/Gx/awXDjwk8zoQjIG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0087PGAAAA3AAAAA8AAAAAAAAA&#10;AAAAAAAAoQIAAGRycy9kb3ducmV2LnhtbFBLBQYAAAAABAAEAPkAAACUAwAAAAA=&#10;" strokecolor="#4ab5c4 [3208]" strokeweight="1pt">
                      <v:stroke endarrow="block" joinstyle="miter"/>
                    </v:shape>
                  </v:group>
                  <v:shape id="Rombo 438" o:spid="_x0000_s1048" type="#_x0000_t4" style="position:absolute;left:33437;top:70831;width:14922;height:5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kyU8MA&#10;AADcAAAADwAAAGRycy9kb3ducmV2LnhtbERPz2vCMBS+D/Y/hDfYbaZTkVGNMgaVqQxc1YO3t+at&#10;KWteShK1/vfLQfD48f2eLXrbijP50DhW8DrIQBBXTjdcK9jvipc3ECEia2wdk4IrBVjMHx9mmGt3&#10;4W86l7EWKYRDjgpMjF0uZagMWQwD1xEn7td5izFBX0vt8ZLCbSuHWTaRFhtODQY7+jBU/ZUnq+Br&#10;W6wP3Y83YUurQ1scl8VoY5V6furfpyAi9fEuvrk/tYLxKK1NZ9IR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kyU8MAAADcAAAADwAAAAAAAAAAAAAAAACYAgAAZHJzL2Rv&#10;d25yZXYueG1sUEsFBgAAAAAEAAQA9QAAAIgDAAAAAA==&#10;" fillcolor="#4ab5c4 [3208]" strokecolor="white [3201]" strokeweight="1.5pt">
                    <v:textbox>
                      <w:txbxContent>
                        <w:p w14:paraId="05BB94E8" w14:textId="77777777" w:rsidR="00544000" w:rsidRDefault="00544000" w:rsidP="009212C3">
                          <w:pPr>
                            <w:jc w:val="center"/>
                          </w:pPr>
                          <w:r>
                            <w:t>Decisión</w:t>
                          </w:r>
                        </w:p>
                      </w:txbxContent>
                    </v:textbox>
                  </v:shape>
                  <v:shape id="Conector recto de flecha 439" o:spid="_x0000_s1049" type="#_x0000_t32" style="position:absolute;left:41079;top:67146;width:0;height:35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CWsUAAADcAAAADwAAAGRycy9kb3ducmV2LnhtbESPT2vCQBTE74LfYXlCL6IbWxWbuooI&#10;QnsqRvHP7ZF9JtHs25Ddavz2XUHwOMzMb5jpvDGluFLtCssKBv0IBHFqdcGZgu1m1ZuAcB5ZY2mZ&#10;FNzJwXzWbk0x1vbGa7omPhMBwi5GBbn3VSylS3My6Pq2Ig7eydYGfZB1JnWNtwA3pXyPorE0WHBY&#10;yLGiZU7pJfkzCnZdPTo2h/PPcLeiwWh/Mr8JG6XeOs3iC4Snxr/Cz/a3VjD8+ITHmXAE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fCWsUAAADcAAAADwAAAAAAAAAA&#10;AAAAAAChAgAAZHJzL2Rvd25yZXYueG1sUEsFBgAAAAAEAAQA+QAAAJMDAAAAAA==&#10;" strokecolor="#4ab5c4 [3208]" strokeweight="1pt">
                    <v:stroke endarrow="block" joinstyle="miter"/>
                  </v:shape>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18" o:spid="_x0000_s1050" type="#_x0000_t176" style="position:absolute;left:7095;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LYn8QA&#10;AADcAAAADwAAAGRycy9kb3ducmV2LnhtbERPy2oCMRTdF/yHcAU3RTMVETsaRYT6QEGqdtHdZXKd&#10;GZ3cDEkcp3/fLApdHs57tmhNJRpyvrSs4G2QgCDOrC45V3A5f/QnIHxA1lhZJgU/5GEx77zMMNX2&#10;yZ/UnEIuYgj7FBUUIdSplD4ryKAf2Jo4clfrDIYIXS61w2cMN5UcJslYGiw5NhRY06qg7H56GAXH&#10;vL2ar+/XzTY0h51ent36/bZXqtdtl1MQgdrwL/5zb7WC0SjOj2fiEZ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i2J/EAAAA3AAAAA8AAAAAAAAAAAAAAAAAmAIAAGRycy9k&#10;b3ducmV2LnhtbFBLBQYAAAAABAAEAPUAAACJAwAAAAA=&#10;" fillcolor="#4ab5c4 [3208]" strokecolor="white [3201]" strokeweight="1.5pt">
                  <v:textbox>
                    <w:txbxContent>
                      <w:p w14:paraId="1CE5BBC7" w14:textId="2AA8090D" w:rsidR="00544000" w:rsidRDefault="00544000" w:rsidP="009212C3">
                        <w:pPr>
                          <w:jc w:val="center"/>
                        </w:pPr>
                        <w:r>
                          <w:t>1</w:t>
                        </w:r>
                      </w:p>
                    </w:txbxContent>
                  </v:textbox>
                </v:shape>
                <v:shape id="Diagrama de flujo: proceso alternativo 219" o:spid="_x0000_s1051" type="#_x0000_t176" style="position:absolute;left:12216;top:77614;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59BMcA&#10;AADcAAAADwAAAGRycy9kb3ducmV2LnhtbESPT2sCMRTE74LfITyhl6JZixRdjSKFVksF8d/B22Pz&#10;3F27eVmSuG6/fVMoeBxm5jfMbNGaSjTkfGlZwXCQgCDOrC45V3A8vPfHIHxA1lhZJgU/5GEx73Zm&#10;mGp75x01+5CLCGGfooIihDqV0mcFGfQDWxNH72KdwRCly6V2eI9wU8mXJHmVBkuOCwXW9FZQ9r2/&#10;GQXbvL2Y0/l5tQ7N5lMvD+5jcv1S6qnXLqcgArXhEf5vr7WC0WgIf2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ufQTHAAAA3AAAAA8AAAAAAAAAAAAAAAAAmAIAAGRy&#10;cy9kb3ducmV2LnhtbFBLBQYAAAAABAAEAPUAAACMAwAAAAA=&#10;" fillcolor="#4ab5c4 [3208]" strokecolor="white [3201]" strokeweight="1.5pt">
                  <v:textbox>
                    <w:txbxContent>
                      <w:p w14:paraId="714E27A6" w14:textId="5C035B4F" w:rsidR="00544000" w:rsidRDefault="00544000" w:rsidP="009212C3">
                        <w:pPr>
                          <w:jc w:val="center"/>
                        </w:pPr>
                        <w:r>
                          <w:t>2</w:t>
                        </w:r>
                      </w:p>
                    </w:txbxContent>
                  </v:textbox>
                </v:shape>
                <v:shape id="Diagrama de flujo: proceso alternativo 220" o:spid="_x0000_s1052" type="#_x0000_t176" style="position:absolute;left:17849;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zjc8cA&#10;AADcAAAADwAAAGRycy9kb3ducmV2LnhtbESPW2sCMRSE34X+h3AEX4pmFSl2NYoUvJQKUi8Pvh02&#10;x91tNydLEtftv28KBR+HmfmGmS1aU4mGnC8tKxgOEhDEmdUl5wpOx1V/AsIHZI2VZVLwQx4W86fO&#10;DFNt7/xJzSHkIkLYp6igCKFOpfRZQQb9wNbE0btaZzBE6XKpHd4j3FRylCQv0mDJcaHAmt4Kyr4P&#10;N6Ngn7dXc748b7ah2b3r5dGtX78+lOp12+UURKA2PML/7a1WMB6P4O9M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843PHAAAA3AAAAA8AAAAAAAAAAAAAAAAAmAIAAGRy&#10;cy9kb3ducmV2LnhtbFBLBQYAAAAABAAEAPUAAACMAwAAAAA=&#10;" fillcolor="#4ab5c4 [3208]" strokecolor="white [3201]" strokeweight="1.5pt">
                  <v:textbox>
                    <w:txbxContent>
                      <w:p w14:paraId="74CB71E3" w14:textId="4D01C779" w:rsidR="00544000" w:rsidRDefault="00544000" w:rsidP="009212C3">
                        <w:pPr>
                          <w:jc w:val="center"/>
                        </w:pPr>
                        <w:r>
                          <w:t>3</w:t>
                        </w:r>
                      </w:p>
                    </w:txbxContent>
                  </v:textbox>
                </v:shape>
                <v:shape id="Diagrama de flujo: proceso alternativo 221" o:spid="_x0000_s1053" type="#_x0000_t176" style="position:absolute;left:23262;top:77833;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BG6McA&#10;AADcAAAADwAAAGRycy9kb3ducmV2LnhtbESPT2sCMRTE70K/Q3gFL0WzWim6NYoUWi0WxH8Hb4/N&#10;c3fr5mVJ0nX77U2h4HGYmd8w03lrKtGQ86VlBYN+AoI4s7rkXMFh/94bg/ABWWNlmRT8kof57KEz&#10;xVTbK2+p2YVcRAj7FBUUIdSplD4ryKDv25o4emfrDIYoXS61w2uEm0oOk+RFGiw5LhRY01tB2WX3&#10;YxRs8vZsjqen5So0X596sXcfk++1Ut3HdvEKIlAb7uH/9korGI2e4e9MP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wRujHAAAA3AAAAA8AAAAAAAAAAAAAAAAAmAIAAGRy&#10;cy9kb3ducmV2LnhtbFBLBQYAAAAABAAEAPUAAACMAwAAAAA=&#10;" fillcolor="#4ab5c4 [3208]" strokecolor="white [3201]" strokeweight="1.5pt">
                  <v:textbox>
                    <w:txbxContent>
                      <w:p w14:paraId="78BBE7B9" w14:textId="01F01C48" w:rsidR="00544000" w:rsidRDefault="00544000" w:rsidP="009212C3">
                        <w:pPr>
                          <w:jc w:val="center"/>
                        </w:pPr>
                        <w:r>
                          <w:t>4</w:t>
                        </w:r>
                      </w:p>
                    </w:txbxContent>
                  </v:textbox>
                </v:shape>
                <v:shape id="Diagrama de flujo: proceso alternativo 222" o:spid="_x0000_s1054" type="#_x0000_t176" style="position:absolute;left:28748;top:77906;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nenMcA&#10;AADcAAAADwAAAGRycy9kb3ducmV2LnhtbESPT2vCQBTE74LfYXlCL0U3LaHU6CpSaKsoSP1z8PbI&#10;PpO02bdhdxvjt3cLBY/DzPyGmc47U4uWnK8sK3gaJSCIc6srLhQc9u/DVxA+IGusLZOCK3mYz/q9&#10;KWbaXviL2l0oRISwz1BBGUKTSenzkgz6kW2Io3e2zmCI0hVSO7xEuKnlc5K8SIMVx4USG3orKf/Z&#10;/RoF26I7m+Pp8XMZ2s1KL/buY/y9Vuph0C0mIAJ14R7+by+1gjRN4e9MP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Z3pzHAAAA3AAAAA8AAAAAAAAAAAAAAAAAmAIAAGRy&#10;cy9kb3ducmV2LnhtbFBLBQYAAAAABAAEAPUAAACMAwAAAAA=&#10;" fillcolor="#4ab5c4 [3208]" strokecolor="white [3201]" strokeweight="1.5pt">
                  <v:textbox>
                    <w:txbxContent>
                      <w:p w14:paraId="554F40AA" w14:textId="3ADBB051" w:rsidR="00544000" w:rsidRDefault="00544000" w:rsidP="009212C3">
                        <w:pPr>
                          <w:jc w:val="center"/>
                        </w:pPr>
                        <w:r>
                          <w:t>5</w:t>
                        </w:r>
                      </w:p>
                    </w:txbxContent>
                  </v:textbox>
                </v:shape>
                <v:shape id="Conector recto de flecha 445" o:spid="_x0000_s1055" type="#_x0000_t32" style="position:absolute;left:9363;top:73664;width:24034;height:3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YuNMYAAADcAAAADwAAAGRycy9kb3ducmV2LnhtbESPW2sCMRSE34X+h3AKfdOs21XK1igi&#10;Fgql4KUvfTtsTvfSzcmapLr6601B8HGYmW+Y2aI3rTiS87VlBeNRAoK4sLrmUsHX/m34AsIHZI2t&#10;ZVJwJg+L+cNghrm2J97ScRdKESHsc1RQhdDlUvqiIoN+ZDvi6P1YZzBE6UqpHZ4i3LQyTZKpNFhz&#10;XKiwo1VFxe/uzyj4braNSyeH52bN2Wb6eTEfbpwq9fTYL19BBOrDPXxrv2sFWTaB/zPxC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mLjTGAAAA3AAAAA8AAAAAAAAA&#10;AAAAAAAAoQIAAGRycy9kb3ducmV2LnhtbFBLBQYAAAAABAAEAPkAAACUAwAAAAA=&#10;" strokecolor="#4ab5c4 [3208]" strokeweight="1pt">
                  <v:stroke endarrow="block" joinstyle="miter"/>
                </v:shape>
                <v:shape id="Conector recto de flecha 446" o:spid="_x0000_s1056" type="#_x0000_t32" style="position:absolute;left:15288;top:73659;width:18149;height:37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wQ8YAAADcAAAADwAAAGRycy9kb3ducmV2LnhtbESPT2sCMRTE7wW/Q3gFbzXrul3K1igi&#10;LQilUG0vvT02r/unm5c1ibrtpzeC4HGYmd8w8+VgOnEk5xvLCqaTBARxaXXDlYKvz9eHJxA+IGvs&#10;LJOCP/KwXIzu5lhoe+ItHXehEhHCvkAFdQh9IaUvazLoJ7Ynjt6PdQZDlK6S2uEpwk0n0yTJpcGG&#10;40KNPa1rKn93B6Pgu922Ln3cz9oXzj7y93/z5qapUuP7YfUMItAQbuFre6MVZFkOlzPxCMjF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0sEPGAAAA3AAAAA8AAAAAAAAA&#10;AAAAAAAAoQIAAGRycy9kb3ducmV2LnhtbFBLBQYAAAAABAAEAPkAAACUAwAAAAA=&#10;" strokecolor="#4ab5c4 [3208]" strokeweight="1pt">
                  <v:stroke endarrow="block" joinstyle="miter"/>
                </v:shape>
                <v:shape id="Conector recto de flecha 447" o:spid="_x0000_s1057" type="#_x0000_t32" style="position:absolute;left:20994;top:73659;width:12443;height:37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V2McAAADcAAAADwAAAGRycy9kb3ducmV2LnhtbESPT2sCMRTE74LfITzBm2Zdt1ZWo5RS&#10;oVAKanvp7bF57h83L9sk6rafvikUehxm5jfMetubVlzJ+dqygtk0AUFcWF1zqeD9bTdZgvABWWNr&#10;mRR8kYftZjhYY67tjQ90PYZSRAj7HBVUIXS5lL6oyKCf2o44eifrDIYoXSm1w1uEm1amSbKQBmuO&#10;CxV29FhRcT5ejIKP5tC49O5z3jxxtl+8fpsXN0uVGo/6hxWIQH34D/+1n7WCLLuH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uBXYxwAAANwAAAAPAAAAAAAA&#10;AAAAAAAAAKECAABkcnMvZG93bnJldi54bWxQSwUGAAAAAAQABAD5AAAAlQMAAAAA&#10;" strokecolor="#4ab5c4 [3208]" strokeweight="1pt">
                  <v:stroke endarrow="block" joinstyle="miter"/>
                </v:shape>
                <v:shape id="Conector recto de flecha 448" o:spid="_x0000_s1058" type="#_x0000_t32" style="position:absolute;left:26334;top:73659;width:7103;height:39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eBqsMAAADcAAAADwAAAGRycy9kb3ducmV2LnhtbERPy2oCMRTdF/oP4Ra6qxmno5TRKCIW&#10;CqXgoxt3l8l1Hk5uxiTV0a9vFoLLw3lP571pxZmcry0rGA4SEMSF1TWXCn53n28fIHxA1thaJgVX&#10;8jCfPT9NMdf2whs6b0MpYgj7HBVUIXS5lL6oyKAf2I44cgfrDIYIXSm1w0sMN61Mk2QsDdYcGyrs&#10;aFlRcdz+GQX7ZtO4dHR6b1acrcc/N/PthqlSry/9YgIiUB8e4rv7SyvIsrg2nolH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0ngarDAAAA3AAAAA8AAAAAAAAAAAAA&#10;AAAAoQIAAGRycy9kb3ducmV2LnhtbFBLBQYAAAAABAAEAPkAAACRAwAAAAA=&#10;" strokecolor="#4ab5c4 [3208]" strokeweight="1pt">
                  <v:stroke endarrow="block" joinstyle="miter"/>
                </v:shape>
                <v:shape id="Conector recto de flecha 449" o:spid="_x0000_s1059" type="#_x0000_t32" style="position:absolute;left:31674;top:73659;width:1763;height:39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skMccAAADcAAAADwAAAGRycy9kb3ducmV2LnhtbESPT2sCMRTE74LfITzBm2Zdt1JXo5RS&#10;oVAKanvp7bF57h83L9sk6rafvikUehxm5jfMetubVlzJ+dqygtk0AUFcWF1zqeD9bTe5B+EDssbW&#10;Min4Ig/bzXCwxlzbGx/oegyliBD2OSqoQuhyKX1RkUE/tR1x9E7WGQxRulJqh7cIN61Mk2QhDdYc&#10;Fyrs6LGi4ny8GAUfzaFx6d3nvHnibL94/TYvbpYqNR71DysQgfrwH/5rP2sFWbaE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ayQxxwAAANwAAAAPAAAAAAAA&#10;AAAAAAAAAKECAABkcnMvZG93bnJldi54bWxQSwUGAAAAAAQABAD5AAAAlQMAAAAA&#10;" strokecolor="#4ab5c4 [3208]" strokeweight="1pt">
                  <v:stroke endarrow="block" joinstyle="miter"/>
                </v:shape>
              </v:group>
            </w:pict>
          </mc:Fallback>
        </mc:AlternateContent>
      </w:r>
    </w:p>
    <w:p w14:paraId="393F47E5" w14:textId="715C53A6" w:rsidR="00F262E3" w:rsidRDefault="00F262E3" w:rsidP="00095565">
      <w:pPr>
        <w:rPr>
          <w:noProof/>
          <w:lang w:eastAsia="es-CO"/>
        </w:rPr>
      </w:pPr>
    </w:p>
    <w:p w14:paraId="2DE230DD" w14:textId="18B541D9" w:rsidR="00F262E3" w:rsidRDefault="00BC378F" w:rsidP="00507417">
      <w:pPr>
        <w:jc w:val="center"/>
        <w:rPr>
          <w:noProof/>
          <w:lang w:eastAsia="es-CO"/>
        </w:rPr>
      </w:pPr>
      <w:r>
        <w:rPr>
          <w:noProof/>
          <w:lang w:val="en-US"/>
        </w:rPr>
        <w:drawing>
          <wp:anchor distT="0" distB="0" distL="114300" distR="114300" simplePos="0" relativeHeight="251658255" behindDoc="0" locked="0" layoutInCell="1" allowOverlap="1" wp14:anchorId="573E5FDF" wp14:editId="75334340">
            <wp:simplePos x="0" y="0"/>
            <wp:positionH relativeFrom="column">
              <wp:posOffset>2099295</wp:posOffset>
            </wp:positionH>
            <wp:positionV relativeFrom="paragraph">
              <wp:posOffset>209468</wp:posOffset>
            </wp:positionV>
            <wp:extent cx="1722474" cy="2351500"/>
            <wp:effectExtent l="0" t="0" r="0" b="0"/>
            <wp:wrapThrough wrapText="bothSides">
              <wp:wrapPolygon edited="0">
                <wp:start x="0" y="0"/>
                <wp:lineTo x="0" y="21349"/>
                <wp:lineTo x="21265" y="21349"/>
                <wp:lineTo x="21265" y="0"/>
                <wp:lineTo x="0" y="0"/>
              </wp:wrapPolygon>
            </wp:wrapThrough>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22474" cy="2351500"/>
                    </a:xfrm>
                    <a:prstGeom prst="rect">
                      <a:avLst/>
                    </a:prstGeom>
                    <a:noFill/>
                    <a:ln>
                      <a:noFill/>
                    </a:ln>
                  </pic:spPr>
                </pic:pic>
              </a:graphicData>
            </a:graphic>
          </wp:anchor>
        </w:drawing>
      </w:r>
    </w:p>
    <w:p w14:paraId="5ACBD6E2" w14:textId="6B92129B" w:rsidR="00F262E3" w:rsidRDefault="00F262E3" w:rsidP="00055319"/>
    <w:p w14:paraId="06CF1F0D" w14:textId="2818533A" w:rsidR="00F262E3" w:rsidRDefault="00F262E3" w:rsidP="00055319">
      <w:pPr>
        <w:jc w:val="center"/>
      </w:pPr>
    </w:p>
    <w:p w14:paraId="5383EB92" w14:textId="21D2D21C" w:rsidR="00D20F68" w:rsidRDefault="00D20F68" w:rsidP="00055319">
      <w:pPr>
        <w:jc w:val="center"/>
      </w:pPr>
    </w:p>
    <w:p w14:paraId="70260AFC" w14:textId="26E442A1" w:rsidR="00385A11" w:rsidRDefault="00120F6A" w:rsidP="00120F6A">
      <w:pPr>
        <w:jc w:val="center"/>
        <w:rPr>
          <w:noProof/>
          <w:lang w:eastAsia="es-CO"/>
        </w:rPr>
      </w:pPr>
      <w:r>
        <w:rPr>
          <w:noProof/>
          <w:lang w:eastAsia="es-CO"/>
        </w:rPr>
        <w:t xml:space="preserve">  </w:t>
      </w:r>
      <w:r w:rsidR="00497117">
        <w:rPr>
          <w:noProof/>
          <w:lang w:eastAsia="es-CO"/>
        </w:rPr>
        <w:t xml:space="preserve">                                         </w:t>
      </w:r>
    </w:p>
    <w:p w14:paraId="515F4BCD" w14:textId="77777777" w:rsidR="00BC378F" w:rsidRDefault="00BC378F" w:rsidP="00055319">
      <w:pPr>
        <w:ind w:left="7512" w:firstLine="276"/>
        <w:jc w:val="center"/>
        <w:rPr>
          <w:noProof/>
          <w:lang w:eastAsia="es-CO"/>
        </w:rPr>
      </w:pPr>
    </w:p>
    <w:p w14:paraId="09E240D5" w14:textId="77777777" w:rsidR="00BC378F" w:rsidRDefault="00BC378F" w:rsidP="00055319">
      <w:pPr>
        <w:ind w:left="7512" w:firstLine="276"/>
        <w:jc w:val="center"/>
        <w:rPr>
          <w:noProof/>
          <w:lang w:eastAsia="es-CO"/>
        </w:rPr>
      </w:pPr>
    </w:p>
    <w:p w14:paraId="1C993326" w14:textId="77777777" w:rsidR="00BC378F" w:rsidRDefault="00BC378F" w:rsidP="00055319">
      <w:pPr>
        <w:ind w:left="7512" w:firstLine="276"/>
        <w:jc w:val="center"/>
        <w:rPr>
          <w:noProof/>
          <w:lang w:eastAsia="es-CO"/>
        </w:rPr>
      </w:pPr>
    </w:p>
    <w:p w14:paraId="639B3B47" w14:textId="77777777" w:rsidR="00BC378F" w:rsidRDefault="00BC378F" w:rsidP="00055319">
      <w:pPr>
        <w:ind w:left="7512" w:firstLine="276"/>
        <w:jc w:val="center"/>
        <w:rPr>
          <w:noProof/>
          <w:lang w:eastAsia="es-CO"/>
        </w:rPr>
      </w:pPr>
    </w:p>
    <w:p w14:paraId="22C50C16" w14:textId="77777777" w:rsidR="00BC378F" w:rsidRDefault="00BC378F" w:rsidP="00055319">
      <w:pPr>
        <w:ind w:left="7512" w:firstLine="276"/>
        <w:jc w:val="center"/>
        <w:rPr>
          <w:noProof/>
          <w:lang w:eastAsia="es-CO"/>
        </w:rPr>
      </w:pPr>
    </w:p>
    <w:p w14:paraId="38478A9D" w14:textId="77777777" w:rsidR="00BC378F" w:rsidRDefault="00BC378F" w:rsidP="00055319">
      <w:pPr>
        <w:ind w:left="7512" w:firstLine="276"/>
        <w:jc w:val="center"/>
        <w:rPr>
          <w:noProof/>
          <w:lang w:eastAsia="es-CO"/>
        </w:rPr>
      </w:pPr>
    </w:p>
    <w:p w14:paraId="5D6D9C77" w14:textId="1DDCE4E5" w:rsidR="00BC378F" w:rsidRDefault="001345FC" w:rsidP="00055319">
      <w:pPr>
        <w:ind w:left="7512" w:firstLine="276"/>
        <w:jc w:val="center"/>
        <w:rPr>
          <w:noProof/>
          <w:lang w:eastAsia="es-CO"/>
        </w:rPr>
      </w:pPr>
      <w:r>
        <w:rPr>
          <w:noProof/>
          <w:lang w:val="en-US"/>
        </w:rPr>
        <w:drawing>
          <wp:anchor distT="0" distB="0" distL="114300" distR="114300" simplePos="0" relativeHeight="251658256" behindDoc="0" locked="0" layoutInCell="1" allowOverlap="1" wp14:anchorId="320D1D41" wp14:editId="1E56C7DB">
            <wp:simplePos x="0" y="0"/>
            <wp:positionH relativeFrom="margin">
              <wp:posOffset>3564111</wp:posOffset>
            </wp:positionH>
            <wp:positionV relativeFrom="paragraph">
              <wp:posOffset>205476</wp:posOffset>
            </wp:positionV>
            <wp:extent cx="1720215" cy="2373630"/>
            <wp:effectExtent l="0" t="0" r="0" b="7620"/>
            <wp:wrapThrough wrapText="bothSides">
              <wp:wrapPolygon edited="0">
                <wp:start x="0" y="0"/>
                <wp:lineTo x="0" y="21496"/>
                <wp:lineTo x="21289" y="21496"/>
                <wp:lineTo x="21289" y="0"/>
                <wp:lineTo x="0" y="0"/>
              </wp:wrapPolygon>
            </wp:wrapThrough>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20215" cy="2373630"/>
                    </a:xfrm>
                    <a:prstGeom prst="rect">
                      <a:avLst/>
                    </a:prstGeom>
                    <a:noFill/>
                    <a:ln>
                      <a:noFill/>
                    </a:ln>
                  </pic:spPr>
                </pic:pic>
              </a:graphicData>
            </a:graphic>
          </wp:anchor>
        </w:drawing>
      </w:r>
      <w:r w:rsidR="00BC378F">
        <w:rPr>
          <w:noProof/>
          <w:lang w:val="en-US"/>
        </w:rPr>
        <w:drawing>
          <wp:anchor distT="0" distB="0" distL="114300" distR="114300" simplePos="0" relativeHeight="251658257" behindDoc="0" locked="0" layoutInCell="1" allowOverlap="1" wp14:anchorId="38AF05EA" wp14:editId="4F038C45">
            <wp:simplePos x="0" y="0"/>
            <wp:positionH relativeFrom="column">
              <wp:posOffset>812393</wp:posOffset>
            </wp:positionH>
            <wp:positionV relativeFrom="paragraph">
              <wp:posOffset>232985</wp:posOffset>
            </wp:positionV>
            <wp:extent cx="1720215" cy="2388235"/>
            <wp:effectExtent l="0" t="0" r="0" b="0"/>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20215" cy="2388235"/>
                    </a:xfrm>
                    <a:prstGeom prst="rect">
                      <a:avLst/>
                    </a:prstGeom>
                    <a:noFill/>
                    <a:ln>
                      <a:noFill/>
                    </a:ln>
                  </pic:spPr>
                </pic:pic>
              </a:graphicData>
            </a:graphic>
          </wp:anchor>
        </w:drawing>
      </w:r>
    </w:p>
    <w:p w14:paraId="012B706B" w14:textId="03EE0620" w:rsidR="00497117" w:rsidRDefault="00385A11" w:rsidP="00055319">
      <w:pPr>
        <w:ind w:left="7512" w:firstLine="276"/>
        <w:jc w:val="center"/>
        <w:rPr>
          <w:noProof/>
          <w:lang w:eastAsia="es-CO"/>
        </w:rPr>
      </w:pPr>
      <w:r>
        <w:rPr>
          <w:noProof/>
          <w:lang w:eastAsia="es-CO"/>
        </w:rPr>
        <w:t xml:space="preserve">Foto </w:t>
      </w:r>
      <w:r>
        <w:rPr>
          <w:noProof/>
          <w:lang w:eastAsia="es-CO"/>
        </w:rPr>
        <w:fldChar w:fldCharType="begin"/>
      </w:r>
      <w:r>
        <w:rPr>
          <w:noProof/>
          <w:lang w:eastAsia="es-CO"/>
        </w:rPr>
        <w:instrText xml:space="preserve"> ADDIN ZOTERO_ITEM CSL_CITATION {"citationID":"107h99cneu","properties":{"formattedCitation":"[6]","plainCitation":"[6]"},"citationItems":[{"id":923,"uris":["http://zotero.org/users/2930129/items/7UXTXICI"],"uri":["http://zotero.org/users/2930129/items/7UXTXICI"],"itemData":{"id":923,"type":"webpage","title":"profile picture facebook - Buscar con Google","URL":"https://www.google.com/search?q=profile+picture&amp;client=firefox-b-ab&amp;source=lnms&amp;tbm=isch&amp;sa=X&amp;ved=0ahUKEwiasa-ex4zOAhWSMx4KHQ1FCvsQ_AUICCgB&amp;biw=1366&amp;bih=657#tbm=isch&amp;q=profile+picture+facebook&amp;imgdii=uUXT2TY5oA79qM%3A%3BuUXT2TY5oA79qM%3A%3BEU3bol7YwCRVEM%3A&amp;imgrc=uUXT2TY5oA79qM%3A","accessed":{"date-parts":[["2016",7,24]]}}}],"schema":"https://github.com/citation-style-language/schema/raw/master/csl-citation.json"} </w:instrText>
      </w:r>
      <w:r>
        <w:rPr>
          <w:noProof/>
          <w:lang w:eastAsia="es-CO"/>
        </w:rPr>
        <w:fldChar w:fldCharType="separate"/>
      </w:r>
      <w:r w:rsidRPr="00385A11">
        <w:rPr>
          <w:rFonts w:ascii="Calibri" w:hAnsi="Calibri"/>
        </w:rPr>
        <w:t>[6]</w:t>
      </w:r>
      <w:r>
        <w:rPr>
          <w:noProof/>
          <w:lang w:eastAsia="es-CO"/>
        </w:rPr>
        <w:fldChar w:fldCharType="end"/>
      </w:r>
    </w:p>
    <w:p w14:paraId="471AF7A7" w14:textId="1B92D0F9" w:rsidR="009212C3" w:rsidRDefault="009212C3" w:rsidP="00055319">
      <w:pPr>
        <w:ind w:left="7512" w:firstLine="276"/>
        <w:jc w:val="center"/>
        <w:rPr>
          <w:noProof/>
          <w:lang w:eastAsia="es-CO"/>
        </w:rPr>
      </w:pPr>
    </w:p>
    <w:p w14:paraId="0E8F4EB0" w14:textId="13DDC1CE" w:rsidR="009212C3" w:rsidRDefault="009212C3" w:rsidP="00385A11">
      <w:pPr>
        <w:ind w:left="7512" w:firstLine="276"/>
        <w:rPr>
          <w:noProof/>
          <w:lang w:eastAsia="es-CO"/>
        </w:rPr>
      </w:pPr>
    </w:p>
    <w:p w14:paraId="736C87C9" w14:textId="1FA90A85" w:rsidR="008A7477" w:rsidRDefault="008A7477" w:rsidP="008A7477">
      <w:pPr>
        <w:pStyle w:val="Heading4"/>
        <w:rPr>
          <w:noProof/>
          <w:lang w:eastAsia="es-CO"/>
        </w:rPr>
      </w:pPr>
      <w:bookmarkStart w:id="207" w:name="_Toc457975406"/>
      <w:bookmarkStart w:id="208" w:name="_Toc457975473"/>
      <w:bookmarkStart w:id="209" w:name="_Toc460168433"/>
      <w:r>
        <w:rPr>
          <w:noProof/>
          <w:lang w:eastAsia="es-CO"/>
        </w:rPr>
        <w:t>Ingresar síntomas</w:t>
      </w:r>
      <w:bookmarkEnd w:id="207"/>
      <w:bookmarkEnd w:id="208"/>
      <w:bookmarkEnd w:id="209"/>
    </w:p>
    <w:p w14:paraId="2ECA7D13" w14:textId="0558D374" w:rsidR="00E3639A" w:rsidRDefault="005849C9" w:rsidP="00E3639A">
      <w:r>
        <w:t>La siguiente imagen muestra la interfaz de usuario paciente para el ingreso de los síntomas.</w:t>
      </w:r>
    </w:p>
    <w:p w14:paraId="7B4E4D20" w14:textId="2332B3F6" w:rsidR="009212C3" w:rsidRDefault="004D0DAD" w:rsidP="00E3639A">
      <w:r>
        <w:t xml:space="preserve">                    </w:t>
      </w:r>
      <w:r w:rsidR="009212C3">
        <w:rPr>
          <w:noProof/>
          <w:lang w:val="en-US"/>
        </w:rPr>
        <mc:AlternateContent>
          <mc:Choice Requires="wpg">
            <w:drawing>
              <wp:inline distT="0" distB="0" distL="0" distR="0" wp14:anchorId="51223FDF" wp14:editId="5C7AF611">
                <wp:extent cx="450215" cy="899159"/>
                <wp:effectExtent l="0" t="0" r="26035" b="73025"/>
                <wp:docPr id="231" name="Grupo 231"/>
                <wp:cNvGraphicFramePr/>
                <a:graphic xmlns:a="http://schemas.openxmlformats.org/drawingml/2006/main">
                  <a:graphicData uri="http://schemas.microsoft.com/office/word/2010/wordprocessingGroup">
                    <wpg:wgp>
                      <wpg:cNvGrpSpPr/>
                      <wpg:grpSpPr>
                        <a:xfrm>
                          <a:off x="0" y="0"/>
                          <a:ext cx="450215" cy="899159"/>
                          <a:chOff x="0" y="0"/>
                          <a:chExt cx="450215" cy="899160"/>
                        </a:xfrm>
                      </wpg:grpSpPr>
                      <wps:wsp>
                        <wps:cNvPr id="229" name="Diagrama de flujo: proceso alternativo 22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A67F5A7" w14:textId="77777777" w:rsidR="00544000" w:rsidRDefault="00544000" w:rsidP="009212C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Conector recto de flecha 230"/>
                        <wps:cNvCnPr/>
                        <wps:spPr>
                          <a:xfrm>
                            <a:off x="213969" y="469901"/>
                            <a:ext cx="0" cy="42925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51223FDF" id="Grupo 231" o:spid="_x0000_s1060" style="width:35.45pt;height:70.8pt;mso-position-horizontal-relative:char;mso-position-vertical-relative:line" coordsize="4502,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">
                <v:shape id="Diagrama de flujo: proceso alternativo 229" o:spid="_x0000_s106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xWWsYA&#10;AADcAAAADwAAAGRycy9kb3ducmV2LnhtbESPQWvCQBSE74L/YXmFXqRumkPR1FVEsFUUpNoeentk&#10;n0lq9m3YXWP6711B8DjMzDfMZNaZWrTkfGVZweswAUGcW11xoeD7sHwZgfABWWNtmRT8k4fZtN+b&#10;YKbthb+o3YdCRAj7DBWUITSZlD4vyaAf2oY4ekfrDIYoXSG1w0uEm1qmSfImDVYcF0psaFFSftqf&#10;jYJd0R3Nz+/gcxXa7VrPD+5j/LdR6vmpm7+DCNSFR/jeXmkFaTqG2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xWWsYAAADcAAAADwAAAAAAAAAAAAAAAACYAgAAZHJz&#10;L2Rvd25yZXYueG1sUEsFBgAAAAAEAAQA9QAAAIsDAAAAAA==&#10;" fillcolor="#4ab5c4 [3208]" strokecolor="white [3201]" strokeweight="1.5pt">
                  <v:textbox>
                    <w:txbxContent>
                      <w:p w14:paraId="4A67F5A7" w14:textId="77777777" w:rsidR="00544000" w:rsidRDefault="00544000" w:rsidP="009212C3">
                        <w:pPr>
                          <w:jc w:val="center"/>
                        </w:pPr>
                        <w:r>
                          <w:t>1</w:t>
                        </w:r>
                      </w:p>
                    </w:txbxContent>
                  </v:textbox>
                </v:shape>
                <v:shape id="Conector recto de flecha 230" o:spid="_x0000_s1062" type="#_x0000_t32" style="position:absolute;left:2139;top:4699;width:0;height:42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apP8MAAADcAAAADwAAAGRycy9kb3ducmV2LnhtbERPTWvCQBC9F/wPywi9lGajraVEV5FC&#10;wJ6KUaK9DdkxiWZnQ3aN6b93DwWPj/e9WA2mET11rrasYBLFIIgLq2suFex36esnCOeRNTaWScEf&#10;OVgtR08LTLS98Zb6zJcihLBLUEHlfZtI6YqKDLrItsSBO9nOoA+wK6Xu8BbCTSOncfwhDdYcGips&#10;6aui4pJdjYL8Rc9+h+P5+z1PaTI7nMxPxkap5/GwnoPwNPiH+N+90Qqmb2F+OBOO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WqT/DAAAA3AAAAA8AAAAAAAAAAAAA&#10;AAAAoQIAAGRycy9kb3ducmV2LnhtbFBLBQYAAAAABAAEAPkAAACRAwAAAAA=&#10;" strokecolor="#4ab5c4 [3208]" strokeweight="1pt">
                  <v:stroke endarrow="block" joinstyle="miter"/>
                </v:shape>
                <w10:anchorlock/>
              </v:group>
            </w:pict>
          </mc:Fallback>
        </mc:AlternateContent>
      </w:r>
      <w:r>
        <w:t xml:space="preserve">            </w:t>
      </w:r>
    </w:p>
    <w:p w14:paraId="1EF8FD67" w14:textId="0347E572" w:rsidR="008A7477" w:rsidRDefault="00A515AB" w:rsidP="00FC4532">
      <w:pPr>
        <w:ind w:right="-376"/>
        <w:rPr>
          <w:noProof/>
          <w:lang w:eastAsia="es-CO"/>
        </w:rPr>
      </w:pPr>
      <w:r>
        <w:rPr>
          <w:noProof/>
          <w:lang w:val="en-US"/>
        </w:rPr>
        <w:lastRenderedPageBreak/>
        <mc:AlternateContent>
          <mc:Choice Requires="wpg">
            <w:drawing>
              <wp:anchor distT="0" distB="0" distL="114300" distR="114300" simplePos="0" relativeHeight="251658254" behindDoc="0" locked="0" layoutInCell="1" allowOverlap="1" wp14:anchorId="47B71452" wp14:editId="743ED70B">
                <wp:simplePos x="0" y="0"/>
                <wp:positionH relativeFrom="column">
                  <wp:posOffset>1705595</wp:posOffset>
                </wp:positionH>
                <wp:positionV relativeFrom="paragraph">
                  <wp:posOffset>1109758</wp:posOffset>
                </wp:positionV>
                <wp:extent cx="2302187" cy="56352"/>
                <wp:effectExtent l="0" t="57150" r="3175" b="58420"/>
                <wp:wrapNone/>
                <wp:docPr id="404" name="Grupo 404"/>
                <wp:cNvGraphicFramePr/>
                <a:graphic xmlns:a="http://schemas.openxmlformats.org/drawingml/2006/main">
                  <a:graphicData uri="http://schemas.microsoft.com/office/word/2010/wordprocessingGroup">
                    <wpg:wgp>
                      <wpg:cNvGrpSpPr/>
                      <wpg:grpSpPr>
                        <a:xfrm>
                          <a:off x="0" y="0"/>
                          <a:ext cx="2302187" cy="56352"/>
                          <a:chOff x="0" y="0"/>
                          <a:chExt cx="2302187" cy="56352"/>
                        </a:xfrm>
                      </wpg:grpSpPr>
                      <wps:wsp>
                        <wps:cNvPr id="405" name="Conector recto de flecha 405"/>
                        <wps:cNvCnPr/>
                        <wps:spPr>
                          <a:xfrm flipV="1">
                            <a:off x="0" y="10633"/>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06" name="Conector recto de flecha 406"/>
                        <wps:cNvCnPr/>
                        <wps:spPr>
                          <a:xfrm flipV="1">
                            <a:off x="1988290" y="0"/>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4DD460E7" id="Grupo 404" o:spid="_x0000_s1026" style="position:absolute;margin-left:134.3pt;margin-top:87.4pt;width:181.25pt;height:4.45pt;z-index:251658254;mso-width-relative:margin;mso-height-relative:margin" coordsize="23021,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">
                <v:shape id="Conector recto de flecha 405" o:spid="_x0000_s1027" type="#_x0000_t32" style="position:absolute;top:106;width:313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" strokecolor="#4ab5c4 [3208]" strokeweight="1pt">
                  <v:stroke endarrow="block" joinstyle="miter"/>
                </v:shape>
                <v:shape id="Conector recto de flecha 406" o:spid="_x0000_s1028" type="#_x0000_t32" style="position:absolute;left:19882;width:313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" strokecolor="#4ab5c4 [3208]" strokeweight="1pt">
                  <v:stroke endarrow="block" joinstyle="miter"/>
                </v:shape>
              </v:group>
            </w:pict>
          </mc:Fallback>
        </mc:AlternateContent>
      </w:r>
      <w:r w:rsidR="002C60AE">
        <w:rPr>
          <w:noProof/>
          <w:lang w:val="en-US"/>
        </w:rPr>
        <w:drawing>
          <wp:inline distT="0" distB="0" distL="0" distR="0" wp14:anchorId="03FE99FD" wp14:editId="29CCBE47">
            <wp:extent cx="1721185" cy="2350800"/>
            <wp:effectExtent l="0" t="0" r="0"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sidR="00E972B6">
        <w:t xml:space="preserve"> </w:t>
      </w:r>
      <w:r w:rsidR="00A641E5">
        <w:rPr>
          <w:noProof/>
          <w:lang w:eastAsia="es-CO"/>
        </w:rPr>
        <w:t xml:space="preserve">       </w:t>
      </w:r>
      <w:r w:rsidR="00E972B6">
        <w:rPr>
          <w:noProof/>
          <w:lang w:val="en-US"/>
        </w:rPr>
        <w:drawing>
          <wp:inline distT="0" distB="0" distL="0" distR="0" wp14:anchorId="2AE5BB5A" wp14:editId="288912E0">
            <wp:extent cx="1720800" cy="2383656"/>
            <wp:effectExtent l="0" t="0" r="0"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20800" cy="2383656"/>
                    </a:xfrm>
                    <a:prstGeom prst="rect">
                      <a:avLst/>
                    </a:prstGeom>
                    <a:noFill/>
                    <a:ln>
                      <a:noFill/>
                    </a:ln>
                  </pic:spPr>
                </pic:pic>
              </a:graphicData>
            </a:graphic>
          </wp:inline>
        </w:drawing>
      </w:r>
      <w:r w:rsidR="00E3639A">
        <w:rPr>
          <w:noProof/>
          <w:lang w:eastAsia="es-CO"/>
        </w:rPr>
        <w:t xml:space="preserve">        </w:t>
      </w:r>
      <w:r w:rsidR="00E3639A">
        <w:rPr>
          <w:noProof/>
          <w:lang w:val="en-US"/>
        </w:rPr>
        <w:drawing>
          <wp:inline distT="0" distB="0" distL="0" distR="0" wp14:anchorId="59828FE1" wp14:editId="19FE712E">
            <wp:extent cx="1720800" cy="2373326"/>
            <wp:effectExtent l="0" t="0" r="0" b="8255"/>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p>
    <w:p w14:paraId="0505B65F" w14:textId="4AFD4524" w:rsidR="00FC4532" w:rsidRDefault="00FC4532" w:rsidP="00FC4532">
      <w:pPr>
        <w:ind w:right="-376"/>
        <w:rPr>
          <w:noProof/>
          <w:lang w:eastAsia="es-CO"/>
        </w:rPr>
      </w:pPr>
      <w:r>
        <w:rPr>
          <w:noProof/>
          <w:lang w:eastAsia="es-CO"/>
        </w:rPr>
        <w:t xml:space="preserve">Una vez que el usuario ingresa a la pantalla de </w:t>
      </w:r>
      <w:r w:rsidRPr="00FC4532">
        <w:rPr>
          <w:i/>
          <w:noProof/>
          <w:lang w:eastAsia="es-CO"/>
        </w:rPr>
        <w:t>Ingresar Síntomas</w:t>
      </w:r>
      <w:r>
        <w:rPr>
          <w:i/>
          <w:noProof/>
          <w:lang w:eastAsia="es-CO"/>
        </w:rPr>
        <w:t xml:space="preserve"> </w:t>
      </w:r>
      <w:r w:rsidR="00664BDC">
        <w:rPr>
          <w:noProof/>
          <w:lang w:eastAsia="es-CO"/>
        </w:rPr>
        <w:t xml:space="preserve">se le muestra el dibujo del cuerpo humano para que </w:t>
      </w:r>
      <w:r w:rsidR="002230C5">
        <w:rPr>
          <w:noProof/>
          <w:lang w:eastAsia="es-CO"/>
        </w:rPr>
        <w:t xml:space="preserve">el paciente señale el lugar del cuerpo en donde presenta los sintomas. De acuerdo con el lugar señalado, se mostrará una ampliación del mismo para que señale con más detalle </w:t>
      </w:r>
      <w:r w:rsidR="002F5813">
        <w:rPr>
          <w:noProof/>
          <w:lang w:eastAsia="es-CO"/>
        </w:rPr>
        <w:t xml:space="preserve">la parte del cuerpo </w:t>
      </w:r>
      <w:r w:rsidR="002F5813">
        <w:rPr>
          <w:noProof/>
          <w:lang w:eastAsia="es-CO"/>
        </w:rPr>
        <w:lastRenderedPageBreak/>
        <w:t>afectada. A continuación, se mostrará una lista con los posibles síntomas que pueda presentar. Si desea agregar más partes del cuerpo en las que presenta molestias</w:t>
      </w:r>
      <w:r w:rsidR="001D1BF7">
        <w:rPr>
          <w:noProof/>
          <w:lang w:eastAsia="es-CO"/>
        </w:rPr>
        <w:t xml:space="preserve">, el usuario oprime el botón </w:t>
      </w:r>
      <w:r w:rsidR="001D1BF7" w:rsidRPr="001D1BF7">
        <w:rPr>
          <w:i/>
          <w:noProof/>
          <w:lang w:eastAsia="es-CO"/>
        </w:rPr>
        <w:t>Agregar síntoma</w:t>
      </w:r>
      <w:r w:rsidR="001D1BF7">
        <w:rPr>
          <w:i/>
          <w:noProof/>
          <w:lang w:eastAsia="es-CO"/>
        </w:rPr>
        <w:t xml:space="preserve"> </w:t>
      </w:r>
      <w:r w:rsidR="001D1BF7">
        <w:rPr>
          <w:noProof/>
          <w:lang w:eastAsia="es-CO"/>
        </w:rPr>
        <w:t xml:space="preserve"> que lo retorna a la pantalla del cuerpo humano.</w:t>
      </w:r>
      <w:r w:rsidR="00FD56C1">
        <w:rPr>
          <w:noProof/>
          <w:lang w:eastAsia="es-CO"/>
        </w:rPr>
        <w:t xml:space="preserve"> Una vez ingresados todos los síntomas, se le mostrará al usuario una priorización tentaiva del Triage. Las pantallas </w:t>
      </w:r>
      <w:r w:rsidR="00991C6E">
        <w:rPr>
          <w:noProof/>
          <w:lang w:eastAsia="es-CO"/>
        </w:rPr>
        <w:t>siguientes muestran la forma en la que se presentará esta priorización</w:t>
      </w:r>
      <w:r w:rsidR="00D67CF9">
        <w:rPr>
          <w:noProof/>
          <w:lang w:eastAsia="es-CO"/>
        </w:rPr>
        <w:t>, con un botón en la parte inferior donde encontrará la lista de los hospitales más cercanos</w:t>
      </w:r>
      <w:r w:rsidR="00991C6E">
        <w:rPr>
          <w:noProof/>
          <w:lang w:eastAsia="es-CO"/>
        </w:rPr>
        <w:t>.</w:t>
      </w:r>
    </w:p>
    <w:p w14:paraId="2A7D5C0E" w14:textId="75FC4485" w:rsidR="00FA117C" w:rsidRDefault="00FD56C1" w:rsidP="00FC4532">
      <w:pPr>
        <w:ind w:right="-376"/>
        <w:rPr>
          <w:noProof/>
          <w:lang w:eastAsia="es-CO"/>
        </w:rPr>
      </w:pPr>
      <w:r>
        <w:rPr>
          <w:noProof/>
          <w:lang w:val="en-US"/>
        </w:rPr>
        <w:lastRenderedPageBreak/>
        <w:drawing>
          <wp:inline distT="0" distB="0" distL="0" distR="0" wp14:anchorId="6F168053" wp14:editId="75AFEA3E">
            <wp:extent cx="1702708" cy="2350800"/>
            <wp:effectExtent l="0" t="0" r="0" b="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02708" cy="2350800"/>
                    </a:xfrm>
                    <a:prstGeom prst="rect">
                      <a:avLst/>
                    </a:prstGeom>
                    <a:noFill/>
                    <a:ln>
                      <a:noFill/>
                    </a:ln>
                  </pic:spPr>
                </pic:pic>
              </a:graphicData>
            </a:graphic>
          </wp:inline>
        </w:drawing>
      </w:r>
      <w:r w:rsidR="00032289">
        <w:rPr>
          <w:noProof/>
          <w:lang w:eastAsia="es-CO"/>
        </w:rPr>
        <w:t xml:space="preserve">          </w:t>
      </w:r>
      <w:r w:rsidR="00533543">
        <w:rPr>
          <w:noProof/>
          <w:lang w:val="en-US"/>
        </w:rPr>
        <w:drawing>
          <wp:inline distT="0" distB="0" distL="0" distR="0" wp14:anchorId="115E5C59" wp14:editId="44AD2411">
            <wp:extent cx="1720800" cy="2377292"/>
            <wp:effectExtent l="0" t="0" r="0" b="444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20800" cy="2377292"/>
                    </a:xfrm>
                    <a:prstGeom prst="rect">
                      <a:avLst/>
                    </a:prstGeom>
                    <a:noFill/>
                    <a:ln>
                      <a:noFill/>
                    </a:ln>
                  </pic:spPr>
                </pic:pic>
              </a:graphicData>
            </a:graphic>
          </wp:inline>
        </w:drawing>
      </w:r>
      <w:r w:rsidR="00D67CF9">
        <w:rPr>
          <w:noProof/>
          <w:lang w:eastAsia="es-CO"/>
        </w:rPr>
        <w:t xml:space="preserve"> </w:t>
      </w:r>
      <w:r w:rsidR="00032289">
        <w:rPr>
          <w:noProof/>
          <w:lang w:eastAsia="es-CO"/>
        </w:rPr>
        <w:t xml:space="preserve">         </w:t>
      </w:r>
      <w:r w:rsidR="00533543">
        <w:rPr>
          <w:noProof/>
          <w:lang w:val="en-US"/>
        </w:rPr>
        <w:drawing>
          <wp:inline distT="0" distB="0" distL="0" distR="0" wp14:anchorId="37C30A6A" wp14:editId="13226619">
            <wp:extent cx="1720800" cy="2358038"/>
            <wp:effectExtent l="0" t="0" r="0" b="4445"/>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20800" cy="2358038"/>
                    </a:xfrm>
                    <a:prstGeom prst="rect">
                      <a:avLst/>
                    </a:prstGeom>
                    <a:noFill/>
                    <a:ln>
                      <a:noFill/>
                    </a:ln>
                  </pic:spPr>
                </pic:pic>
              </a:graphicData>
            </a:graphic>
          </wp:inline>
        </w:drawing>
      </w:r>
    </w:p>
    <w:p w14:paraId="6C585314" w14:textId="4411C8CB" w:rsidR="002E6DD0" w:rsidRDefault="00F0028A" w:rsidP="00FC4532">
      <w:pPr>
        <w:ind w:right="-376"/>
        <w:rPr>
          <w:noProof/>
          <w:lang w:eastAsia="es-CO"/>
        </w:rPr>
      </w:pPr>
      <w:r>
        <w:rPr>
          <w:noProof/>
          <w:lang w:val="en-US"/>
        </w:rPr>
        <w:lastRenderedPageBreak/>
        <w:drawing>
          <wp:inline distT="0" distB="0" distL="0" distR="0" wp14:anchorId="6565153A" wp14:editId="06263C24">
            <wp:extent cx="1729797" cy="2350800"/>
            <wp:effectExtent l="0" t="0" r="3810"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29797" cy="2350800"/>
                    </a:xfrm>
                    <a:prstGeom prst="rect">
                      <a:avLst/>
                    </a:prstGeom>
                    <a:noFill/>
                    <a:ln>
                      <a:noFill/>
                    </a:ln>
                  </pic:spPr>
                </pic:pic>
              </a:graphicData>
            </a:graphic>
          </wp:inline>
        </w:drawing>
      </w:r>
      <w:r w:rsidR="00D67CF9">
        <w:rPr>
          <w:noProof/>
          <w:lang w:eastAsia="es-CO"/>
        </w:rPr>
        <w:t xml:space="preserve">          </w:t>
      </w:r>
      <w:r w:rsidR="002E6DD0">
        <w:rPr>
          <w:noProof/>
          <w:lang w:val="en-US"/>
        </w:rPr>
        <w:drawing>
          <wp:inline distT="0" distB="0" distL="0" distR="0" wp14:anchorId="0D1D8578" wp14:editId="4C776B97">
            <wp:extent cx="1720800" cy="2378291"/>
            <wp:effectExtent l="0" t="0" r="0"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20800" cy="2378291"/>
                    </a:xfrm>
                    <a:prstGeom prst="rect">
                      <a:avLst/>
                    </a:prstGeom>
                    <a:noFill/>
                    <a:ln>
                      <a:noFill/>
                    </a:ln>
                  </pic:spPr>
                </pic:pic>
              </a:graphicData>
            </a:graphic>
          </wp:inline>
        </w:drawing>
      </w:r>
      <w:r w:rsidR="00D67CF9">
        <w:rPr>
          <w:noProof/>
          <w:lang w:eastAsia="es-CO"/>
        </w:rPr>
        <w:t xml:space="preserve">         </w:t>
      </w:r>
      <w:r w:rsidR="002E6DD0">
        <w:rPr>
          <w:noProof/>
          <w:lang w:val="en-US"/>
        </w:rPr>
        <w:drawing>
          <wp:inline distT="0" distB="0" distL="0" distR="0" wp14:anchorId="291788D8" wp14:editId="1C674B63">
            <wp:extent cx="1720800" cy="2344099"/>
            <wp:effectExtent l="0" t="0" r="0" b="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20800" cy="2344099"/>
                    </a:xfrm>
                    <a:prstGeom prst="rect">
                      <a:avLst/>
                    </a:prstGeom>
                    <a:noFill/>
                    <a:ln>
                      <a:noFill/>
                    </a:ln>
                  </pic:spPr>
                </pic:pic>
              </a:graphicData>
            </a:graphic>
          </wp:inline>
        </w:drawing>
      </w:r>
    </w:p>
    <w:p w14:paraId="7DB2054E" w14:textId="77777777" w:rsidR="00D67CF9" w:rsidRDefault="00D67CF9" w:rsidP="00FC4532">
      <w:pPr>
        <w:ind w:right="-376"/>
        <w:rPr>
          <w:noProof/>
          <w:lang w:eastAsia="es-CO"/>
        </w:rPr>
      </w:pPr>
    </w:p>
    <w:p w14:paraId="2033E0E9" w14:textId="11D32148" w:rsidR="004E17D5" w:rsidRDefault="004E17D5" w:rsidP="00FC4532">
      <w:pPr>
        <w:ind w:right="-376"/>
        <w:rPr>
          <w:noProof/>
          <w:lang w:eastAsia="es-CO"/>
        </w:rPr>
      </w:pPr>
      <w:r>
        <w:rPr>
          <w:noProof/>
          <w:lang w:eastAsia="es-CO"/>
        </w:rPr>
        <w:t>La siguiente patalla que se le mostrará al usuario paciente es una lista de los hospitales más cercanos de acuerdo a su posición geo</w:t>
      </w:r>
      <w:r w:rsidR="00CE7C02">
        <w:rPr>
          <w:noProof/>
          <w:lang w:eastAsia="es-CO"/>
        </w:rPr>
        <w:t xml:space="preserve">gráfica. </w:t>
      </w:r>
      <w:r w:rsidR="00E34396">
        <w:rPr>
          <w:noProof/>
          <w:lang w:eastAsia="es-CO"/>
        </w:rPr>
        <w:t xml:space="preserve">Cada uno de los hospitales es un botón que </w:t>
      </w:r>
      <w:r w:rsidR="00E34396">
        <w:rPr>
          <w:noProof/>
          <w:lang w:eastAsia="es-CO"/>
        </w:rPr>
        <w:lastRenderedPageBreak/>
        <w:t>al ser orpimido llevará a una pantlla en la que se mostrará la dirección y el mapa</w:t>
      </w:r>
      <w:r w:rsidR="00B270A5">
        <w:rPr>
          <w:noProof/>
          <w:lang w:eastAsia="es-CO"/>
        </w:rPr>
        <w:t xml:space="preserve"> de la ciudad.</w:t>
      </w:r>
    </w:p>
    <w:p w14:paraId="173EA083" w14:textId="66EF7470" w:rsidR="00FA117C" w:rsidRDefault="00FA117C" w:rsidP="00FA117C">
      <w:pPr>
        <w:ind w:right="-376"/>
        <w:jc w:val="center"/>
        <w:rPr>
          <w:noProof/>
          <w:lang w:eastAsia="es-CO"/>
        </w:rPr>
      </w:pPr>
      <w:r>
        <w:rPr>
          <w:noProof/>
          <w:lang w:val="en-US"/>
        </w:rPr>
        <w:drawing>
          <wp:inline distT="0" distB="0" distL="0" distR="0" wp14:anchorId="711491B3" wp14:editId="41C3CC0A">
            <wp:extent cx="1721185" cy="2350800"/>
            <wp:effectExtent l="0" t="0" r="0"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Pr>
          <w:noProof/>
          <w:lang w:eastAsia="es-CO"/>
        </w:rPr>
        <w:t xml:space="preserve">   </w:t>
      </w:r>
      <w:r w:rsidR="00600A97">
        <w:rPr>
          <w:noProof/>
          <w:lang w:eastAsia="es-CO"/>
        </w:rPr>
        <w:t xml:space="preserve">       </w:t>
      </w:r>
      <w:r>
        <w:rPr>
          <w:noProof/>
          <w:lang w:val="en-US"/>
        </w:rPr>
        <w:drawing>
          <wp:inline distT="0" distB="0" distL="0" distR="0" wp14:anchorId="6D011BD1" wp14:editId="0F776285">
            <wp:extent cx="1720800" cy="2354472"/>
            <wp:effectExtent l="0" t="0" r="0" b="8255"/>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20800" cy="2354472"/>
                    </a:xfrm>
                    <a:prstGeom prst="rect">
                      <a:avLst/>
                    </a:prstGeom>
                    <a:noFill/>
                    <a:ln>
                      <a:noFill/>
                    </a:ln>
                  </pic:spPr>
                </pic:pic>
              </a:graphicData>
            </a:graphic>
          </wp:inline>
        </w:drawing>
      </w:r>
    </w:p>
    <w:p w14:paraId="27A8BF3D" w14:textId="036D58C9" w:rsidR="009212C3" w:rsidRDefault="009212C3" w:rsidP="009212C3">
      <w:pPr>
        <w:pStyle w:val="Heading4"/>
        <w:rPr>
          <w:noProof/>
          <w:lang w:eastAsia="es-CO"/>
        </w:rPr>
      </w:pPr>
      <w:bookmarkStart w:id="210" w:name="_Toc457975407"/>
      <w:bookmarkStart w:id="211" w:name="_Toc457975474"/>
      <w:bookmarkStart w:id="212" w:name="_Toc460168434"/>
      <w:r>
        <w:rPr>
          <w:noProof/>
          <w:lang w:eastAsia="es-CO"/>
        </w:rPr>
        <w:t>Familiares</w:t>
      </w:r>
      <w:bookmarkEnd w:id="210"/>
      <w:bookmarkEnd w:id="211"/>
      <w:bookmarkEnd w:id="212"/>
    </w:p>
    <w:p w14:paraId="4BF58898" w14:textId="77777777" w:rsidR="007313A8" w:rsidRPr="00600A97" w:rsidRDefault="007313A8" w:rsidP="007313A8">
      <w:pPr>
        <w:rPr>
          <w:lang w:eastAsia="es-CO"/>
        </w:rPr>
      </w:pPr>
      <w:r>
        <w:rPr>
          <w:lang w:eastAsia="es-CO"/>
        </w:rPr>
        <w:t xml:space="preserve">La interfaz de usuario paciente correspondiente a </w:t>
      </w:r>
      <w:r w:rsidRPr="00600A97">
        <w:rPr>
          <w:i/>
          <w:lang w:eastAsia="es-CO"/>
        </w:rPr>
        <w:t>Cuenta</w:t>
      </w:r>
      <w:r>
        <w:rPr>
          <w:i/>
          <w:lang w:eastAsia="es-CO"/>
        </w:rPr>
        <w:t xml:space="preserve">, </w:t>
      </w:r>
      <w:r>
        <w:rPr>
          <w:lang w:eastAsia="es-CO"/>
        </w:rPr>
        <w:t xml:space="preserve">permite al usuario editar los datos asociados a su cuenta, para los antecedentes familiares se cuenta con una pantalla aparte en la que se muestra una lista de </w:t>
      </w:r>
      <w:r w:rsidRPr="00600A97">
        <w:rPr>
          <w:highlight w:val="yellow"/>
          <w:lang w:eastAsia="es-CO"/>
        </w:rPr>
        <w:t>enfermedades</w:t>
      </w:r>
      <w:r>
        <w:rPr>
          <w:lang w:eastAsia="es-CO"/>
        </w:rPr>
        <w:t>. Para las opciones de cerrar sesión y eliminar cuenta, se mostrará al usuario pantallas emergentes.</w:t>
      </w:r>
    </w:p>
    <w:p w14:paraId="3F4380D0" w14:textId="77777777" w:rsidR="007313A8" w:rsidRPr="007313A8" w:rsidRDefault="007313A8" w:rsidP="007313A8">
      <w:pPr>
        <w:rPr>
          <w:lang w:eastAsia="es-CO"/>
        </w:rPr>
      </w:pPr>
    </w:p>
    <w:p w14:paraId="0F060CD8" w14:textId="3A4F530D" w:rsidR="00B85C8A" w:rsidRDefault="00B85C8A" w:rsidP="00B85C8A">
      <w:pPr>
        <w:rPr>
          <w:lang w:eastAsia="es-CO"/>
        </w:rPr>
      </w:pPr>
      <w:r>
        <w:rPr>
          <w:noProof/>
          <w:lang w:val="en-US"/>
        </w:rPr>
        <w:lastRenderedPageBreak/>
        <mc:AlternateContent>
          <mc:Choice Requires="wpg">
            <w:drawing>
              <wp:anchor distT="0" distB="0" distL="114300" distR="114300" simplePos="0" relativeHeight="251660306" behindDoc="0" locked="0" layoutInCell="1" allowOverlap="1" wp14:anchorId="1C7F5BFB" wp14:editId="2BF61030">
                <wp:simplePos x="0" y="0"/>
                <wp:positionH relativeFrom="margin">
                  <wp:posOffset>917028</wp:posOffset>
                </wp:positionH>
                <wp:positionV relativeFrom="paragraph">
                  <wp:posOffset>11430</wp:posOffset>
                </wp:positionV>
                <wp:extent cx="823595" cy="408305"/>
                <wp:effectExtent l="0" t="0" r="33655" b="10795"/>
                <wp:wrapSquare wrapText="bothSides"/>
                <wp:docPr id="24" name="Grupo 24"/>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25"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F676C00" w14:textId="7C3A30A8" w:rsidR="00544000" w:rsidRDefault="00544000" w:rsidP="00B85C8A">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Conector recto de flecha 26"/>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7F5BFB" id="Grupo 24" o:spid="_x0000_s1063" style="position:absolute;left:0;text-align:left;margin-left:72.2pt;margin-top:.9pt;width:64.85pt;height:32.15pt;z-index:251660306;mso-position-horizontal-relative:margin;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">
                <v:shape id="Diagrama de flujo: proceso alternativo 239" o:spid="_x0000_s1064"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qb8YA&#10;AADbAAAADwAAAGRycy9kb3ducmV2LnhtbESPW2sCMRSE3wv+h3AEX0rNVlDs1ihS8FIsFG8PfTts&#10;jrurm5Mliev23xuh0MdhZr5hJrPWVKIh50vLCl77CQjizOqScwWH/eJlDMIHZI2VZVLwSx5m087T&#10;BFNtb7ylZhdyESHsU1RQhFCnUvqsIIO+b2vi6J2sMxiidLnUDm8Rbio5SJKRNFhyXCiwpo+Cssvu&#10;ahR85+3JHH+eV+vQfH3q+d4t384bpXrddv4OIlAb/sN/7bVWMBjC40v8AXJ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Hqb8YAAADbAAAADwAAAAAAAAAAAAAAAACYAgAAZHJz&#10;L2Rvd25yZXYueG1sUEsFBgAAAAAEAAQA9QAAAIsDAAAAAA==&#10;" fillcolor="#4ab5c4 [3208]" strokecolor="white [3201]" strokeweight="1.5pt">
                  <v:textbox>
                    <w:txbxContent>
                      <w:p w14:paraId="4F676C00" w14:textId="7C3A30A8" w:rsidR="00544000" w:rsidRDefault="00544000" w:rsidP="00B85C8A">
                        <w:pPr>
                          <w:jc w:val="center"/>
                        </w:pPr>
                        <w:r>
                          <w:t>2</w:t>
                        </w:r>
                      </w:p>
                    </w:txbxContent>
                  </v:textbox>
                </v:shape>
                <v:shape id="Conector recto de flecha 26" o:spid="_x0000_s1065" type="#_x0000_t32" style="position:absolute;left:5419;top:1963;width:28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xft8UAAADbAAAADwAAAGRycy9kb3ducmV2LnhtbESPQWvCQBSE74L/YXmCFzEbQxVJXaUU&#10;BHsqjRLt7ZF9Jmmzb0N2G9N/3y0IHoeZ+YbZ7AbTiJ46V1tWsIhiEMSF1TWXCk7H/XwNwnlkjY1l&#10;UvBLDnbb8WiDqbY3/qA+86UIEHYpKqi8b1MpXVGRQRfZljh4V9sZ9EF2pdQd3gLcNDKJ45U0WHNY&#10;qLCl14qK7+zHKMhnevk5XL7envI9LZbnq3nP2Cg1nQwvzyA8Df4RvrcPWkGygv8v4QfI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Axft8UAAADbAAAADwAAAAAAAAAA&#10;AAAAAAChAgAAZHJzL2Rvd25yZXYueG1sUEsFBgAAAAAEAAQA+QAAAJMDAAAAAA==&#10;" strokecolor="#4ab5c4 [3208]" strokeweight="1pt">
                  <v:stroke endarrow="block" joinstyle="miter"/>
                </v:shape>
                <w10:wrap type="square" anchorx="margin"/>
              </v:group>
            </w:pict>
          </mc:Fallback>
        </mc:AlternateContent>
      </w:r>
      <w:r>
        <w:rPr>
          <w:noProof/>
          <w:lang w:val="en-US"/>
        </w:rPr>
        <w:drawing>
          <wp:inline distT="0" distB="0" distL="0" distR="0" wp14:anchorId="58A6238A" wp14:editId="5E7F04AA">
            <wp:extent cx="1720800" cy="236614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0800" cy="2366140"/>
                    </a:xfrm>
                    <a:prstGeom prst="rect">
                      <a:avLst/>
                    </a:prstGeom>
                    <a:noFill/>
                    <a:ln>
                      <a:noFill/>
                    </a:ln>
                  </pic:spPr>
                </pic:pic>
              </a:graphicData>
            </a:graphic>
          </wp:inline>
        </w:drawing>
      </w:r>
    </w:p>
    <w:p w14:paraId="405A707A" w14:textId="77777777" w:rsidR="00B85C8A" w:rsidRDefault="00B85C8A" w:rsidP="00B85C8A">
      <w:pPr>
        <w:jc w:val="center"/>
        <w:rPr>
          <w:lang w:eastAsia="es-CO"/>
        </w:rPr>
      </w:pPr>
      <w:r>
        <w:rPr>
          <w:noProof/>
          <w:lang w:val="en-US"/>
        </w:rPr>
        <mc:AlternateContent>
          <mc:Choice Requires="wpg">
            <w:drawing>
              <wp:inline distT="0" distB="0" distL="0" distR="0" wp14:anchorId="00F689C4" wp14:editId="7A29ACF6">
                <wp:extent cx="1285336" cy="793115"/>
                <wp:effectExtent l="19050" t="19050" r="48260" b="45085"/>
                <wp:docPr id="20" name="Grupo 20"/>
                <wp:cNvGraphicFramePr/>
                <a:graphic xmlns:a="http://schemas.openxmlformats.org/drawingml/2006/main">
                  <a:graphicData uri="http://schemas.microsoft.com/office/word/2010/wordprocessingGroup">
                    <wpg:wgp>
                      <wpg:cNvGrpSpPr/>
                      <wpg:grpSpPr>
                        <a:xfrm>
                          <a:off x="0" y="0"/>
                          <a:ext cx="1285336" cy="793115"/>
                          <a:chOff x="-144945" y="63128"/>
                          <a:chExt cx="1492250" cy="975775"/>
                        </a:xfrm>
                      </wpg:grpSpPr>
                      <wps:wsp>
                        <wps:cNvPr id="21" name="Rombo 21"/>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4A587F8F" w14:textId="77777777" w:rsidR="00544000" w:rsidRPr="00B85C8A" w:rsidRDefault="00544000" w:rsidP="00B85C8A">
                              <w:pPr>
                                <w:jc w:val="center"/>
                                <w:rPr>
                                  <w:sz w:val="20"/>
                                </w:rPr>
                              </w:pPr>
                              <w:r w:rsidRPr="00B85C8A">
                                <w:rPr>
                                  <w:sz w:val="20"/>
                                </w:rP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ector recto de flecha 22"/>
                        <wps:cNvCnPr>
                          <a:stCxn id="21" idx="2"/>
                        </wps:cNvCnPr>
                        <wps:spPr>
                          <a:xfrm flipH="1">
                            <a:off x="70497" y="629180"/>
                            <a:ext cx="530627" cy="40972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3" name="Conector recto de flecha 23"/>
                        <wps:cNvCnPr>
                          <a:stCxn id="21" idx="2"/>
                        </wps:cNvCnPr>
                        <wps:spPr>
                          <a:xfrm>
                            <a:off x="601124" y="629548"/>
                            <a:ext cx="702977" cy="36820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00F689C4" id="Grupo 20" o:spid="_x0000_s1066" style="width:101.2pt;height:62.45pt;mso-position-horizontal-relative:char;mso-position-vertical-relative:line" coordorigin="-1449,631" coordsize="14922,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">
                <v:shape id="Rombo 21" o:spid="_x0000_s1067" type="#_x0000_t4" style="position:absolute;left:-1449;top:631;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7LRMQA&#10;AADbAAAADwAAAGRycy9kb3ducmV2LnhtbESPT2sCMRTE7wW/Q3hCbzWrhVJWo4iwoi2C9c/B23Pz&#10;3CxuXpYk1e23b4RCj8PM/IaZzDrbiBv5UDtWMBxkIIhLp2uuFBz2xcs7iBCRNTaOScEPBZhNe08T&#10;zLW78xfddrESCcIhRwUmxjaXMpSGLIaBa4mTd3HeYkzSV1J7vCe4beQoy96kxZrTgsGWFobK6+7b&#10;Kthsi49je/YmbGl9bIrTsnj9tEo997v5GESkLv6H/9orrWA0hMeX9APk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ey0TEAAAA2wAAAA8AAAAAAAAAAAAAAAAAmAIAAGRycy9k&#10;b3ducmV2LnhtbFBLBQYAAAAABAAEAPUAAACJAwAAAAA=&#10;" fillcolor="#4ab5c4 [3208]" strokecolor="white [3201]" strokeweight="1.5pt">
                  <v:textbox>
                    <w:txbxContent>
                      <w:p w14:paraId="4A587F8F" w14:textId="77777777" w:rsidR="00544000" w:rsidRPr="00B85C8A" w:rsidRDefault="00544000" w:rsidP="00B85C8A">
                        <w:pPr>
                          <w:jc w:val="center"/>
                          <w:rPr>
                            <w:sz w:val="20"/>
                          </w:rPr>
                        </w:pPr>
                        <w:r w:rsidRPr="00B85C8A">
                          <w:rPr>
                            <w:sz w:val="20"/>
                          </w:rPr>
                          <w:t>Decisión</w:t>
                        </w:r>
                      </w:p>
                    </w:txbxContent>
                  </v:textbox>
                </v:shape>
                <v:shape id="Conector recto de flecha 22" o:spid="_x0000_s1068" type="#_x0000_t32" style="position:absolute;left:704;top:6291;width:5307;height:40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scTcUAAADbAAAADwAAAGRycy9kb3ducmV2LnhtbESPW2sCMRSE3wv+h3CEvtWsaSuyNYpI&#10;C4Ui1MtL3w6b417cnGyTVLf++qYg+DjMzDfMbNHbVpzIh9qxhvEoA0FcOFNzqWG/e3uYgggR2WDr&#10;mDT8UoDFfHA3w9y4M2/otI2lSBAOOWqoYuxyKUNRkcUwch1x8g7OW4xJ+lIaj+cEt61UWTaRFmtO&#10;CxV2tKqoOG5/rIavZtN49fz92Lzy0+dkfbEffqy0vh/2yxcQkfp4C1/b70aDUvD/Jf0A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scTcUAAADbAAAADwAAAAAAAAAA&#10;AAAAAAChAgAAZHJzL2Rvd25yZXYueG1sUEsFBgAAAAAEAAQA+QAAAJMDAAAAAA==&#10;" strokecolor="#4ab5c4 [3208]" strokeweight="1pt">
                  <v:stroke endarrow="block" joinstyle="miter"/>
                </v:shape>
                <v:shape id="Conector recto de flecha 23" o:spid="_x0000_s1069" type="#_x0000_t32" style="position:absolute;left:6011;top:6295;width:7030;height:3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v8L8QAAADbAAAADwAAAGRycy9kb3ducmV2LnhtbESPT4vCMBTE74LfITzBi6yp/5alaxQR&#10;BD2J3UXd26N5tl2bl9JErd/eCILHYWZ+w0znjSnFlWpXWFYw6EcgiFOrC84U/P6sPr5AOI+ssbRM&#10;Cu7kYD5rt6YYa3vjHV0Tn4kAYRejgtz7KpbSpTkZdH1bEQfvZGuDPsg6k7rGW4CbUg6j6FMaLDgs&#10;5FjRMqf0nFyMgn1PT/6a4/9mvF/RYHI4mW3CRqlup1l8g/DU+Hf41V5rBcMRPL+EH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e/wvxAAAANsAAAAPAAAAAAAAAAAA&#10;AAAAAKECAABkcnMvZG93bnJldi54bWxQSwUGAAAAAAQABAD5AAAAkgMAAAAA&#10;" strokecolor="#4ab5c4 [3208]" strokeweight="1pt">
                  <v:stroke endarrow="block" joinstyle="miter"/>
                </v:shape>
                <w10:anchorlock/>
              </v:group>
            </w:pict>
          </mc:Fallback>
        </mc:AlternateContent>
      </w:r>
    </w:p>
    <w:p w14:paraId="00803808" w14:textId="3F444AF9" w:rsidR="009212C3" w:rsidRDefault="007313A8" w:rsidP="00B85C8A">
      <w:pPr>
        <w:jc w:val="center"/>
        <w:rPr>
          <w:lang w:eastAsia="es-CO"/>
        </w:rPr>
      </w:pPr>
      <w:r>
        <w:rPr>
          <w:noProof/>
          <w:lang w:val="en-US"/>
        </w:rPr>
        <w:drawing>
          <wp:inline distT="0" distB="0" distL="0" distR="0" wp14:anchorId="3F23413C" wp14:editId="2A0D0EB1">
            <wp:extent cx="1720800" cy="2359936"/>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20800" cy="2359936"/>
                    </a:xfrm>
                    <a:prstGeom prst="rect">
                      <a:avLst/>
                    </a:prstGeom>
                    <a:noFill/>
                    <a:ln>
                      <a:noFill/>
                    </a:ln>
                  </pic:spPr>
                </pic:pic>
              </a:graphicData>
            </a:graphic>
          </wp:inline>
        </w:drawing>
      </w:r>
      <w:r>
        <w:rPr>
          <w:lang w:eastAsia="es-CO"/>
        </w:rPr>
        <w:t xml:space="preserve"> </w:t>
      </w:r>
      <w:r>
        <w:rPr>
          <w:noProof/>
          <w:lang w:eastAsia="es-CO"/>
        </w:rPr>
        <w:t xml:space="preserve">          </w:t>
      </w:r>
      <w:r>
        <w:rPr>
          <w:noProof/>
          <w:lang w:val="en-US"/>
        </w:rPr>
        <w:drawing>
          <wp:inline distT="0" distB="0" distL="0" distR="0" wp14:anchorId="247838B1" wp14:editId="446E7DFC">
            <wp:extent cx="1720800" cy="2373977"/>
            <wp:effectExtent l="0" t="0" r="0"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20800" cy="2373977"/>
                    </a:xfrm>
                    <a:prstGeom prst="rect">
                      <a:avLst/>
                    </a:prstGeom>
                    <a:noFill/>
                    <a:ln>
                      <a:noFill/>
                    </a:ln>
                  </pic:spPr>
                </pic:pic>
              </a:graphicData>
            </a:graphic>
          </wp:inline>
        </w:drawing>
      </w:r>
    </w:p>
    <w:p w14:paraId="5685192A" w14:textId="29FADFB2" w:rsidR="009212C3" w:rsidRDefault="009212C3" w:rsidP="009212C3">
      <w:pPr>
        <w:pStyle w:val="Heading4"/>
        <w:rPr>
          <w:lang w:eastAsia="es-CO"/>
        </w:rPr>
      </w:pPr>
      <w:bookmarkStart w:id="213" w:name="_Toc457975408"/>
      <w:bookmarkStart w:id="214" w:name="_Toc457975475"/>
      <w:bookmarkStart w:id="215" w:name="_Toc460168435"/>
      <w:r>
        <w:rPr>
          <w:lang w:eastAsia="es-CO"/>
        </w:rPr>
        <w:lastRenderedPageBreak/>
        <w:t>Cuenta</w:t>
      </w:r>
      <w:bookmarkEnd w:id="213"/>
      <w:bookmarkEnd w:id="214"/>
      <w:bookmarkEnd w:id="215"/>
    </w:p>
    <w:p w14:paraId="18646A09" w14:textId="12231C52" w:rsidR="00600A97" w:rsidRPr="00600A97" w:rsidRDefault="00600A97" w:rsidP="00600A97">
      <w:pPr>
        <w:rPr>
          <w:lang w:eastAsia="es-CO"/>
        </w:rPr>
      </w:pPr>
      <w:r>
        <w:rPr>
          <w:lang w:eastAsia="es-CO"/>
        </w:rPr>
        <w:t xml:space="preserve">La interfaz de usuario paciente correspondiente a </w:t>
      </w:r>
      <w:r w:rsidRPr="00600A97">
        <w:rPr>
          <w:i/>
          <w:lang w:eastAsia="es-CO"/>
        </w:rPr>
        <w:t>Cuenta</w:t>
      </w:r>
      <w:r>
        <w:rPr>
          <w:i/>
          <w:lang w:eastAsia="es-CO"/>
        </w:rPr>
        <w:t xml:space="preserve">, </w:t>
      </w:r>
      <w:r>
        <w:rPr>
          <w:lang w:eastAsia="es-CO"/>
        </w:rPr>
        <w:t xml:space="preserve">permite al usuario editar los datos asociados a su cuenta, para los antecedentes familiares se cuenta con una pantalla aparte en la que se muestra una lista de </w:t>
      </w:r>
      <w:r w:rsidRPr="00600A97">
        <w:rPr>
          <w:highlight w:val="yellow"/>
          <w:lang w:eastAsia="es-CO"/>
        </w:rPr>
        <w:t>enfermedades</w:t>
      </w:r>
      <w:r>
        <w:rPr>
          <w:lang w:eastAsia="es-CO"/>
        </w:rPr>
        <w:t>. Para las opciones de cerrar sesión y eliminar cuenta, se mostrará al usuario pantallas emergentes.</w:t>
      </w:r>
    </w:p>
    <w:p w14:paraId="6765DE88" w14:textId="676863F6" w:rsidR="009212C3" w:rsidRPr="009212C3" w:rsidRDefault="00890BFC" w:rsidP="009212C3">
      <w:pPr>
        <w:rPr>
          <w:lang w:eastAsia="es-CO"/>
        </w:rPr>
      </w:pPr>
      <w:r>
        <w:rPr>
          <w:noProof/>
          <w:lang w:val="en-US"/>
        </w:rPr>
        <mc:AlternateContent>
          <mc:Choice Requires="wpg">
            <w:drawing>
              <wp:anchor distT="0" distB="0" distL="114300" distR="114300" simplePos="0" relativeHeight="251658247" behindDoc="0" locked="0" layoutInCell="1" allowOverlap="1" wp14:anchorId="664AD893" wp14:editId="330A778B">
                <wp:simplePos x="0" y="0"/>
                <wp:positionH relativeFrom="column">
                  <wp:posOffset>883837</wp:posOffset>
                </wp:positionH>
                <wp:positionV relativeFrom="paragraph">
                  <wp:posOffset>420315</wp:posOffset>
                </wp:positionV>
                <wp:extent cx="823595" cy="408305"/>
                <wp:effectExtent l="0" t="0" r="33655" b="10795"/>
                <wp:wrapSquare wrapText="bothSides"/>
                <wp:docPr id="451" name="Grupo 451"/>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452"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66B00E8B" w14:textId="77777777" w:rsidR="00544000" w:rsidRDefault="00544000" w:rsidP="009212C3">
                              <w:pPr>
                                <w:jc w:val="center"/>
                              </w:pPr>
                              <w: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Conector recto de flecha 453"/>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64AD893" id="Grupo 451" o:spid="_x0000_s1070" style="position:absolute;left:0;text-align:left;margin-left:69.6pt;margin-top:33.1pt;width:64.85pt;height:32.15pt;z-index:251658247;mso-position-horizontal-relative:text;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">
                <v:shape id="Diagrama de flujo: proceso alternativo 239" o:spid="_x0000_s107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V1rscA&#10;AADcAAAADwAAAGRycy9kb3ducmV2LnhtbESPT2sCMRTE70K/Q3iFXqRmFVvq1igiWC0WxD899PbY&#10;PHe3bl6WJK7bb28KgsdhZn7DjKetqURDzpeWFfR7CQjizOqScwWH/eL5DYQPyBory6TgjzxMJw+d&#10;MabaXnhLzS7kIkLYp6igCKFOpfRZQQZ9z9bE0TtaZzBE6XKpHV4i3FRykCSv0mDJcaHAmuYFZafd&#10;2SjY5O3RfP90l6vQfH3q2d59jH7XSj09trN3EIHacA/f2iutYPgygP8z8QjIy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9lda7HAAAA3AAAAA8AAAAAAAAAAAAAAAAAmAIAAGRy&#10;cy9kb3ducmV2LnhtbFBLBQYAAAAABAAEAPUAAACMAwAAAAA=&#10;" fillcolor="#4ab5c4 [3208]" strokecolor="white [3201]" strokeweight="1.5pt">
                  <v:textbox>
                    <w:txbxContent>
                      <w:p w14:paraId="66B00E8B" w14:textId="77777777" w:rsidR="00544000" w:rsidRDefault="00544000" w:rsidP="009212C3">
                        <w:pPr>
                          <w:jc w:val="center"/>
                        </w:pPr>
                        <w:r>
                          <w:t xml:space="preserve"> 3</w:t>
                        </w:r>
                      </w:p>
                    </w:txbxContent>
                  </v:textbox>
                </v:shape>
                <v:shape id="Conector recto de flecha 453" o:spid="_x0000_s1072" type="#_x0000_t32" style="position:absolute;left:5419;top:1963;width:28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AQEMUAAADcAAAADwAAAGRycy9kb3ducmV2LnhtbESPT2vCQBTE7wW/w/IEL6Vu/JMi0VVE&#10;EPQkjWLr7ZF9JtHs25BdNX77rlDocZiZ3zCzRWsqcafGlZYVDPoRCOLM6pJzBYf9+mMCwnlkjZVl&#10;UvAkB4t5522GibYP/qJ76nMRIOwSVFB4XydSuqwgg65va+LgnW1j0AfZ5FI3+AhwU8lhFH1KgyWH&#10;hQJrWhWUXdObUXB81/Gp/blsx8c1DeLvs9mlbJTqddvlFISn1v+H/9obrWAcj+B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9AQEMUAAADcAAAADwAAAAAAAAAA&#10;AAAAAAChAgAAZHJzL2Rvd25yZXYueG1sUEsFBgAAAAAEAAQA+QAAAJMDAAAAAA==&#10;" strokecolor="#4ab5c4 [3208]" strokeweight="1pt">
                  <v:stroke endarrow="block" joinstyle="miter"/>
                </v:shape>
                <w10:wrap type="square"/>
              </v:group>
            </w:pict>
          </mc:Fallback>
        </mc:AlternateContent>
      </w:r>
      <w:r w:rsidR="004D0DAD">
        <w:t xml:space="preserve">                </w:t>
      </w:r>
    </w:p>
    <w:p w14:paraId="7D41671A" w14:textId="5D4E4E6F" w:rsidR="009212C3" w:rsidRDefault="00890BFC" w:rsidP="009212C3">
      <w:pPr>
        <w:rPr>
          <w:lang w:eastAsia="es-CO"/>
        </w:rPr>
      </w:pPr>
      <w:r>
        <w:rPr>
          <w:noProof/>
          <w:lang w:eastAsia="es-CO"/>
        </w:rPr>
        <w:t xml:space="preserve">                     </w:t>
      </w:r>
      <w:r w:rsidR="004D0DAD">
        <w:rPr>
          <w:noProof/>
          <w:lang w:val="en-US"/>
        </w:rPr>
        <w:drawing>
          <wp:inline distT="0" distB="0" distL="0" distR="0" wp14:anchorId="1E62C722" wp14:editId="3398CBAA">
            <wp:extent cx="1720800" cy="2347665"/>
            <wp:effectExtent l="0" t="0" r="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20800" cy="2347665"/>
                    </a:xfrm>
                    <a:prstGeom prst="rect">
                      <a:avLst/>
                    </a:prstGeom>
                    <a:noFill/>
                    <a:ln>
                      <a:noFill/>
                    </a:ln>
                  </pic:spPr>
                </pic:pic>
              </a:graphicData>
            </a:graphic>
          </wp:inline>
        </w:drawing>
      </w:r>
    </w:p>
    <w:p w14:paraId="63B72AD8" w14:textId="7ED05246" w:rsidR="00036455" w:rsidRDefault="00247652" w:rsidP="009212C3">
      <w:pPr>
        <w:rPr>
          <w:lang w:eastAsia="es-CO"/>
        </w:rPr>
      </w:pPr>
      <w:r>
        <w:rPr>
          <w:noProof/>
          <w:lang w:val="en-US"/>
        </w:rPr>
        <mc:AlternateContent>
          <mc:Choice Requires="wps">
            <w:drawing>
              <wp:anchor distT="0" distB="0" distL="114300" distR="114300" simplePos="0" relativeHeight="251658246" behindDoc="0" locked="0" layoutInCell="1" allowOverlap="1" wp14:anchorId="77AC5EB8" wp14:editId="07CA0D21">
                <wp:simplePos x="0" y="0"/>
                <wp:positionH relativeFrom="column">
                  <wp:posOffset>1978374</wp:posOffset>
                </wp:positionH>
                <wp:positionV relativeFrom="paragraph">
                  <wp:posOffset>606885</wp:posOffset>
                </wp:positionV>
                <wp:extent cx="303005" cy="331076"/>
                <wp:effectExtent l="38100" t="0" r="20955" b="50165"/>
                <wp:wrapNone/>
                <wp:docPr id="333" name="Conector recto de flecha 333"/>
                <wp:cNvGraphicFramePr/>
                <a:graphic xmlns:a="http://schemas.openxmlformats.org/drawingml/2006/main">
                  <a:graphicData uri="http://schemas.microsoft.com/office/word/2010/wordprocessingShape">
                    <wps:wsp>
                      <wps:cNvCnPr/>
                      <wps:spPr>
                        <a:xfrm flipH="1">
                          <a:off x="0" y="0"/>
                          <a:ext cx="303005" cy="33107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5D8C66FB" id="Conector recto de flecha 333" o:spid="_x0000_s1026" type="#_x0000_t32" style="position:absolute;margin-left:155.8pt;margin-top:47.8pt;width:23.85pt;height:26.05pt;flip:x;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" strokecolor="#4ab5c4 [3208]" strokeweight="1pt">
                <v:stroke endarrow="block" joinstyle="miter"/>
              </v:shape>
            </w:pict>
          </mc:Fallback>
        </mc:AlternateContent>
      </w:r>
      <w:r w:rsidR="00036455">
        <w:t xml:space="preserve">                                                          </w:t>
      </w:r>
      <w:r w:rsidR="00036455">
        <w:rPr>
          <w:noProof/>
          <w:lang w:val="en-US"/>
        </w:rPr>
        <mc:AlternateContent>
          <mc:Choice Requires="wpg">
            <w:drawing>
              <wp:inline distT="0" distB="0" distL="0" distR="0" wp14:anchorId="40FF35C4" wp14:editId="6D6672B1">
                <wp:extent cx="1509794" cy="993226"/>
                <wp:effectExtent l="19050" t="19050" r="33655" b="54610"/>
                <wp:docPr id="251" name="Grupo 251"/>
                <wp:cNvGraphicFramePr/>
                <a:graphic xmlns:a="http://schemas.openxmlformats.org/drawingml/2006/main">
                  <a:graphicData uri="http://schemas.microsoft.com/office/word/2010/wordprocessingGroup">
                    <wpg:wgp>
                      <wpg:cNvGrpSpPr/>
                      <wpg:grpSpPr>
                        <a:xfrm>
                          <a:off x="0" y="0"/>
                          <a:ext cx="1509794" cy="993226"/>
                          <a:chOff x="-144945" y="63128"/>
                          <a:chExt cx="1492250" cy="1015464"/>
                        </a:xfrm>
                      </wpg:grpSpPr>
                      <wps:wsp>
                        <wps:cNvPr id="245" name="Rombo 245"/>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383AACE" w14:textId="77777777" w:rsidR="00544000" w:rsidRDefault="00544000" w:rsidP="00036455">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Conector recto de flecha 247"/>
                        <wps:cNvCnPr/>
                        <wps:spPr>
                          <a:xfrm>
                            <a:off x="562329" y="680337"/>
                            <a:ext cx="17257" cy="39825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48" name="Conector recto de flecha 248"/>
                        <wps:cNvCnPr/>
                        <wps:spPr>
                          <a:xfrm>
                            <a:off x="1082495" y="601061"/>
                            <a:ext cx="221715" cy="39669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40FF35C4" id="Grupo 251" o:spid="_x0000_s1073" style="width:118.9pt;height:78.2pt;mso-position-horizontal-relative:char;mso-position-vertical-relative:line" coordorigin="-1449,631" coordsize="14922,1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">
                <v:shape id="Rombo 245" o:spid="_x0000_s1074" type="#_x0000_t4" style="position:absolute;left:-1449;top:631;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sSMYA&#10;AADcAAAADwAAAGRycy9kb3ducmV2LnhtbESPT2sCMRTE70K/Q3gFb5qtrVK2RimFLbYiWP8centu&#10;npulm5clSXX77RtB8DjMzG+Y6byzjTiRD7VjBQ/DDARx6XTNlYLdthg8gwgRWWPjmBT8UYD57K43&#10;xVy7M3/RaRMrkSAcclRgYmxzKUNpyGIYupY4eUfnLcYkfSW1x3OC20aOsmwiLdacFgy29Gao/Nn8&#10;WgWrdfG5bw/ehDV97Jvi+714XFql+vfd6wuISF28ha/thVYwehrD5Uw6AnL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UsSMYAAADcAAAADwAAAAAAAAAAAAAAAACYAgAAZHJz&#10;L2Rvd25yZXYueG1sUEsFBgAAAAAEAAQA9QAAAIsDAAAAAA==&#10;" fillcolor="#4ab5c4 [3208]" strokecolor="white [3201]" strokeweight="1.5pt">
                  <v:textbox>
                    <w:txbxContent>
                      <w:p w14:paraId="0383AACE" w14:textId="77777777" w:rsidR="00544000" w:rsidRDefault="00544000" w:rsidP="00036455">
                        <w:pPr>
                          <w:jc w:val="center"/>
                        </w:pPr>
                        <w:r>
                          <w:t>Decisión</w:t>
                        </w:r>
                      </w:p>
                    </w:txbxContent>
                  </v:textbox>
                </v:shape>
                <v:shape id="Conector recto de flecha 247" o:spid="_x0000_s1075" type="#_x0000_t32" style="position:absolute;left:5623;top:6803;width:172;height:39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lCNsYAAADcAAAADwAAAGRycy9kb3ducmV2LnhtbESPQWvCQBSE7wX/w/IKvRSzSVAr0VVK&#10;QWhP0lii3h7ZZ5KafRuyW43/vlsQehxm5htmuR5MKy7Uu8aygiSKQRCXVjdcKfjabcZzEM4ja2wt&#10;k4IbOVivRg9LzLS98iddcl+JAGGXoYLa+y6T0pU1GXSR7YiDd7K9QR9kX0nd4zXATSvTOJ5Jgw2H&#10;hRo7equpPOc/RkHxrKfH4fD9MSk2lEz3J7PN2Sj19Di8LkB4Gvx/+N5+1wrSyQv8nQ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5QjbGAAAA3AAAAA8AAAAAAAAA&#10;AAAAAAAAoQIAAGRycy9kb3ducmV2LnhtbFBLBQYAAAAABAAEAPkAAACUAwAAAAA=&#10;" strokecolor="#4ab5c4 [3208]" strokeweight="1pt">
                  <v:stroke endarrow="block" joinstyle="miter"/>
                </v:shape>
                <v:shape id="Conector recto de flecha 248" o:spid="_x0000_s1076" type="#_x0000_t32" style="position:absolute;left:10824;top:6010;width:2218;height:3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bWRMIAAADcAAAADwAAAGRycy9kb3ducmV2LnhtbERPTWvCQBC9F/wPywi9FN0YopTUVUQQ&#10;6qkYxdrbkB2TaHY2ZNck/ffuodDj430v14OpRUetqywrmE0jEMS51RUXCk7H3eQdhPPIGmvLpOCX&#10;HKxXo5clptr2fKAu84UIIexSVFB636RSurwkg25qG+LAXW1r0AfYFlK32IdwU8s4ihbSYMWhocSG&#10;tiXl9+xhFJzf9PxnuNz2yXlHs/n31XxlbJR6HQ+bDxCeBv8v/nN/agVxEtaG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ubWRMIAAADcAAAADwAAAAAAAAAAAAAA&#10;AAChAgAAZHJzL2Rvd25yZXYueG1sUEsFBgAAAAAEAAQA+QAAAJADAAAAAA==&#10;" strokecolor="#4ab5c4 [3208]" strokeweight="1pt">
                  <v:stroke endarrow="block" joinstyle="miter"/>
                </v:shape>
                <w10:anchorlock/>
              </v:group>
            </w:pict>
          </mc:Fallback>
        </mc:AlternateContent>
      </w:r>
    </w:p>
    <w:p w14:paraId="3F3F2EB4" w14:textId="77777777" w:rsidR="0005280E" w:rsidRDefault="004D0DAD" w:rsidP="0005280E">
      <w:pPr>
        <w:rPr>
          <w:lang w:eastAsia="es-CO"/>
        </w:rPr>
      </w:pPr>
      <w:r>
        <w:rPr>
          <w:noProof/>
          <w:lang w:val="en-US"/>
        </w:rPr>
        <w:lastRenderedPageBreak/>
        <w:drawing>
          <wp:inline distT="0" distB="0" distL="0" distR="0" wp14:anchorId="27961213" wp14:editId="0E4AE9FD">
            <wp:extent cx="1720800" cy="2378196"/>
            <wp:effectExtent l="0" t="0" r="0" b="317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20800" cy="2378196"/>
                    </a:xfrm>
                    <a:prstGeom prst="rect">
                      <a:avLst/>
                    </a:prstGeom>
                    <a:noFill/>
                    <a:ln>
                      <a:noFill/>
                    </a:ln>
                  </pic:spPr>
                </pic:pic>
              </a:graphicData>
            </a:graphic>
          </wp:inline>
        </w:drawing>
      </w:r>
      <w:r>
        <w:rPr>
          <w:lang w:eastAsia="es-CO"/>
        </w:rPr>
        <w:t xml:space="preserve">         </w:t>
      </w:r>
      <w:r>
        <w:rPr>
          <w:noProof/>
          <w:lang w:val="en-US"/>
        </w:rPr>
        <w:drawing>
          <wp:inline distT="0" distB="0" distL="0" distR="0" wp14:anchorId="7D876DB2" wp14:editId="6AFF41C9">
            <wp:extent cx="1720800" cy="2373326"/>
            <wp:effectExtent l="0" t="0" r="0" b="8255"/>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rPr>
          <w:lang w:eastAsia="es-CO"/>
        </w:rPr>
        <w:t xml:space="preserve">        </w:t>
      </w:r>
      <w:r>
        <w:rPr>
          <w:noProof/>
          <w:lang w:val="en-US"/>
        </w:rPr>
        <w:drawing>
          <wp:inline distT="0" distB="0" distL="0" distR="0" wp14:anchorId="5387719F" wp14:editId="5D8BA2AB">
            <wp:extent cx="1720800" cy="2375782"/>
            <wp:effectExtent l="0" t="0" r="0" b="5715"/>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bookmarkStart w:id="216" w:name="_Toc457139235"/>
    </w:p>
    <w:p w14:paraId="7A71221B" w14:textId="7C1E94C9" w:rsidR="00784E99" w:rsidRDefault="006C5172" w:rsidP="006C5172">
      <w:pPr>
        <w:pStyle w:val="Heading3"/>
        <w:rPr>
          <w:lang w:eastAsia="es-CO"/>
        </w:rPr>
      </w:pPr>
      <w:bookmarkStart w:id="217" w:name="_Toc457975413"/>
      <w:bookmarkStart w:id="218" w:name="_Toc457975480"/>
      <w:bookmarkStart w:id="219" w:name="_Toc460168436"/>
      <w:bookmarkEnd w:id="216"/>
      <w:r>
        <w:rPr>
          <w:lang w:eastAsia="es-CO"/>
        </w:rPr>
        <w:t>Interfaz de usuario administrador</w:t>
      </w:r>
      <w:bookmarkEnd w:id="217"/>
      <w:bookmarkEnd w:id="218"/>
      <w:bookmarkEnd w:id="219"/>
    </w:p>
    <w:p w14:paraId="3C3ED210" w14:textId="2DDC9137" w:rsidR="002E112C" w:rsidRPr="002E112C" w:rsidRDefault="002E112C" w:rsidP="002E112C">
      <w:pPr>
        <w:rPr>
          <w:lang w:eastAsia="es-CO"/>
        </w:rPr>
      </w:pPr>
      <w:r>
        <w:rPr>
          <w:lang w:eastAsia="es-CO"/>
        </w:rPr>
        <w:t xml:space="preserve">La interfaz de usuario administrador presenta la pantalla inicial de igual manera que a los usuarios pacientes y médicos. Debido a que no es posible que se registren nuevos usuarios </w:t>
      </w:r>
      <w:r>
        <w:rPr>
          <w:lang w:eastAsia="es-CO"/>
        </w:rPr>
        <w:lastRenderedPageBreak/>
        <w:t>administradores, este tipo de usuarios tiene cuentas registradas previamente en la base de datos.</w:t>
      </w:r>
    </w:p>
    <w:p w14:paraId="5BF971E8" w14:textId="7CF8DD7C" w:rsidR="006C5172" w:rsidRDefault="008B140F" w:rsidP="006C5172">
      <w:r>
        <w:rPr>
          <w:noProof/>
          <w:lang w:val="en-US"/>
        </w:rPr>
        <w:lastRenderedPageBreak/>
        <w:drawing>
          <wp:anchor distT="0" distB="0" distL="114300" distR="114300" simplePos="0" relativeHeight="251677714" behindDoc="0" locked="0" layoutInCell="1" allowOverlap="1" wp14:anchorId="128D5884" wp14:editId="1874D6EF">
            <wp:simplePos x="0" y="0"/>
            <wp:positionH relativeFrom="margin">
              <wp:align>center</wp:align>
            </wp:positionH>
            <wp:positionV relativeFrom="paragraph">
              <wp:posOffset>4180480</wp:posOffset>
            </wp:positionV>
            <wp:extent cx="1690367" cy="2354999"/>
            <wp:effectExtent l="0" t="0" r="5715" b="762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90367" cy="235499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112C">
        <w:rPr>
          <w:noProof/>
          <w:lang w:val="en-US"/>
        </w:rPr>
        <w:drawing>
          <wp:anchor distT="0" distB="0" distL="114300" distR="114300" simplePos="0" relativeHeight="251666450" behindDoc="0" locked="0" layoutInCell="1" allowOverlap="1" wp14:anchorId="3728D4C9" wp14:editId="533D4293">
            <wp:simplePos x="0" y="0"/>
            <wp:positionH relativeFrom="margin">
              <wp:align>center</wp:align>
            </wp:positionH>
            <wp:positionV relativeFrom="paragraph">
              <wp:posOffset>772875</wp:posOffset>
            </wp:positionV>
            <wp:extent cx="1720215" cy="2372995"/>
            <wp:effectExtent l="0" t="0" r="0" b="8255"/>
            <wp:wrapNone/>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20215" cy="2372995"/>
                    </a:xfrm>
                    <a:prstGeom prst="rect">
                      <a:avLst/>
                    </a:prstGeom>
                    <a:noFill/>
                    <a:ln>
                      <a:noFill/>
                    </a:ln>
                  </pic:spPr>
                </pic:pic>
              </a:graphicData>
            </a:graphic>
          </wp:anchor>
        </w:drawing>
      </w:r>
      <w:r w:rsidR="001C5D26">
        <w:rPr>
          <w:noProof/>
          <w:lang w:eastAsia="es-CO"/>
        </w:rPr>
        <w:t xml:space="preserve">   </w:t>
      </w:r>
      <w:r w:rsidR="001C5D26">
        <w:t xml:space="preserve">                                 </w:t>
      </w:r>
      <w:r w:rsidR="006C5172">
        <w:rPr>
          <w:noProof/>
          <w:lang w:val="en-US"/>
        </w:rPr>
        <mc:AlternateContent>
          <mc:Choice Requires="wpg">
            <w:drawing>
              <wp:inline distT="0" distB="0" distL="0" distR="0" wp14:anchorId="7C1D70A7" wp14:editId="04C874E8">
                <wp:extent cx="3261303" cy="8208703"/>
                <wp:effectExtent l="0" t="0" r="15875" b="20955"/>
                <wp:docPr id="240" name="Grupo 240"/>
                <wp:cNvGraphicFramePr/>
                <a:graphic xmlns:a="http://schemas.openxmlformats.org/drawingml/2006/main">
                  <a:graphicData uri="http://schemas.microsoft.com/office/word/2010/wordprocessingGroup">
                    <wpg:wgp>
                      <wpg:cNvGrpSpPr/>
                      <wpg:grpSpPr>
                        <a:xfrm>
                          <a:off x="0" y="0"/>
                          <a:ext cx="3261303" cy="8208703"/>
                          <a:chOff x="1271597" y="0"/>
                          <a:chExt cx="2433220" cy="8208703"/>
                        </a:xfrm>
                      </wpg:grpSpPr>
                      <wpg:grpSp>
                        <wpg:cNvPr id="241" name="Grupo 241"/>
                        <wpg:cNvGrpSpPr/>
                        <wpg:grpSpPr>
                          <a:xfrm>
                            <a:off x="1624941" y="0"/>
                            <a:ext cx="1589121" cy="7432257"/>
                            <a:chOff x="1624941" y="0"/>
                            <a:chExt cx="1589121" cy="7432257"/>
                          </a:xfrm>
                        </wpg:grpSpPr>
                        <wpg:grpSp>
                          <wpg:cNvPr id="242" name="Grupo 242"/>
                          <wpg:cNvGrpSpPr/>
                          <wpg:grpSpPr>
                            <a:xfrm>
                              <a:off x="1624941" y="0"/>
                              <a:ext cx="1541721" cy="4128973"/>
                              <a:chOff x="1624941" y="0"/>
                              <a:chExt cx="1541721" cy="4128973"/>
                            </a:xfrm>
                          </wpg:grpSpPr>
                          <wpg:grpSp>
                            <wpg:cNvPr id="243" name="Grupo 243"/>
                            <wpg:cNvGrpSpPr/>
                            <wpg:grpSpPr>
                              <a:xfrm>
                                <a:off x="1624941" y="0"/>
                                <a:ext cx="1541721" cy="3761836"/>
                                <a:chOff x="1624941" y="0"/>
                                <a:chExt cx="1541721" cy="3761836"/>
                              </a:xfrm>
                            </wpg:grpSpPr>
                            <wpg:grpSp>
                              <wpg:cNvPr id="249" name="Grupo 249"/>
                              <wpg:cNvGrpSpPr/>
                              <wpg:grpSpPr>
                                <a:xfrm>
                                  <a:off x="1624941" y="0"/>
                                  <a:ext cx="1541721" cy="3430150"/>
                                  <a:chOff x="0" y="0"/>
                                  <a:chExt cx="1541721" cy="3430150"/>
                                </a:xfrm>
                              </wpg:grpSpPr>
                              <wpg:grpSp>
                                <wpg:cNvPr id="253" name="Grupo 253"/>
                                <wpg:cNvGrpSpPr/>
                                <wpg:grpSpPr>
                                  <a:xfrm>
                                    <a:off x="0" y="0"/>
                                    <a:ext cx="1541721" cy="783675"/>
                                    <a:chOff x="-116959" y="63758"/>
                                    <a:chExt cx="1541721" cy="783675"/>
                                  </a:xfrm>
                                </wpg:grpSpPr>
                                <wps:wsp>
                                  <wps:cNvPr id="254" name="Elipse 254"/>
                                  <wps:cNvSpPr/>
                                  <wps:spPr>
                                    <a:xfrm>
                                      <a:off x="-116959" y="63758"/>
                                      <a:ext cx="1541721" cy="450376"/>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79AA805F" w14:textId="77777777" w:rsidR="00544000" w:rsidRPr="00F262E3" w:rsidRDefault="00544000" w:rsidP="006C5172">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Conector recto de flecha 255"/>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0" name="Conector recto de flecha 460"/>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4" name="Rectángulo 464"/>
                              <wps:cNvSpPr/>
                              <wps:spPr>
                                <a:xfrm>
                                  <a:off x="1962332" y="3447511"/>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34C7F9E8" w14:textId="77777777" w:rsidR="00544000" w:rsidRDefault="00544000" w:rsidP="006C5172">
                                    <w:pPr>
                                      <w:jc w:val="center"/>
                                    </w:pPr>
                                    <w:r>
                                      <w:t>Iniciar sesión</w:t>
                                    </w:r>
                                  </w:p>
                                  <w:p w14:paraId="76CB0029" w14:textId="77777777" w:rsidR="00544000" w:rsidRDefault="00544000" w:rsidP="006C51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6" name="Conector recto de flecha 466"/>
                            <wps:cNvCnPr/>
                            <wps:spPr>
                              <a:xfrm>
                                <a:off x="2450421" y="3779088"/>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7" name="Rombo 467"/>
                          <wps:cNvSpPr/>
                          <wps:spPr>
                            <a:xfrm>
                              <a:off x="1721812" y="6865837"/>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6BEECCF3" w14:textId="77777777" w:rsidR="00544000" w:rsidRDefault="00544000" w:rsidP="006C5172">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Conector recto de flecha 468"/>
                          <wps:cNvCnPr/>
                          <wps:spPr>
                            <a:xfrm>
                              <a:off x="2450216" y="6483193"/>
                              <a:ext cx="8165" cy="3224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9" name="Diagrama de flujo: proceso alternativo 469"/>
                        <wps:cNvSpPr/>
                        <wps:spPr>
                          <a:xfrm>
                            <a:off x="1271597" y="779976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D81F58B" w14:textId="77777777" w:rsidR="00544000" w:rsidRDefault="00544000" w:rsidP="006C5172">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Diagrama de flujo: proceso alternativo 470"/>
                        <wps:cNvSpPr/>
                        <wps:spPr>
                          <a:xfrm>
                            <a:off x="1762268"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B6B0690" w14:textId="77777777" w:rsidR="00544000" w:rsidRDefault="00544000" w:rsidP="006C5172">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 name="Diagrama de flujo: proceso alternativo 471"/>
                        <wps:cNvSpPr/>
                        <wps:spPr>
                          <a:xfrm>
                            <a:off x="2261179" y="779976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9F09839" w14:textId="77777777" w:rsidR="00544000" w:rsidRDefault="00544000" w:rsidP="006C5172">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2" name="Diagrama de flujo: proceso alternativo 472"/>
                        <wps:cNvSpPr/>
                        <wps:spPr>
                          <a:xfrm>
                            <a:off x="2744579"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71A7ECC" w14:textId="77777777" w:rsidR="00544000" w:rsidRDefault="00544000" w:rsidP="006C5172">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 name="Diagrama de flujo: proceso alternativo 473"/>
                        <wps:cNvSpPr/>
                        <wps:spPr>
                          <a:xfrm>
                            <a:off x="3254602"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E7002AF" w14:textId="77777777" w:rsidR="00544000" w:rsidRDefault="00544000" w:rsidP="006C5172">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 name="Conector recto de flecha 474"/>
                        <wps:cNvCnPr>
                          <a:stCxn id="467" idx="2"/>
                          <a:endCxn id="469" idx="0"/>
                        </wps:cNvCnPr>
                        <wps:spPr>
                          <a:xfrm flipH="1">
                            <a:off x="1496679" y="7432204"/>
                            <a:ext cx="971120" cy="36750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5" name="Conector recto de flecha 475"/>
                        <wps:cNvCnPr>
                          <a:stCxn id="467" idx="2"/>
                          <a:endCxn id="470" idx="0"/>
                        </wps:cNvCnPr>
                        <wps:spPr>
                          <a:xfrm flipH="1">
                            <a:off x="1987293" y="7432204"/>
                            <a:ext cx="480506"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6" name="Conector recto de flecha 476"/>
                        <wps:cNvCnPr>
                          <a:stCxn id="467" idx="2"/>
                          <a:endCxn id="471" idx="0"/>
                        </wps:cNvCnPr>
                        <wps:spPr>
                          <a:xfrm>
                            <a:off x="2467725" y="7432204"/>
                            <a:ext cx="18346" cy="36750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7" name="Conector recto de flecha 477"/>
                        <wps:cNvCnPr>
                          <a:stCxn id="467" idx="2"/>
                          <a:endCxn id="472" idx="0"/>
                        </wps:cNvCnPr>
                        <wps:spPr>
                          <a:xfrm>
                            <a:off x="2467800" y="7432204"/>
                            <a:ext cx="501692"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8" name="Conector recto de flecha 478"/>
                        <wps:cNvCnPr>
                          <a:stCxn id="467" idx="2"/>
                          <a:endCxn id="473" idx="0"/>
                        </wps:cNvCnPr>
                        <wps:spPr>
                          <a:xfrm>
                            <a:off x="2467725" y="7432204"/>
                            <a:ext cx="1011594"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7C1D70A7" id="Grupo 240" o:spid="_x0000_s1077" style="width:256.8pt;height:646.35pt;mso-position-horizontal-relative:char;mso-position-vertical-relative:line" coordorigin="12715" coordsize="24332,82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">
                <v:group id="Grupo 241" o:spid="_x0000_s1078" style="position:absolute;left:16249;width:15891;height:74322" coordorigin="16249" coordsize="15891,74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group id="Grupo 242" o:spid="_x0000_s1079" style="position:absolute;left:16249;width:15417;height:41289" coordorigin="16249" coordsize="15417,41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group id="Grupo 243" o:spid="_x0000_s1080" style="position:absolute;left:16249;width:15417;height:37618" coordorigin="16249" coordsize="15417,37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ncl8YAAADcAAAADwAAAGRycy9kb3ducmV2LnhtbESPT2vCQBTE7wW/w/IK&#10;vdXNH1skdQ0itngQoSqU3h7ZZxKSfRuy2yR++25B6HGYmd8wq3wyrRiod7VlBfE8AkFcWF1zqeBy&#10;fn9egnAeWWNrmRTcyEG+nj2sMNN25E8aTr4UAcIuQwWV910mpSsqMujmtiMO3tX2Bn2QfSl1j2OA&#10;m1YmUfQqDdYcFirsaFtR0Zx+jIKPEcdNGu+GQ3Pd3r7PL8evQ0xKPT1OmzcQnib/H76391pBskj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dyXxgAAANwA&#10;AAAPAAAAAAAAAAAAAAAAAKoCAABkcnMvZG93bnJldi54bWxQSwUGAAAAAAQABAD6AAAAnQMAAAAA&#10;">
                      <v:group id="Grupo 249" o:spid="_x0000_s1081" style="position:absolute;left:16249;width:15417;height:34301" coordsize="15417,34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group id="Grupo 253" o:spid="_x0000_s1082" style="position:absolute;width:15417;height:7836" coordorigin="-1169,637" coordsize="15417,7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oval id="Elipse 254" o:spid="_x0000_s1083" style="position:absolute;left:-1169;top:637;width:15416;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jTfcYA&#10;AADcAAAADwAAAGRycy9kb3ducmV2LnhtbESPQWvCQBSE74L/YXmCN90otkh0FREi7aFgtYcen9nX&#10;JE32bbq71eiv7xYEj8PMfMMs151pxJmcrywrmIwTEMS51RUXCj6O2WgOwgdkjY1lUnAlD+tVv7fE&#10;VNsLv9P5EAoRIexTVFCG0KZS+rwkg35sW+LofVlnMETpCqkdXiLcNHKaJM/SYMVxocSWtiXl9eHX&#10;KPhsT/Xu5/Z2fLX17rb335mrJ5lSw0G3WYAI1IVH+N5+0QqmTzP4PxOP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jTfcYAAADcAAAADwAAAAAAAAAAAAAAAACYAgAAZHJz&#10;L2Rvd25yZXYueG1sUEsFBgAAAAAEAAQA9QAAAIsDAAAAAA==&#10;" fillcolor="#4ab5c4 [3208]" strokecolor="white [3201]" strokeweight="1.5pt">
                            <v:stroke joinstyle="miter"/>
                            <v:textbox>
                              <w:txbxContent>
                                <w:p w14:paraId="79AA805F" w14:textId="77777777" w:rsidR="00544000" w:rsidRPr="00F262E3" w:rsidRDefault="00544000" w:rsidP="006C5172">
                                  <w:pPr>
                                    <w:jc w:val="center"/>
                                  </w:pPr>
                                  <w:r w:rsidRPr="00F262E3">
                                    <w:t>Inicio</w:t>
                                  </w:r>
                                </w:p>
                              </w:txbxContent>
                            </v:textbox>
                          </v:oval>
                          <v:shape id="Conector recto de flecha 255" o:spid="_x0000_s1084" type="#_x0000_t32" style="position:absolute;left:6698;top:4965;width:0;height:3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7vB8YAAADcAAAADwAAAGRycy9kb3ducmV2LnhtbESPQWvCQBSE74L/YXlCL6KbhKaU6Coi&#10;BNpTaSxWb4/sM0mbfRuy25j++25B8DjMzDfMejuaVgzUu8aygngZgSAurW64UvBxyBfPIJxH1tha&#10;JgW/5GC7mU7WmGl75XcaCl+JAGGXoYLa+y6T0pU1GXRL2xEH72J7gz7IvpK6x2uAm1YmUfQkDTYc&#10;FmrsaF9T+V38GAXHuU7P4+nr9fGYU5x+XsxbwUaph9m4W4HwNPp7+NZ+0QqSNIX/M+EIyM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7wfGAAAA3AAAAA8AAAAAAAAA&#10;AAAAAAAAoQIAAGRycy9kb3ducmV2LnhtbFBLBQYAAAAABAAEAPkAAACUAwAAAAA=&#10;" strokecolor="#4ab5c4 [3208]" strokeweight="1pt">
                            <v:stroke endarrow="block" joinstyle="miter"/>
                          </v:shape>
                        </v:group>
                        <v:shape id="Conector recto de flecha 460" o:spid="_x0000_s1085" type="#_x0000_t32" style="position:absolute;left:8108;top:30796;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5E2sMAAADcAAAADwAAAGRycy9kb3ducmV2LnhtbERPyWrDMBC9F/oPYgq9hEZOcUJxI4dS&#10;MLSnECdkuQ3WeGmtkbFU2/n76BDo8fH29WYyrRiod41lBYt5BIK4sLrhSsFhn728gXAeWWNrmRRc&#10;ycEmfXxYY6LtyDsacl+JEMIuQQW1910ipStqMujmtiMOXGl7gz7AvpK6xzGEm1a+RtFKGmw4NNTY&#10;0WdNxW/+ZxQcZ3p5mc4/3/Exo8XyVJptzkap56fp4x2Ep8n/i+/uL60gXoX54Uw4Aj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uRNrDAAAA3AAAAA8AAAAAAAAAAAAA&#10;AAAAoQIAAGRycy9kb3ducmV2LnhtbFBLBQYAAAAABAAEAPkAAACRAwAAAAA=&#10;" strokecolor="#4ab5c4 [3208]" strokeweight="1pt">
                          <v:stroke endarrow="block" joinstyle="miter"/>
                        </v:shape>
                      </v:group>
                      <v:rect id="Rectángulo 464" o:spid="_x0000_s1086" style="position:absolute;left:19623;top:34475;width:10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d8G8cA&#10;AADcAAAADwAAAGRycy9kb3ducmV2LnhtbESPQWvCQBSE7wX/w/KE3upGsdJGVxFLQaEojYXW2yP7&#10;zKbNvk2zWxP/fVcQPA4z8w0zW3S2EidqfOlYwXCQgCDOnS65UPCxf314AuEDssbKMSk4k4fFvHc3&#10;w1S7lt/plIVCRAj7FBWYEOpUSp8bsugHriaO3tE1FkOUTSF1g22E20qOkmQiLZYcFwzWtDKU/2R/&#10;VsHjtpW71W/2bI7rr5fN52Fj374PSt33u+UURKAu3MLX9lorGE/GcDkTj4C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XfBvHAAAA3AAAAA8AAAAAAAAAAAAAAAAAmAIAAGRy&#10;cy9kb3ducmV2LnhtbFBLBQYAAAAABAAEAPUAAACMAwAAAAA=&#10;" fillcolor="white [3201]" strokecolor="#4ab5c4 [3208]" strokeweight="1pt">
                        <v:textbox>
                          <w:txbxContent>
                            <w:p w14:paraId="34C7F9E8" w14:textId="77777777" w:rsidR="00544000" w:rsidRDefault="00544000" w:rsidP="006C5172">
                              <w:pPr>
                                <w:jc w:val="center"/>
                              </w:pPr>
                              <w:r>
                                <w:t>Iniciar sesión</w:t>
                              </w:r>
                            </w:p>
                            <w:p w14:paraId="76CB0029" w14:textId="77777777" w:rsidR="00544000" w:rsidRDefault="00544000" w:rsidP="006C5172">
                              <w:pPr>
                                <w:jc w:val="center"/>
                              </w:pPr>
                            </w:p>
                          </w:txbxContent>
                        </v:textbox>
                      </v:rect>
                    </v:group>
                    <v:shape id="Conector recto de flecha 466" o:spid="_x0000_s1087" type="#_x0000_t32" style="position:absolute;left:24504;top:37790;width:0;height:3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t5NcYAAADcAAAADwAAAGRycy9kb3ducmV2LnhtbESPQWvCQBSE74L/YXlCL9JsFA2Sukop&#10;CHqSpiW2t0f2maTNvg3ZbZL++25B8DjMzDfMdj+aRvTUudqygkUUgyAurK65VPD+dnjcgHAeWWNj&#10;mRT8koP9bjrZYqrtwK/UZ74UAcIuRQWV920qpSsqMugi2xIH72o7gz7IrpS6wyHATSOXcZxIgzWH&#10;hQpbeqmo+M5+jIJ8rtef48fXaZUfaLG+XM05Y6PUw2x8fgLhafT38K191ApWSQL/Z8IRkL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LeTXGAAAA3AAAAA8AAAAAAAAA&#10;AAAAAAAAoQIAAGRycy9kb3ducmV2LnhtbFBLBQYAAAAABAAEAPkAAACUAwAAAAA=&#10;" strokecolor="#4ab5c4 [3208]" strokeweight="1pt">
                      <v:stroke endarrow="block" joinstyle="miter"/>
                    </v:shape>
                  </v:group>
                  <v:shape id="Rombo 467" o:spid="_x0000_s1088" type="#_x0000_t4" style="position:absolute;left:17218;top:6865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JPMYA&#10;AADcAAAADwAAAGRycy9kb3ducmV2LnhtbESPW2sCMRSE3wX/QzgF3zRbLVq2RimFlV4QrJeHvh03&#10;x83i5mRJUt3++6ZQ8HGYmW+Y+bKzjbiQD7VjBfejDARx6XTNlYL9rhg+gggRWWPjmBT8UIDlot+b&#10;Y67dlT/pso2VSBAOOSowMba5lKE0ZDGMXEucvJPzFmOSvpLa4zXBbSPHWTaVFmtOCwZbejFUnrff&#10;VsF6U7wf2qM3YUNvh6b4WhWTD6vU4K57fgIRqYu38H/7VSt4mM7g70w6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WJPMYAAADcAAAADwAAAAAAAAAAAAAAAACYAgAAZHJz&#10;L2Rvd25yZXYueG1sUEsFBgAAAAAEAAQA9QAAAIsDAAAAAA==&#10;" fillcolor="#4ab5c4 [3208]" strokecolor="white [3201]" strokeweight="1.5pt">
                    <v:textbox>
                      <w:txbxContent>
                        <w:p w14:paraId="6BEECCF3" w14:textId="77777777" w:rsidR="00544000" w:rsidRDefault="00544000" w:rsidP="006C5172">
                          <w:pPr>
                            <w:jc w:val="center"/>
                          </w:pPr>
                          <w:r>
                            <w:t>Decisión</w:t>
                          </w:r>
                        </w:p>
                      </w:txbxContent>
                    </v:textbox>
                  </v:shape>
                  <v:shape id="Conector recto de flecha 468" o:spid="_x0000_s1089" type="#_x0000_t32" style="position:absolute;left:24502;top:64831;width:81;height:3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hI3MMAAADcAAAADwAAAGRycy9kb3ducmV2LnhtbERPyWrDMBC9F/oPYgq9hEZOcUJxI4dS&#10;MLSnECdkuQ3WeGmtkbFU2/n76BDo8fH29WYyrRiod41lBYt5BIK4sLrhSsFhn728gXAeWWNrmRRc&#10;ycEmfXxYY6LtyDsacl+JEMIuQQW1910ipStqMujmtiMOXGl7gz7AvpK6xzGEm1a+RtFKGmw4NNTY&#10;0WdNxW/+ZxQcZ3p5mc4/3/Exo8XyVJptzkap56fp4x2Ep8n/i+/uL60gXoW14Uw4Aj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YSNzDAAAA3AAAAA8AAAAAAAAAAAAA&#10;AAAAoQIAAGRycy9kb3ducmV2LnhtbFBLBQYAAAAABAAEAPkAAACRAwAAAAA=&#10;" strokecolor="#4ab5c4 [3208]" strokeweight="1pt">
                    <v:stroke endarrow="block" joinstyle="miter"/>
                  </v:shape>
                </v:group>
                <v:shape id="Diagrama de flujo: proceso alternativo 469" o:spid="_x0000_s1090" type="#_x0000_t176" style="position:absolute;left:12715;top:77997;width:4503;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0tYscA&#10;AADcAAAADwAAAGRycy9kb3ducmV2LnhtbESPT2vCQBTE74V+h+UVehHdtBRpoqtIodWiUPx38PbI&#10;PpO02bdhd43x27uC0OMwM79hxtPO1KIl5yvLCl4GCQji3OqKCwW77Wf/HYQPyBpry6TgQh6mk8eH&#10;MWbannlN7SYUIkLYZ6igDKHJpPR5SQb9wDbE0TtaZzBE6QqpHZ4j3NTyNUmG0mDFcaHEhj5Kyv82&#10;J6Pgp+iOZn/ozRehXX3r2dZ9pb9LpZ6futkIRKAu/Ifv7YVW8DZM4XYmHgE5u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LWLHAAAA3AAAAA8AAAAAAAAAAAAAAAAAmAIAAGRy&#10;cy9kb3ducmV2LnhtbFBLBQYAAAAABAAEAPUAAACMAwAAAAA=&#10;" fillcolor="#4ab5c4 [3208]" strokecolor="white [3201]" strokeweight="1.5pt">
                  <v:textbox>
                    <w:txbxContent>
                      <w:p w14:paraId="0D81F58B" w14:textId="77777777" w:rsidR="00544000" w:rsidRDefault="00544000" w:rsidP="006C5172">
                        <w:pPr>
                          <w:jc w:val="center"/>
                        </w:pPr>
                        <w:r>
                          <w:t>1</w:t>
                        </w:r>
                      </w:p>
                    </w:txbxContent>
                  </v:textbox>
                </v:shape>
                <v:shape id="Diagrama de flujo: proceso alternativo 470" o:spid="_x0000_s1091" type="#_x0000_t176" style="position:absolute;left:17622;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4SIsQA&#10;AADcAAAADwAAAGRycy9kb3ducmV2LnhtbERPz2vCMBS+C/sfwht4GZoqsmlnFBGcDgdjVQ/eHs2z&#10;7WxeSpLV7r9fDgOPH9/v+bIztWjJ+cqygtEwAUGcW11xoeB42AymIHxA1lhbJgW/5GG5eOjNMdX2&#10;xl/UZqEQMYR9igrKEJpUSp+XZNAPbUMcuYt1BkOErpDa4S2Gm1qOk+RZGqw4NpTY0Lqk/Jr9GAWf&#10;RXcxp/PTdhfaj3e9Ori32fdeqf5jt3oFEagLd/G/e6cVTF7i/Hg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OEiLEAAAA3AAAAA8AAAAAAAAAAAAAAAAAmAIAAGRycy9k&#10;b3ducmV2LnhtbFBLBQYAAAAABAAEAPUAAACJAwAAAAA=&#10;" fillcolor="#4ab5c4 [3208]" strokecolor="white [3201]" strokeweight="1.5pt">
                  <v:textbox>
                    <w:txbxContent>
                      <w:p w14:paraId="4B6B0690" w14:textId="77777777" w:rsidR="00544000" w:rsidRDefault="00544000" w:rsidP="006C5172">
                        <w:pPr>
                          <w:jc w:val="center"/>
                        </w:pPr>
                        <w:r>
                          <w:t>2</w:t>
                        </w:r>
                      </w:p>
                    </w:txbxContent>
                  </v:textbox>
                </v:shape>
                <v:shape id="Diagrama de flujo: proceso alternativo 471" o:spid="_x0000_s1092" type="#_x0000_t176" style="position:absolute;left:22611;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3uccA&#10;AADcAAAADwAAAGRycy9kb3ducmV2LnhtbESPQWsCMRSE70L/Q3gFL6JZi7R2axQRqhYLpVoP3h6b&#10;5+7WzcuSxHX7701B8DjMzDfMZNaaSjTkfGlZwXCQgCDOrC45V/Cze++PQfiArLGyTAr+yMNs+tCZ&#10;YKrthb+p2YZcRAj7FBUUIdSplD4ryKAf2Jo4ekfrDIYoXS61w0uEm0o+JcmzNFhyXCiwpkVB2Wl7&#10;Ngq+8vZo9ofeah2azw8937nl6+9Gqe5jO38DEagN9/CtvdYKRi9D+D8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QCt7nHAAAA3AAAAA8AAAAAAAAAAAAAAAAAmAIAAGRy&#10;cy9kb3ducmV2LnhtbFBLBQYAAAAABAAEAPUAAACMAwAAAAA=&#10;" fillcolor="#4ab5c4 [3208]" strokecolor="white [3201]" strokeweight="1.5pt">
                  <v:textbox>
                    <w:txbxContent>
                      <w:p w14:paraId="49F09839" w14:textId="77777777" w:rsidR="00544000" w:rsidRDefault="00544000" w:rsidP="006C5172">
                        <w:pPr>
                          <w:jc w:val="center"/>
                        </w:pPr>
                        <w:r>
                          <w:t>3</w:t>
                        </w:r>
                      </w:p>
                    </w:txbxContent>
                  </v:textbox>
                </v:shape>
                <v:shape id="Diagrama de flujo: proceso alternativo 472" o:spid="_x0000_s1093" type="#_x0000_t176" style="position:absolute;left:27445;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ApzscA&#10;AADcAAAADwAAAGRycy9kb3ducmV2LnhtbESPT2sCMRTE70K/Q3iFXqRmFWnr1igiWC0WxD899PbY&#10;PHe3bl6WJK7bb28KgsdhZn7DjKetqURDzpeWFfR7CQjizOqScwWH/eL5DYQPyBory6TgjzxMJw+d&#10;MabaXnhLzS7kIkLYp6igCKFOpfRZQQZ9z9bE0TtaZzBE6XKpHV4i3FRykCQv0mDJcaHAmuYFZafd&#10;2SjY5O3RfP90l6vQfH3q2d59jH7XSj09trN3EIHacA/f2iutYPg6gP8z8QjIy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QKc7HAAAA3AAAAA8AAAAAAAAAAAAAAAAAmAIAAGRy&#10;cy9kb3ducmV2LnhtbFBLBQYAAAAABAAEAPUAAACMAwAAAAA=&#10;" fillcolor="#4ab5c4 [3208]" strokecolor="white [3201]" strokeweight="1.5pt">
                  <v:textbox>
                    <w:txbxContent>
                      <w:p w14:paraId="371A7ECC" w14:textId="77777777" w:rsidR="00544000" w:rsidRDefault="00544000" w:rsidP="006C5172">
                        <w:pPr>
                          <w:jc w:val="center"/>
                        </w:pPr>
                        <w:r>
                          <w:t>4</w:t>
                        </w:r>
                      </w:p>
                    </w:txbxContent>
                  </v:textbox>
                </v:shape>
                <v:shape id="Diagrama de flujo: proceso alternativo 473" o:spid="_x0000_s1094" type="#_x0000_t176" style="position:absolute;left:32546;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yMVcgA&#10;AADcAAAADwAAAGRycy9kb3ducmV2LnhtbESPQUvDQBSE74L/YXmCF2k3arE2dhOCYG1RENt68PbI&#10;vibR7Nuwuybpv3cLgsdhZr5hlvloWtGT841lBdfTBARxaXXDlYL97mlyD8IHZI2tZVJwJA95dn62&#10;xFTbgd+p34ZKRAj7FBXUIXSplL6syaCf2o44egfrDIYoXSW1wyHCTStvkuROGmw4LtTY0WNN5ff2&#10;xyh4q8aD+fi8el6H/nWji51bLb5elLq8GIsHEIHG8B/+a6+1gtn8Fk5n4hGQ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nIxVyAAAANwAAAAPAAAAAAAAAAAAAAAAAJgCAABk&#10;cnMvZG93bnJldi54bWxQSwUGAAAAAAQABAD1AAAAjQMAAAAA&#10;" fillcolor="#4ab5c4 [3208]" strokecolor="white [3201]" strokeweight="1.5pt">
                  <v:textbox>
                    <w:txbxContent>
                      <w:p w14:paraId="3E7002AF" w14:textId="77777777" w:rsidR="00544000" w:rsidRDefault="00544000" w:rsidP="006C5172">
                        <w:pPr>
                          <w:jc w:val="center"/>
                        </w:pPr>
                        <w:r>
                          <w:t>5</w:t>
                        </w:r>
                      </w:p>
                    </w:txbxContent>
                  </v:textbox>
                </v:shape>
                <v:shape id="Conector recto de flecha 474" o:spid="_x0000_s1095" type="#_x0000_t32" style="position:absolute;left:14966;top:74322;width:9711;height:36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ZBEscAAADcAAAADwAAAGRycy9kb3ducmV2LnhtbESPT2sCMRTE74LfITzBm2Zdt1ZWo5RS&#10;oVAKanvp7bF57h83L9sk6rafvikUehxm5jfMetubVlzJ+dqygtk0AUFcWF1zqeD9bTdZgvABWWNr&#10;mRR8kYftZjhYY67tjQ90PYZSRAj7HBVUIXS5lL6oyKCf2o44eifrDIYoXSm1w1uEm1amSbKQBmuO&#10;CxV29FhRcT5ejIKP5tC49O5z3jxxtl+8fpsXN0uVGo/6hxWIQH34D/+1n7WC7D6D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BkESxwAAANwAAAAPAAAAAAAA&#10;AAAAAAAAAKECAABkcnMvZG93bnJldi54bWxQSwUGAAAAAAQABAD5AAAAlQMAAAAA&#10;" strokecolor="#4ab5c4 [3208]" strokeweight="1pt">
                  <v:stroke endarrow="block" joinstyle="miter"/>
                </v:shape>
                <v:shape id="Conector recto de flecha 475" o:spid="_x0000_s1096" type="#_x0000_t32" style="position:absolute;left:19872;top:74322;width:4805;height:36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kicYAAADcAAAADwAAAGRycy9kb3ducmV2LnhtbESPW2sCMRSE34X+h3CEvmnWrTe2Riml&#10;giCFennx7bA53Yubk22S6tpf3xQKPg4z8w2zWHWmERdyvrKsYDRMQBDnVldcKDge1oM5CB+QNTaW&#10;ScGNPKyWD70FZtpeeUeXfShEhLDPUEEZQptJ6fOSDPqhbYmj92mdwRClK6R2eI1w08g0SabSYMVx&#10;ocSWXkvKz/tvo+BU72qXTr6e6jcef0zff8zWjVKlHvvdyzOIQF24h//bG61gPJv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1K5InGAAAA3AAAAA8AAAAAAAAA&#10;AAAAAAAAoQIAAGRycy9kb3ducmV2LnhtbFBLBQYAAAAABAAEAPkAAACUAwAAAAA=&#10;" strokecolor="#4ab5c4 [3208]" strokeweight="1pt">
                  <v:stroke endarrow="block" joinstyle="miter"/>
                </v:shape>
                <v:shape id="Conector recto de flecha 476" o:spid="_x0000_s1097" type="#_x0000_t32" style="position:absolute;left:24677;top:74322;width:183;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Lv6MUAAADcAAAADwAAAGRycy9kb3ducmV2LnhtbESPT4vCMBTE74LfITzBi6yp4p+lGkUE&#10;YT0tVnHX26N5ttXmpTRZrd/eLAgeh5n5DTNfNqYUN6pdYVnBoB+BIE6tLjhTcNhvPj5BOI+ssbRM&#10;Ch7kYLlot+YYa3vnHd0Sn4kAYRejgtz7KpbSpTkZdH1bEQfvbGuDPsg6k7rGe4CbUg6jaCINFhwW&#10;cqxonVN6Tf6MgmNPj0/N72U7Om5oMP45m++EjVLdTrOagfDU+Hf41f7SCkbTCfyfCUd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Lv6MUAAADcAAAADwAAAAAAAAAA&#10;AAAAAAChAgAAZHJzL2Rvd25yZXYueG1sUEsFBgAAAAAEAAQA+QAAAJMDAAAAAA==&#10;" strokecolor="#4ab5c4 [3208]" strokeweight="1pt">
                  <v:stroke endarrow="block" joinstyle="miter"/>
                </v:shape>
                <v:shape id="Conector recto de flecha 477" o:spid="_x0000_s1098" type="#_x0000_t32" style="position:absolute;left:24678;top:74322;width:5016;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5Kc8UAAADcAAAADwAAAGRycy9kb3ducmV2LnhtbESPT4vCMBTE74LfITxhL6Kp4p+laxQR&#10;hN2TWEXd26N5tl2bl9JktX57Iwgeh5n5DTNbNKYUV6pdYVnBoB+BIE6tLjhTsN+te58gnEfWWFom&#10;BXdysJi3WzOMtb3xlq6Jz0SAsItRQe59FUvp0pwMur6tiIN3trVBH2SdSV3jLcBNKYdRNJEGCw4L&#10;OVa0yim9JP9GwaGrx7/N6e9ndFjTYHw8m03CRqmPTrP8AuGp8e/wq/2tFYymU3ieC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15Kc8UAAADcAAAADwAAAAAAAAAA&#10;AAAAAAChAgAAZHJzL2Rvd25yZXYueG1sUEsFBgAAAAAEAAQA+QAAAJMDAAAAAA==&#10;" strokecolor="#4ab5c4 [3208]" strokeweight="1pt">
                  <v:stroke endarrow="block" joinstyle="miter"/>
                </v:shape>
                <v:shape id="Conector recto de flecha 478" o:spid="_x0000_s1099" type="#_x0000_t32" style="position:absolute;left:24677;top:74322;width:10116;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HeAcEAAADcAAAADwAAAGRycy9kb3ducmV2LnhtbERPy4rCMBTdC/5DuIIb0VTxRTWKCMLM&#10;arCKj92lubbV5qY0Ge38/WQhuDyc93LdmFI8qXaFZQXDQQSCOLW64EzB8bDrz0E4j6yxtEwK/sjB&#10;etVuLTHW9sV7eiY+EyGEXYwKcu+rWEqX5mTQDWxFHLibrQ36AOtM6hpfIdyUchRFU2mw4NCQY0Xb&#10;nNJH8msUnHp6cm0u9+/xaUfDyflmfhI2SnU7zWYBwlPjP+K3+0srGM/C2nAmHAG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wd4BwQAAANwAAAAPAAAAAAAAAAAAAAAA&#10;AKECAABkcnMvZG93bnJldi54bWxQSwUGAAAAAAQABAD5AAAAjwMAAAAA&#10;" strokecolor="#4ab5c4 [3208]" strokeweight="1pt">
                  <v:stroke endarrow="block" joinstyle="miter"/>
                </v:shape>
                <w10:anchorlock/>
              </v:group>
            </w:pict>
          </mc:Fallback>
        </mc:AlternateContent>
      </w:r>
    </w:p>
    <w:p w14:paraId="11B76ABA" w14:textId="4C44800F" w:rsidR="006C5172" w:rsidRDefault="006C5172" w:rsidP="006C5172">
      <w:pPr>
        <w:pStyle w:val="Heading4"/>
        <w:rPr>
          <w:lang w:eastAsia="es-CO"/>
        </w:rPr>
      </w:pPr>
      <w:bookmarkStart w:id="220" w:name="_Toc457975414"/>
      <w:bookmarkStart w:id="221" w:name="_Toc457975481"/>
      <w:bookmarkStart w:id="222" w:name="_Toc460168437"/>
      <w:r>
        <w:rPr>
          <w:lang w:eastAsia="es-CO"/>
        </w:rPr>
        <w:lastRenderedPageBreak/>
        <w:t>Administrar cuentas</w:t>
      </w:r>
      <w:bookmarkEnd w:id="220"/>
      <w:bookmarkEnd w:id="221"/>
      <w:bookmarkEnd w:id="222"/>
    </w:p>
    <w:p w14:paraId="30C1DA33" w14:textId="68CAF963" w:rsidR="008B614D" w:rsidRDefault="008B614D" w:rsidP="008D3CD1">
      <w:pPr>
        <w:rPr>
          <w:lang w:eastAsia="es-CO"/>
        </w:rPr>
      </w:pPr>
      <w:r>
        <w:rPr>
          <w:noProof/>
          <w:lang w:val="en-US"/>
        </w:rPr>
        <mc:AlternateContent>
          <mc:Choice Requires="wpg">
            <w:drawing>
              <wp:anchor distT="0" distB="0" distL="114300" distR="114300" simplePos="0" relativeHeight="251674642" behindDoc="1" locked="0" layoutInCell="1" allowOverlap="1" wp14:anchorId="1F7189E6" wp14:editId="25512138">
                <wp:simplePos x="0" y="0"/>
                <wp:positionH relativeFrom="column">
                  <wp:posOffset>857250</wp:posOffset>
                </wp:positionH>
                <wp:positionV relativeFrom="paragraph">
                  <wp:posOffset>381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3" name="Grupo 293"/>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4"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11033544" w14:textId="03788BA2" w:rsidR="00544000" w:rsidRDefault="00544000" w:rsidP="008D3CD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onector recto de flecha 295"/>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1F7189E6" id="Grupo 293" o:spid="_x0000_s1100" style="position:absolute;left:0;text-align:left;margin-left:67.5pt;margin-top:.3pt;width:75.05pt;height:32.15pt;z-index:-251641838;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">
                <v:shape id="Diagrama de flujo: proceso alternativo 294" o:spid="_x0000_s110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wI8cA&#10;AADcAAAADwAAAGRycy9kb3ducmV2LnhtbESPW2sCMRSE3wv9D+EUfCmaVaTo1igieCkVxNtD3w6b&#10;4+7q5mRJ4rr9902h0MdhZr5hJrPWVKIh50vLCvq9BARxZnXJuYLTcdkdgfABWWNlmRR8k4fZ9Plp&#10;gqm2D95Tcwi5iBD2KSooQqhTKX1WkEHfszVx9C7WGQxRulxqh48IN5UcJMmbNFhyXCiwpkVB2e1w&#10;Nwp2eXsx56/X9SY02w89P7rV+PqpVOelnb+DCNSG//Bfe6MVDMZD+D0Tj4C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yMCPHAAAA3AAAAA8AAAAAAAAAAAAAAAAAmAIAAGRy&#10;cy9kb3ducmV2LnhtbFBLBQYAAAAABAAEAPUAAACMAwAAAAA=&#10;" fillcolor="#4ab5c4 [3208]" strokecolor="white [3201]" strokeweight="1.5pt">
                  <v:textbox>
                    <w:txbxContent>
                      <w:p w14:paraId="11033544" w14:textId="03788BA2" w:rsidR="00544000" w:rsidRDefault="00544000" w:rsidP="008D3CD1">
                        <w:pPr>
                          <w:jc w:val="center"/>
                        </w:pPr>
                        <w:r>
                          <w:t>2</w:t>
                        </w:r>
                      </w:p>
                    </w:txbxContent>
                  </v:textbox>
                </v:shape>
                <v:shape id="Conector recto de flecha 295" o:spid="_x0000_s1102"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3Ai8YAAADcAAAADwAAAGRycy9kb3ducmV2LnhtbESPW2sCMRSE3wv+h3CEvtWs2yq6GkVK&#10;C4UieHvx7bA53Us3J2uS6ra/3hQEH4eZ+YaZLzvTiDM5X1lWMBwkIIhzqysuFBz2708TED4ga2ws&#10;k4Jf8rBc9B7mmGl74S2dd6EQEcI+QwVlCG0mpc9LMugHtiWO3pd1BkOUrpDa4SXCTSPTJBlLgxXH&#10;hRJbei0p/979GAXHelu7dHR6rt/4ZTNe/5lPN0yVeux3qxmIQF24h2/tD60gnY7g/0w8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NwIvGAAAA3AAAAA8AAAAAAAAA&#10;AAAAAAAAoQIAAGRycy9kb3ducmV2LnhtbFBLBQYAAAAABAAEAPkAAACUAwAAAAA=&#10;" strokecolor="#4ab5c4 [3208]" strokeweight="1pt">
                  <v:stroke endarrow="block" joinstyle="miter"/>
                </v:shape>
                <w10:wrap type="tight"/>
              </v:group>
            </w:pict>
          </mc:Fallback>
        </mc:AlternateContent>
      </w:r>
      <w:r w:rsidR="00522AE7">
        <w:rPr>
          <w:noProof/>
          <w:lang w:val="en-US"/>
        </w:rPr>
        <w:drawing>
          <wp:inline distT="0" distB="0" distL="0" distR="0" wp14:anchorId="2B5F49BF" wp14:editId="1A5BF132">
            <wp:extent cx="1710111" cy="2350800"/>
            <wp:effectExtent l="0" t="0" r="4445" b="0"/>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10111" cy="2350800"/>
                    </a:xfrm>
                    <a:prstGeom prst="rect">
                      <a:avLst/>
                    </a:prstGeom>
                    <a:noFill/>
                    <a:ln>
                      <a:noFill/>
                    </a:ln>
                  </pic:spPr>
                </pic:pic>
              </a:graphicData>
            </a:graphic>
          </wp:inline>
        </w:drawing>
      </w:r>
      <w:r>
        <w:rPr>
          <w:lang w:eastAsia="es-CO"/>
        </w:rPr>
        <w:t xml:space="preserve">      </w:t>
      </w:r>
    </w:p>
    <w:p w14:paraId="415449B8" w14:textId="1AD7FB08" w:rsidR="00522AE7" w:rsidRDefault="00522AE7" w:rsidP="008B614D">
      <w:pPr>
        <w:jc w:val="center"/>
        <w:rPr>
          <w:lang w:eastAsia="es-CO"/>
        </w:rPr>
      </w:pPr>
      <w:r>
        <w:rPr>
          <w:noProof/>
          <w:lang w:val="en-US"/>
        </w:rPr>
        <w:drawing>
          <wp:inline distT="0" distB="0" distL="0" distR="0" wp14:anchorId="4052F2E7" wp14:editId="6B07EF52">
            <wp:extent cx="1705293" cy="2350800"/>
            <wp:effectExtent l="0" t="0" r="9525"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05293" cy="2350800"/>
                    </a:xfrm>
                    <a:prstGeom prst="rect">
                      <a:avLst/>
                    </a:prstGeom>
                    <a:noFill/>
                    <a:ln>
                      <a:noFill/>
                    </a:ln>
                  </pic:spPr>
                </pic:pic>
              </a:graphicData>
            </a:graphic>
          </wp:inline>
        </w:drawing>
      </w:r>
    </w:p>
    <w:p w14:paraId="67D5F79C" w14:textId="0914FC45" w:rsidR="008B614D" w:rsidRDefault="008B614D" w:rsidP="008D3CD1">
      <w:pPr>
        <w:rPr>
          <w:lang w:eastAsia="es-CO"/>
        </w:rPr>
      </w:pPr>
      <w:r>
        <w:rPr>
          <w:noProof/>
          <w:lang w:val="en-US"/>
        </w:rPr>
        <mc:AlternateContent>
          <mc:Choice Requires="wpg">
            <w:drawing>
              <wp:anchor distT="0" distB="0" distL="114300" distR="114300" simplePos="0" relativeHeight="251681810" behindDoc="0" locked="0" layoutInCell="1" allowOverlap="1" wp14:anchorId="051E8CCE" wp14:editId="76661C29">
                <wp:simplePos x="0" y="0"/>
                <wp:positionH relativeFrom="margin">
                  <wp:posOffset>2072640</wp:posOffset>
                </wp:positionH>
                <wp:positionV relativeFrom="paragraph">
                  <wp:posOffset>12065</wp:posOffset>
                </wp:positionV>
                <wp:extent cx="1509395" cy="711200"/>
                <wp:effectExtent l="19050" t="19050" r="33655" b="69850"/>
                <wp:wrapSquare wrapText="bothSides"/>
                <wp:docPr id="311" name="Grupo 311"/>
                <wp:cNvGraphicFramePr/>
                <a:graphic xmlns:a="http://schemas.openxmlformats.org/drawingml/2006/main">
                  <a:graphicData uri="http://schemas.microsoft.com/office/word/2010/wordprocessingGroup">
                    <wpg:wgp>
                      <wpg:cNvGrpSpPr/>
                      <wpg:grpSpPr>
                        <a:xfrm>
                          <a:off x="0" y="0"/>
                          <a:ext cx="1509395" cy="711200"/>
                          <a:chOff x="-144945" y="27839"/>
                          <a:chExt cx="1492250" cy="728141"/>
                        </a:xfrm>
                      </wpg:grpSpPr>
                      <wps:wsp>
                        <wps:cNvPr id="312" name="Rombo 31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E05A6D1" w14:textId="77777777" w:rsidR="00544000" w:rsidRDefault="00544000" w:rsidP="008B614D">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Conector recto de flecha 31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14" name="Conector recto de flecha 31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V relativeFrom="margin">
                  <wp14:pctHeight>0</wp14:pctHeight>
                </wp14:sizeRelV>
              </wp:anchor>
            </w:drawing>
          </mc:Choice>
          <mc:Fallback>
            <w:pict>
              <v:group w14:anchorId="051E8CCE" id="Grupo 311" o:spid="_x0000_s1103" style="position:absolute;left:0;text-align:left;margin-left:163.2pt;margin-top:.95pt;width:118.85pt;height:56pt;z-index:251681810;mso-position-horizontal-relative:margin;mso-position-vertical-relative:text;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">
                <v:shape id="Rombo 312" o:spid="_x0000_s1104" type="#_x0000_t4" style="position:absolute;left:-1449;top:27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6UvMUA&#10;AADcAAAADwAAAGRycy9kb3ducmV2LnhtbESPT2sCMRTE70K/Q3iF3jSrQimrUaSwYi0F/x68PTfP&#10;zdLNy5JE3X77plDwOMzMb5jpvLONuJEPtWMFw0EGgrh0uuZKwWFf9N9AhIissXFMCn4owHz21Jti&#10;rt2dt3TbxUokCIccFZgY21zKUBqyGAauJU7exXmLMUlfSe3xnuC2kaMse5UWa04LBlt6N1R+765W&#10;wdemWB/bszdhQx/Hpjgti/GnVerluVtMQETq4iP8315pBePhC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3pS8xQAAANwAAAAPAAAAAAAAAAAAAAAAAJgCAABkcnMv&#10;ZG93bnJldi54bWxQSwUGAAAAAAQABAD1AAAAigMAAAAA&#10;" fillcolor="#4ab5c4 [3208]" strokecolor="white [3201]" strokeweight="1.5pt">
                  <v:textbox>
                    <w:txbxContent>
                      <w:p w14:paraId="0E05A6D1" w14:textId="77777777" w:rsidR="00544000" w:rsidRDefault="00544000" w:rsidP="008B614D">
                        <w:pPr>
                          <w:jc w:val="center"/>
                        </w:pPr>
                        <w:r>
                          <w:t>Decisión</w:t>
                        </w:r>
                      </w:p>
                    </w:txbxContent>
                  </v:textbox>
                </v:shape>
                <v:shape id="Conector recto de flecha 313" o:spid="_x0000_s1105" type="#_x0000_t32" style="position:absolute;left:536;top:3380;width:56;height:39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rxo8YAAADcAAAADwAAAGRycy9kb3ducmV2LnhtbESPW0sDMRSE34X+h3AE32z2UktZm5Yi&#10;CoIU7OWlb4fNcS9uTtYkttv+eiMU+jjMzDfMfDmYThzJ+caygnScgCAurW64UrDfvT3OQPiArLGz&#10;TArO5GG5GN3NsdD2xBs6bkMlIoR9gQrqEPpCSl/WZNCPbU8cvS/rDIYoXSW1w1OEm05mSTKVBhuO&#10;CzX29FJT+b39NQoO7aZ12dNP3r7y5HO6vpgPl2ZKPdwPq2cQgYZwC1/b71pBnubwfy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a8aPGAAAA3AAAAA8AAAAAAAAA&#10;AAAAAAAAoQIAAGRycy9kb3ducmV2LnhtbFBLBQYAAAAABAAEAPkAAACUAwAAAAA=&#10;" strokecolor="#4ab5c4 [3208]" strokeweight="1pt">
                  <v:stroke endarrow="block" joinstyle="miter"/>
                </v:shape>
                <v:shape id="Conector recto de flecha 314" o:spid="_x0000_s1106" type="#_x0000_t32" style="position:absolute;left:10970;top:3904;width:0;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n8wcUAAADcAAAADwAAAGRycy9kb3ducmV2LnhtbESPT2vCQBTE7wW/w/IEL6Vu4p8i0VVE&#10;EPQkjWLr7ZF9JtHs25BdNX77rlDocZiZ3zCzRWsqcafGlZYVxP0IBHFmdcm5gsN+/TEB4Tyyxsoy&#10;KXiSg8W88zbDRNsHf9E99bkIEHYJKii8rxMpXVaQQde3NXHwzrYx6INscqkbfAS4qeQgij6lwZLD&#10;QoE1rQrKrunNKDi+6/Gp/blsR8c1xePvs9mlbJTqddvlFISn1v+H/9obrWAYj+B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n8wcUAAADcAAAADwAAAAAAAAAA&#10;AAAAAAChAgAAZHJzL2Rvd25yZXYueG1sUEsFBgAAAAAEAAQA+QAAAJMDAAAAAA==&#10;" strokecolor="#4ab5c4 [3208]" strokeweight="1pt">
                  <v:stroke endarrow="block" joinstyle="miter"/>
                </v:shape>
                <w10:wrap type="square" anchorx="margin"/>
              </v:group>
            </w:pict>
          </mc:Fallback>
        </mc:AlternateContent>
      </w:r>
    </w:p>
    <w:p w14:paraId="067245EC" w14:textId="3989F82C" w:rsidR="008D3CD1" w:rsidRDefault="008D3CD1" w:rsidP="00571110">
      <w:pPr>
        <w:rPr>
          <w:lang w:eastAsia="es-CO"/>
        </w:rPr>
      </w:pPr>
    </w:p>
    <w:p w14:paraId="505B600B" w14:textId="7DEDE12D" w:rsidR="00522AE7" w:rsidRDefault="00522AE7" w:rsidP="008B614D">
      <w:pPr>
        <w:jc w:val="center"/>
        <w:rPr>
          <w:noProof/>
          <w:lang w:eastAsia="es-CO"/>
        </w:rPr>
      </w:pPr>
      <w:r>
        <w:rPr>
          <w:noProof/>
          <w:lang w:val="en-US"/>
        </w:rPr>
        <w:lastRenderedPageBreak/>
        <w:drawing>
          <wp:inline distT="0" distB="0" distL="0" distR="0" wp14:anchorId="1C5D5642" wp14:editId="1761FB85">
            <wp:extent cx="1712311" cy="2350800"/>
            <wp:effectExtent l="0" t="0" r="254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12311" cy="2350800"/>
                    </a:xfrm>
                    <a:prstGeom prst="rect">
                      <a:avLst/>
                    </a:prstGeom>
                    <a:noFill/>
                    <a:ln>
                      <a:noFill/>
                    </a:ln>
                  </pic:spPr>
                </pic:pic>
              </a:graphicData>
            </a:graphic>
          </wp:inline>
        </w:drawing>
      </w:r>
      <w:r w:rsidR="008B614D">
        <w:rPr>
          <w:noProof/>
          <w:lang w:eastAsia="es-CO"/>
        </w:rPr>
        <w:t xml:space="preserve">       </w:t>
      </w:r>
      <w:r w:rsidR="008B614D">
        <w:rPr>
          <w:noProof/>
          <w:lang w:val="en-US"/>
        </w:rPr>
        <w:drawing>
          <wp:inline distT="0" distB="0" distL="0" distR="0" wp14:anchorId="3CE406B5" wp14:editId="12E2183C">
            <wp:extent cx="1716228" cy="2350800"/>
            <wp:effectExtent l="0" t="0" r="0" b="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16228" cy="2350800"/>
                    </a:xfrm>
                    <a:prstGeom prst="rect">
                      <a:avLst/>
                    </a:prstGeom>
                    <a:noFill/>
                    <a:ln>
                      <a:noFill/>
                    </a:ln>
                  </pic:spPr>
                </pic:pic>
              </a:graphicData>
            </a:graphic>
          </wp:inline>
        </w:drawing>
      </w:r>
    </w:p>
    <w:p w14:paraId="5364F344" w14:textId="4407B9FA" w:rsidR="00522AE7" w:rsidRDefault="00522AE7" w:rsidP="00571110">
      <w:pPr>
        <w:rPr>
          <w:lang w:eastAsia="es-CO"/>
        </w:rPr>
      </w:pPr>
    </w:p>
    <w:p w14:paraId="41A6342D" w14:textId="5A9B00DB" w:rsidR="002E112C" w:rsidRDefault="003A5171" w:rsidP="003A5171">
      <w:pPr>
        <w:pStyle w:val="Heading4"/>
        <w:rPr>
          <w:lang w:eastAsia="es-CO"/>
        </w:rPr>
      </w:pPr>
      <w:bookmarkStart w:id="223" w:name="_Toc457975415"/>
      <w:bookmarkStart w:id="224" w:name="_Toc457975482"/>
      <w:bookmarkStart w:id="225" w:name="_Toc460168438"/>
      <w:r>
        <w:rPr>
          <w:lang w:eastAsia="es-CO"/>
        </w:rPr>
        <w:t>Cuenta</w:t>
      </w:r>
      <w:bookmarkEnd w:id="223"/>
      <w:bookmarkEnd w:id="224"/>
      <w:bookmarkEnd w:id="225"/>
    </w:p>
    <w:p w14:paraId="077CCB2C" w14:textId="7E5FDCA0" w:rsidR="00571110" w:rsidRPr="00571110" w:rsidRDefault="00571110" w:rsidP="00571110">
      <w:pPr>
        <w:rPr>
          <w:lang w:eastAsia="es-CO"/>
        </w:rPr>
      </w:pPr>
      <w:r>
        <w:rPr>
          <w:lang w:eastAsia="es-CO"/>
        </w:rPr>
        <w:t xml:space="preserve">La interfaz de usuario administrador correspondiente a </w:t>
      </w:r>
      <w:r w:rsidRPr="00600A97">
        <w:rPr>
          <w:i/>
          <w:lang w:eastAsia="es-CO"/>
        </w:rPr>
        <w:t>Cuenta</w:t>
      </w:r>
      <w:r>
        <w:rPr>
          <w:i/>
          <w:lang w:eastAsia="es-CO"/>
        </w:rPr>
        <w:t xml:space="preserve">, </w:t>
      </w:r>
      <w:r>
        <w:rPr>
          <w:lang w:eastAsia="es-CO"/>
        </w:rPr>
        <w:t>permite al usuario editar los datos asociados a su cuenta. Para las opciones de cerrar sesión y eliminar cuenta, se mostrará al usuario pantallas emergentes.</w:t>
      </w:r>
    </w:p>
    <w:p w14:paraId="4786C88B" w14:textId="254D2478" w:rsidR="00571110" w:rsidRDefault="00571110" w:rsidP="008D3CD1">
      <w:pPr>
        <w:rPr>
          <w:lang w:eastAsia="es-CO"/>
        </w:rPr>
      </w:pPr>
      <w:r>
        <w:rPr>
          <w:noProof/>
          <w:lang w:val="en-US"/>
        </w:rPr>
        <w:lastRenderedPageBreak/>
        <mc:AlternateContent>
          <mc:Choice Requires="wpg">
            <w:drawing>
              <wp:anchor distT="0" distB="0" distL="114300" distR="114300" simplePos="0" relativeHeight="251679762" behindDoc="0" locked="0" layoutInCell="1" allowOverlap="1" wp14:anchorId="7A4D3B10" wp14:editId="7C94087B">
                <wp:simplePos x="0" y="0"/>
                <wp:positionH relativeFrom="margin">
                  <wp:posOffset>1964690</wp:posOffset>
                </wp:positionH>
                <wp:positionV relativeFrom="paragraph">
                  <wp:posOffset>2419350</wp:posOffset>
                </wp:positionV>
                <wp:extent cx="1509395" cy="711200"/>
                <wp:effectExtent l="19050" t="19050" r="33655" b="69850"/>
                <wp:wrapSquare wrapText="bothSides"/>
                <wp:docPr id="301" name="Grupo 301"/>
                <wp:cNvGraphicFramePr/>
                <a:graphic xmlns:a="http://schemas.openxmlformats.org/drawingml/2006/main">
                  <a:graphicData uri="http://schemas.microsoft.com/office/word/2010/wordprocessingGroup">
                    <wpg:wgp>
                      <wpg:cNvGrpSpPr/>
                      <wpg:grpSpPr>
                        <a:xfrm>
                          <a:off x="0" y="0"/>
                          <a:ext cx="1509395" cy="711200"/>
                          <a:chOff x="-144945" y="27839"/>
                          <a:chExt cx="1492250" cy="728141"/>
                        </a:xfrm>
                      </wpg:grpSpPr>
                      <wps:wsp>
                        <wps:cNvPr id="302" name="Rombo 30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6FBB84C2" w14:textId="77777777" w:rsidR="00544000" w:rsidRDefault="00544000" w:rsidP="00571110">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Conector recto de flecha 30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04" name="Conector recto de flecha 30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V relativeFrom="margin">
                  <wp14:pctHeight>0</wp14:pctHeight>
                </wp14:sizeRelV>
              </wp:anchor>
            </w:drawing>
          </mc:Choice>
          <mc:Fallback>
            <w:pict>
              <v:group w14:anchorId="7A4D3B10" id="Grupo 301" o:spid="_x0000_s1107" style="position:absolute;left:0;text-align:left;margin-left:154.7pt;margin-top:190.5pt;width:118.85pt;height:56pt;z-index:251679762;mso-position-horizontal-relative:margin;mso-position-vertical-relative:text;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">
                <v:shape id="Rombo 302" o:spid="_x0000_s1108" type="#_x0000_t4" style="position:absolute;left:-1449;top:27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cCYcUA&#10;AADcAAAADwAAAGRycy9kb3ducmV2LnhtbESPW2sCMRSE3wv+h3CEvtWsCkVWo4iwpRcKXh98O26O&#10;m8XNyZKkuv33TUHwcZiZb5jZorONuJIPtWMFw0EGgrh0uuZKwX5XvExAhIissXFMCn4pwGLee5ph&#10;rt2NN3TdxkokCIccFZgY21zKUBqyGAauJU7e2XmLMUlfSe3xluC2kaMse5UWa04LBltaGSov2x+r&#10;4HtdfB7akzdhTR+Hpji+FeMvq9Rzv1tOQUTq4iN8b79rBeNsBP9n0h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BwJhxQAAANwAAAAPAAAAAAAAAAAAAAAAAJgCAABkcnMv&#10;ZG93bnJldi54bWxQSwUGAAAAAAQABAD1AAAAigMAAAAA&#10;" fillcolor="#4ab5c4 [3208]" strokecolor="white [3201]" strokeweight="1.5pt">
                  <v:textbox>
                    <w:txbxContent>
                      <w:p w14:paraId="6FBB84C2" w14:textId="77777777" w:rsidR="00544000" w:rsidRDefault="00544000" w:rsidP="00571110">
                        <w:pPr>
                          <w:jc w:val="center"/>
                        </w:pPr>
                        <w:r>
                          <w:t>Decisión</w:t>
                        </w:r>
                      </w:p>
                    </w:txbxContent>
                  </v:textbox>
                </v:shape>
                <v:shape id="Conector recto de flecha 303" o:spid="_x0000_s1109" type="#_x0000_t32" style="position:absolute;left:536;top:3380;width:56;height:39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NnfsYAAADcAAAADwAAAGRycy9kb3ducmV2LnhtbESPW2sCMRSE3wv+h3CEvtWsu63IahQp&#10;CoUi1MuLb4fNcS9uTrZJqlt/fVMo9HGYmW+Y+bI3rbiS87VlBeNRAoK4sLrmUsHxsHmagvABWWNr&#10;mRR8k4flYvAwx1zbG+/oug+liBD2OSqoQuhyKX1RkUE/sh1x9M7WGQxRulJqh7cIN61Mk2QiDdYc&#10;Fyrs6LWi4rL/MgpOza5x6ctn1qz5+WOyvZt3N06Vehz2qxmIQH34D/+137SCLMng90w8An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DZ37GAAAA3AAAAA8AAAAAAAAA&#10;AAAAAAAAoQIAAGRycy9kb3ducmV2LnhtbFBLBQYAAAAABAAEAPkAAACUAwAAAAA=&#10;" strokecolor="#4ab5c4 [3208]" strokeweight="1pt">
                  <v:stroke endarrow="block" joinstyle="miter"/>
                </v:shape>
                <v:shape id="Conector recto de flecha 304" o:spid="_x0000_s1110" type="#_x0000_t32" style="position:absolute;left:10970;top:3904;width:0;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BqHMYAAADcAAAADwAAAGRycy9kb3ducmV2LnhtbESPQWvCQBSE7wX/w/IEL6XZWLWU6CpS&#10;ENpTaZRob4/sM4lm34bsmsR/3y0Uehxm5htmtRlMLTpqXWVZwTSKQRDnVldcKDjsd0+vIJxH1lhb&#10;JgV3crBZjx5WmGjb8xd1qS9EgLBLUEHpfZNI6fKSDLrINsTBO9vWoA+yLaRusQ9wU8vnOH6RBisO&#10;CyU29FZSfk1vRkH2qBffw+nyMc92NF0cz+YzZaPUZDxslyA8Df4//Nd+1wpm8Rx+z4QjIN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gahzGAAAA3AAAAA8AAAAAAAAA&#10;AAAAAAAAoQIAAGRycy9kb3ducmV2LnhtbFBLBQYAAAAABAAEAPkAAACUAwAAAAA=&#10;" strokecolor="#4ab5c4 [3208]" strokeweight="1pt">
                  <v:stroke endarrow="block" joinstyle="miter"/>
                </v:shape>
                <w10:wrap type="square" anchorx="margin"/>
              </v:group>
            </w:pict>
          </mc:Fallback>
        </mc:AlternateContent>
      </w:r>
      <w:r>
        <w:rPr>
          <w:noProof/>
          <w:lang w:val="en-US"/>
        </w:rPr>
        <mc:AlternateContent>
          <mc:Choice Requires="wpg">
            <w:drawing>
              <wp:anchor distT="0" distB="0" distL="114300" distR="114300" simplePos="0" relativeHeight="251676690" behindDoc="1" locked="0" layoutInCell="1" allowOverlap="1" wp14:anchorId="25C1B2B3" wp14:editId="69C46E61">
                <wp:simplePos x="0" y="0"/>
                <wp:positionH relativeFrom="column">
                  <wp:posOffset>755015</wp:posOffset>
                </wp:positionH>
                <wp:positionV relativeFrom="paragraph">
                  <wp:posOffset>1143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6" name="Grupo 296"/>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7" name="Diagrama de flujo: proceso alternativo 297"/>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400C577" w14:textId="36535B7A" w:rsidR="00544000" w:rsidRDefault="00544000" w:rsidP="008D3CD1">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Conector recto de flecha 298"/>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25C1B2B3" id="Grupo 296" o:spid="_x0000_s1111" style="position:absolute;left:0;text-align:left;margin-left:59.45pt;margin-top:.9pt;width:75.05pt;height:32.15pt;z-index:-251639790;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">
                <v:shape id="Diagrama de flujo: proceso alternativo 297" o:spid="_x0000_s1112"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CuVMcA&#10;AADcAAAADwAAAGRycy9kb3ducmV2LnhtbESPzWsCMRTE74X+D+EVvBTN6sHq1igi+FEqiF+H3h6b&#10;5+7q5mVJ4rr975tCocdhZn7DTGatqURDzpeWFfR7CQjizOqScwWn47I7AuEDssbKMin4Jg+z6fPT&#10;BFNtH7yn5hByESHsU1RQhFCnUvqsIIO+Z2vi6F2sMxiidLnUDh8Rbio5SJKhNFhyXCiwpkVB2e1w&#10;Nwp2eXsx56/X9SY02w89P7rV+PqpVOelnb+DCNSG//Bfe6MVDMZv8HsmHgE5/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grlTHAAAA3AAAAA8AAAAAAAAAAAAAAAAAmAIAAGRy&#10;cy9kb3ducmV2LnhtbFBLBQYAAAAABAAEAPUAAACMAwAAAAA=&#10;" fillcolor="#4ab5c4 [3208]" strokecolor="white [3201]" strokeweight="1.5pt">
                  <v:textbox>
                    <w:txbxContent>
                      <w:p w14:paraId="7400C577" w14:textId="36535B7A" w:rsidR="00544000" w:rsidRDefault="00544000" w:rsidP="008D3CD1">
                        <w:pPr>
                          <w:jc w:val="center"/>
                        </w:pPr>
                        <w:r>
                          <w:t>3</w:t>
                        </w:r>
                      </w:p>
                    </w:txbxContent>
                  </v:textbox>
                </v:shape>
                <v:shape id="Conector recto de flecha 298" o:spid="_x0000_s1113"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vFcMAAADcAAAADwAAAGRycy9kb3ducmV2LnhtbERPy2oCMRTdF/oP4QruasbRDu3UKKVY&#10;KIjgo5vuLpPbeTi5mSZRR7/eLAouD+c9W/SmFSdyvrasYDxKQBAXVtdcKvjefz69gPABWWNrmRRc&#10;yMNi/vgww1zbM2/ptAuliCHsc1RQhdDlUvqiIoN+ZDviyP1aZzBE6EqpHZ5juGllmiSZNFhzbKiw&#10;o4+KisPuaBT8NNvGpc9/k2bJ0022vpqVG6dKDQf9+xuIQH24i//dX1pB+hrXxjPxCM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MbxXDAAAA3AAAAA8AAAAAAAAAAAAA&#10;AAAAoQIAAGRycy9kb3ducmV2LnhtbFBLBQYAAAAABAAEAPkAAACRAwAAAAA=&#10;" strokecolor="#4ab5c4 [3208]" strokeweight="1pt">
                  <v:stroke endarrow="block" joinstyle="miter"/>
                </v:shape>
                <w10:wrap type="tight"/>
              </v:group>
            </w:pict>
          </mc:Fallback>
        </mc:AlternateContent>
      </w:r>
      <w:r>
        <w:rPr>
          <w:noProof/>
          <w:lang w:val="en-US"/>
        </w:rPr>
        <w:drawing>
          <wp:inline distT="0" distB="0" distL="0" distR="0" wp14:anchorId="07EC510F" wp14:editId="733319DE">
            <wp:extent cx="1689678" cy="2350800"/>
            <wp:effectExtent l="0" t="0" r="6350"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89678" cy="2350800"/>
                    </a:xfrm>
                    <a:prstGeom prst="rect">
                      <a:avLst/>
                    </a:prstGeom>
                    <a:noFill/>
                    <a:ln>
                      <a:noFill/>
                    </a:ln>
                  </pic:spPr>
                </pic:pic>
              </a:graphicData>
            </a:graphic>
          </wp:inline>
        </w:drawing>
      </w:r>
    </w:p>
    <w:p w14:paraId="504835CD" w14:textId="4BB97869" w:rsidR="00571110" w:rsidRPr="008D3CD1" w:rsidRDefault="00571110" w:rsidP="008D3CD1">
      <w:pPr>
        <w:rPr>
          <w:lang w:eastAsia="es-CO"/>
        </w:rPr>
      </w:pPr>
    </w:p>
    <w:p w14:paraId="3F5C8CDC" w14:textId="61595CE9" w:rsidR="00571110" w:rsidRDefault="00571110" w:rsidP="00571110"/>
    <w:p w14:paraId="1EFC31F8" w14:textId="7FA99541" w:rsidR="00571110" w:rsidRDefault="00571110" w:rsidP="00571110">
      <w:r>
        <w:rPr>
          <w:noProof/>
          <w:lang w:eastAsia="es-CO"/>
        </w:rPr>
        <w:t xml:space="preserve">                      </w:t>
      </w:r>
      <w:r>
        <w:rPr>
          <w:noProof/>
          <w:lang w:val="en-US"/>
        </w:rPr>
        <w:drawing>
          <wp:inline distT="0" distB="0" distL="0" distR="0" wp14:anchorId="4CC15BB2" wp14:editId="30E7986D">
            <wp:extent cx="1720800" cy="2373326"/>
            <wp:effectExtent l="0" t="0" r="0" b="8255"/>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t xml:space="preserve"> </w:t>
      </w:r>
      <w:r>
        <w:rPr>
          <w:noProof/>
          <w:lang w:eastAsia="es-CO"/>
        </w:rPr>
        <w:t xml:space="preserve">                </w:t>
      </w:r>
      <w:r>
        <w:rPr>
          <w:noProof/>
          <w:lang w:val="en-US"/>
        </w:rPr>
        <w:drawing>
          <wp:inline distT="0" distB="0" distL="0" distR="0" wp14:anchorId="5BD81D7D" wp14:editId="0CF030FC">
            <wp:extent cx="1720800" cy="2375782"/>
            <wp:effectExtent l="0" t="0" r="0" b="5715"/>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p>
    <w:p w14:paraId="4EA1C02A" w14:textId="4AC349CD" w:rsidR="002E112C" w:rsidRDefault="002E112C" w:rsidP="002E112C">
      <w:pPr>
        <w:pStyle w:val="Heading3"/>
      </w:pPr>
      <w:bookmarkStart w:id="226" w:name="_Toc457975416"/>
      <w:bookmarkStart w:id="227" w:name="_Toc457975483"/>
      <w:bookmarkStart w:id="228" w:name="_Toc460168439"/>
      <w:r>
        <w:lastRenderedPageBreak/>
        <w:t>Opciones especiales</w:t>
      </w:r>
      <w:bookmarkEnd w:id="226"/>
      <w:bookmarkEnd w:id="227"/>
      <w:bookmarkEnd w:id="228"/>
    </w:p>
    <w:p w14:paraId="2E55D8BC" w14:textId="0B6F0607" w:rsidR="002E112C" w:rsidRDefault="002E112C" w:rsidP="002E112C">
      <w:pPr>
        <w:rPr>
          <w:lang w:eastAsia="es-CO"/>
        </w:rPr>
      </w:pPr>
      <w:r>
        <w:rPr>
          <w:lang w:eastAsia="es-CO"/>
        </w:rPr>
        <w:t>Las siguientes opciones, se presentan tanto para usua</w:t>
      </w:r>
      <w:r w:rsidR="00053FEF">
        <w:rPr>
          <w:lang w:eastAsia="es-CO"/>
        </w:rPr>
        <w:t>rio paciente como usuario</w:t>
      </w:r>
      <w:r w:rsidR="000D1DAF">
        <w:rPr>
          <w:lang w:eastAsia="es-CO"/>
        </w:rPr>
        <w:t xml:space="preserve"> administrador</w:t>
      </w:r>
      <w:r>
        <w:rPr>
          <w:lang w:eastAsia="es-CO"/>
        </w:rPr>
        <w:t>.</w:t>
      </w:r>
    </w:p>
    <w:p w14:paraId="2E687718" w14:textId="77777777" w:rsidR="002E112C" w:rsidRDefault="002E112C" w:rsidP="002E112C">
      <w:pPr>
        <w:pStyle w:val="Heading4"/>
        <w:rPr>
          <w:lang w:eastAsia="es-CO"/>
        </w:rPr>
      </w:pPr>
      <w:bookmarkStart w:id="229" w:name="_Toc457975417"/>
      <w:bookmarkStart w:id="230" w:name="_Toc457975484"/>
      <w:bookmarkStart w:id="231" w:name="_Toc460168440"/>
      <w:r>
        <w:rPr>
          <w:lang w:eastAsia="es-CO"/>
        </w:rPr>
        <w:t>Ayuda</w:t>
      </w:r>
      <w:bookmarkEnd w:id="229"/>
      <w:bookmarkEnd w:id="230"/>
      <w:bookmarkEnd w:id="231"/>
    </w:p>
    <w:p w14:paraId="78ADA28A" w14:textId="77777777" w:rsidR="002E112C" w:rsidRPr="00FF6EF4" w:rsidRDefault="002E112C" w:rsidP="002E112C">
      <w:pPr>
        <w:rPr>
          <w:i/>
          <w:lang w:eastAsia="es-CO"/>
        </w:rPr>
      </w:pPr>
      <w:r>
        <w:rPr>
          <w:lang w:eastAsia="es-CO"/>
        </w:rPr>
        <w:t xml:space="preserve">La interfaz de usuario de </w:t>
      </w:r>
      <w:r w:rsidRPr="00FF6EF4">
        <w:rPr>
          <w:i/>
          <w:lang w:eastAsia="es-CO"/>
        </w:rPr>
        <w:t>Ayuda</w:t>
      </w:r>
      <w:r>
        <w:rPr>
          <w:i/>
          <w:lang w:eastAsia="es-CO"/>
        </w:rPr>
        <w:t xml:space="preserve">, </w:t>
      </w:r>
      <w:r>
        <w:rPr>
          <w:lang w:eastAsia="es-CO"/>
        </w:rPr>
        <w:t xml:space="preserve">permite al usuario reportar problemas con la aplicación, re leer los términos y condiciones y conocer acerca de TAppi: Triage Application. Dentro de las opciones de esta pantalla encontrará un </w:t>
      </w:r>
      <w:r w:rsidRPr="006736ED">
        <w:rPr>
          <w:highlight w:val="yellow"/>
          <w:lang w:eastAsia="es-CO"/>
        </w:rPr>
        <w:t>sencillo tutorial para editar los datos de su cuenta.</w:t>
      </w:r>
    </w:p>
    <w:p w14:paraId="38418BA2" w14:textId="77777777" w:rsidR="002E112C" w:rsidRDefault="002E112C" w:rsidP="002E112C">
      <w:pPr>
        <w:rPr>
          <w:lang w:eastAsia="es-CO"/>
        </w:rPr>
      </w:pPr>
      <w:r>
        <w:rPr>
          <w:noProof/>
          <w:lang w:val="en-US"/>
        </w:rPr>
        <mc:AlternateContent>
          <mc:Choice Requires="wps">
            <w:drawing>
              <wp:anchor distT="0" distB="0" distL="114300" distR="114300" simplePos="0" relativeHeight="251671570" behindDoc="0" locked="0" layoutInCell="1" allowOverlap="1" wp14:anchorId="58608B59" wp14:editId="0ACEABE1">
                <wp:simplePos x="0" y="0"/>
                <wp:positionH relativeFrom="column">
                  <wp:posOffset>3248991</wp:posOffset>
                </wp:positionH>
                <wp:positionV relativeFrom="paragraph">
                  <wp:posOffset>240665</wp:posOffset>
                </wp:positionV>
                <wp:extent cx="363064" cy="1"/>
                <wp:effectExtent l="0" t="76200" r="18415" b="95250"/>
                <wp:wrapNone/>
                <wp:docPr id="225" name="Conector recto de flecha 225"/>
                <wp:cNvGraphicFramePr/>
                <a:graphic xmlns:a="http://schemas.openxmlformats.org/drawingml/2006/main">
                  <a:graphicData uri="http://schemas.microsoft.com/office/word/2010/wordprocessingShape">
                    <wps:wsp>
                      <wps:cNvCnPr/>
                      <wps:spPr>
                        <a:xfrm flipV="1">
                          <a:off x="0" y="0"/>
                          <a:ext cx="363064"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767A330A" id="Conector recto de flecha 225" o:spid="_x0000_s1026" type="#_x0000_t32" style="position:absolute;margin-left:255.85pt;margin-top:18.95pt;width:28.6pt;height:0;flip:y;z-index:2516715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" strokecolor="#4ab5c4 [3208]" strokeweight="1pt">
                <v:stroke endarrow="block" joinstyle="miter"/>
              </v:shape>
            </w:pict>
          </mc:Fallback>
        </mc:AlternateContent>
      </w:r>
      <w:r>
        <w:rPr>
          <w:noProof/>
          <w:lang w:val="en-US"/>
        </w:rPr>
        <mc:AlternateContent>
          <mc:Choice Requires="wpg">
            <w:drawing>
              <wp:anchor distT="0" distB="0" distL="114300" distR="114300" simplePos="0" relativeHeight="251669522" behindDoc="1" locked="0" layoutInCell="1" allowOverlap="1" wp14:anchorId="35A48259" wp14:editId="03295F3C">
                <wp:simplePos x="0" y="0"/>
                <wp:positionH relativeFrom="column">
                  <wp:posOffset>254635</wp:posOffset>
                </wp:positionH>
                <wp:positionV relativeFrom="paragraph">
                  <wp:posOffset>12065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35" name="Grupo 235"/>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36" name="Diagrama de flujo: proceso alternativo 236"/>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BE5EF5C" w14:textId="77777777" w:rsidR="00544000" w:rsidRDefault="00544000" w:rsidP="002E112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Conector recto de flecha 237"/>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35A48259" id="Grupo 235" o:spid="_x0000_s1114" style="position:absolute;left:0;text-align:left;margin-left:20.05pt;margin-top:9.5pt;width:75.05pt;height:32.15pt;z-index:-251646958;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">
                <v:shape id="Diagrama de flujo: proceso alternativo 236" o:spid="_x0000_s1115"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pU9ccA&#10;AADcAAAADwAAAGRycy9kb3ducmV2LnhtbESPQWvCQBSE74L/YXmFXkrdVEFq6ioitFUUirE99PbI&#10;PpNo9m3Y3cb4712h4HGYmW+Y6bwztWjJ+cqygpdBAoI4t7riQsH3/v35FYQPyBpry6TgQh7ms35v&#10;iqm2Z95Rm4VCRAj7FBWUITSplD4vyaAf2IY4egfrDIYoXSG1w3OEm1oOk2QsDVYcF0psaFlSfsr+&#10;jIKvojuYn9+nz1Vot2u92LuPyXGj1ONDt3gDEagL9/B/e6UVDEdjuJ2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KVPXHAAAA3AAAAA8AAAAAAAAAAAAAAAAAmAIAAGRy&#10;cy9kb3ducmV2LnhtbFBLBQYAAAAABAAEAPUAAACMAwAAAAA=&#10;" fillcolor="#4ab5c4 [3208]" strokecolor="white [3201]" strokeweight="1.5pt">
                  <v:textbox>
                    <w:txbxContent>
                      <w:p w14:paraId="0BE5EF5C" w14:textId="77777777" w:rsidR="00544000" w:rsidRDefault="00544000" w:rsidP="002E112C">
                        <w:pPr>
                          <w:jc w:val="center"/>
                        </w:pPr>
                        <w:r>
                          <w:t>4</w:t>
                        </w:r>
                      </w:p>
                    </w:txbxContent>
                  </v:textbox>
                </v:shape>
                <v:shape id="Conector recto de flecha 237" o:spid="_x0000_s1116"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WkXcYAAADcAAAADwAAAGRycy9kb3ducmV2LnhtbESPT2sCMRTE74V+h/AK3mrWtdqyNYqU&#10;CkIR1Hrx9tg894+blzWJuu2nbwqCx2FmfsNMZp1pxIWcrywrGPQTEMS51RUXCnbfi+c3ED4ga2ws&#10;k4If8jCbPj5MMNP2yhu6bEMhIoR9hgrKENpMSp+XZND3bUscvYN1BkOUrpDa4TXCTSPTJBlLgxXH&#10;hRJb+igpP27PRsG+3tQuHZ2G9Se/rMerX/PlBqlSvadu/g4iUBfu4Vt7qRWkw1f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1pF3GAAAA3AAAAA8AAAAAAAAA&#10;AAAAAAAAoQIAAGRycy9kb3ducmV2LnhtbFBLBQYAAAAABAAEAPkAAACUAwAAAAA=&#10;" strokecolor="#4ab5c4 [3208]" strokeweight="1pt">
                  <v:stroke endarrow="block" joinstyle="miter"/>
                </v:shape>
                <w10:wrap type="tight"/>
              </v:group>
            </w:pict>
          </mc:Fallback>
        </mc:AlternateContent>
      </w:r>
      <w:r>
        <w:rPr>
          <w:lang w:eastAsia="es-CO"/>
        </w:rPr>
        <w:t xml:space="preserve">   </w:t>
      </w:r>
      <w:r>
        <w:rPr>
          <w:noProof/>
          <w:lang w:val="en-US"/>
        </w:rPr>
        <w:drawing>
          <wp:inline distT="0" distB="0" distL="0" distR="0" wp14:anchorId="65373E89" wp14:editId="13670164">
            <wp:extent cx="1720800" cy="2372786"/>
            <wp:effectExtent l="0" t="0" r="0" b="889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20800" cy="2372786"/>
                    </a:xfrm>
                    <a:prstGeom prst="rect">
                      <a:avLst/>
                    </a:prstGeom>
                    <a:noFill/>
                    <a:ln>
                      <a:noFill/>
                    </a:ln>
                  </pic:spPr>
                </pic:pic>
              </a:graphicData>
            </a:graphic>
          </wp:inline>
        </w:drawing>
      </w:r>
      <w:r>
        <w:rPr>
          <w:lang w:eastAsia="es-CO"/>
        </w:rPr>
        <w:t xml:space="preserve">  </w:t>
      </w:r>
      <w:r>
        <w:rPr>
          <w:noProof/>
          <w:lang w:eastAsia="es-CO"/>
        </w:rPr>
        <w:t xml:space="preserve">             </w:t>
      </w:r>
      <w:r>
        <w:rPr>
          <w:noProof/>
          <w:lang w:val="en-US"/>
        </w:rPr>
        <w:drawing>
          <wp:inline distT="0" distB="0" distL="0" distR="0" wp14:anchorId="71AD07DB" wp14:editId="1613550C">
            <wp:extent cx="1720800" cy="2371430"/>
            <wp:effectExtent l="0" t="0" r="0" b="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20800" cy="2371430"/>
                    </a:xfrm>
                    <a:prstGeom prst="rect">
                      <a:avLst/>
                    </a:prstGeom>
                    <a:noFill/>
                    <a:ln>
                      <a:noFill/>
                    </a:ln>
                  </pic:spPr>
                </pic:pic>
              </a:graphicData>
            </a:graphic>
          </wp:inline>
        </w:drawing>
      </w:r>
    </w:p>
    <w:p w14:paraId="4596974C" w14:textId="77777777" w:rsidR="002E112C" w:rsidRDefault="002E112C" w:rsidP="002E112C">
      <w:pPr>
        <w:pStyle w:val="Heading4"/>
        <w:rPr>
          <w:lang w:eastAsia="es-CO"/>
        </w:rPr>
      </w:pPr>
      <w:bookmarkStart w:id="232" w:name="_Toc457975418"/>
      <w:bookmarkStart w:id="233" w:name="_Toc457975485"/>
      <w:bookmarkStart w:id="234" w:name="_Toc460168441"/>
      <w:r>
        <w:rPr>
          <w:lang w:eastAsia="es-CO"/>
        </w:rPr>
        <w:t>Salir</w:t>
      </w:r>
      <w:bookmarkEnd w:id="232"/>
      <w:bookmarkEnd w:id="233"/>
      <w:bookmarkEnd w:id="234"/>
    </w:p>
    <w:p w14:paraId="3D372975" w14:textId="77777777" w:rsidR="002E112C" w:rsidRPr="003A33FA" w:rsidRDefault="002E112C" w:rsidP="002E112C">
      <w:pPr>
        <w:rPr>
          <w:i/>
          <w:lang w:eastAsia="es-CO"/>
        </w:rPr>
      </w:pPr>
      <w:r>
        <w:rPr>
          <w:lang w:eastAsia="es-CO"/>
        </w:rPr>
        <w:t xml:space="preserve">Cuando el usuario oprima el botón de </w:t>
      </w:r>
      <w:r w:rsidRPr="00AA4508">
        <w:rPr>
          <w:i/>
          <w:lang w:eastAsia="es-CO"/>
        </w:rPr>
        <w:t>Salir</w:t>
      </w:r>
      <w:r>
        <w:rPr>
          <w:i/>
          <w:lang w:eastAsia="es-CO"/>
        </w:rPr>
        <w:t xml:space="preserve">, </w:t>
      </w:r>
      <w:r>
        <w:rPr>
          <w:lang w:eastAsia="es-CO"/>
        </w:rPr>
        <w:t>se mostrará la interfaz inicial de TAppi: Triage Application.</w:t>
      </w:r>
    </w:p>
    <w:p w14:paraId="083E4819" w14:textId="77777777" w:rsidR="002E112C" w:rsidRDefault="002E112C" w:rsidP="002E112C">
      <w:pPr>
        <w:rPr>
          <w:lang w:val="es-ES"/>
        </w:rPr>
      </w:pPr>
      <w:r>
        <w:rPr>
          <w:noProof/>
          <w:lang w:val="en-US"/>
        </w:rPr>
        <w:lastRenderedPageBreak/>
        <mc:AlternateContent>
          <mc:Choice Requires="wpg">
            <w:drawing>
              <wp:anchor distT="0" distB="0" distL="114300" distR="114300" simplePos="0" relativeHeight="251670546" behindDoc="1" locked="0" layoutInCell="1" allowOverlap="1" wp14:anchorId="7EB263D4" wp14:editId="1CACBE3E">
                <wp:simplePos x="0" y="0"/>
                <wp:positionH relativeFrom="margin">
                  <wp:align>left</wp:align>
                </wp:positionH>
                <wp:positionV relativeFrom="paragraph">
                  <wp:posOffset>131556</wp:posOffset>
                </wp:positionV>
                <wp:extent cx="1017270" cy="408305"/>
                <wp:effectExtent l="0" t="0" r="30480" b="10795"/>
                <wp:wrapTight wrapText="bothSides">
                  <wp:wrapPolygon edited="0">
                    <wp:start x="0" y="0"/>
                    <wp:lineTo x="0" y="21163"/>
                    <wp:lineTo x="10112" y="21163"/>
                    <wp:lineTo x="10517" y="16124"/>
                    <wp:lineTo x="21843" y="9070"/>
                    <wp:lineTo x="21843" y="5039"/>
                    <wp:lineTo x="10112" y="0"/>
                    <wp:lineTo x="0" y="0"/>
                  </wp:wrapPolygon>
                </wp:wrapTight>
                <wp:docPr id="322" name="Grupo 322"/>
                <wp:cNvGraphicFramePr/>
                <a:graphic xmlns:a="http://schemas.openxmlformats.org/drawingml/2006/main">
                  <a:graphicData uri="http://schemas.microsoft.com/office/word/2010/wordprocessingGroup">
                    <wpg:wgp>
                      <wpg:cNvGrpSpPr/>
                      <wpg:grpSpPr>
                        <a:xfrm>
                          <a:off x="0" y="0"/>
                          <a:ext cx="1017270" cy="408305"/>
                          <a:chOff x="0" y="0"/>
                          <a:chExt cx="1018072" cy="408915"/>
                        </a:xfrm>
                      </wpg:grpSpPr>
                      <wps:wsp>
                        <wps:cNvPr id="323"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F1C6029" w14:textId="77777777" w:rsidR="00544000" w:rsidRDefault="00544000" w:rsidP="002E112C">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Conector recto de flecha 324"/>
                        <wps:cNvCnPr/>
                        <wps:spPr>
                          <a:xfrm flipV="1">
                            <a:off x="590579" y="128876"/>
                            <a:ext cx="427493"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7EB263D4" id="Grupo 322" o:spid="_x0000_s1117" style="position:absolute;left:0;text-align:left;margin-left:0;margin-top:10.35pt;width:80.1pt;height:32.15pt;z-index:-251645934;mso-position-horizontal:left;mso-position-horizontal-relative:margin;mso-position-vertical-relative:text;mso-width-relative:margin" coordsize="10180,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">
                <v:shape id="Diagrama de flujo: proceso alternativo 294" o:spid="_x0000_s1118"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uLccA&#10;AADcAAAADwAAAGRycy9kb3ducmV2LnhtbESPW2sCMRSE34X+h3AEX4pmVSh2NYoUvJQKUi8Pvh02&#10;x91tNydLEtftv28KBR+HmfmGmS1aU4mGnC8tKxgOEhDEmdUl5wpOx1V/AsIHZI2VZVLwQx4W86fO&#10;DFNt7/xJzSHkIkLYp6igCKFOpfRZQQb9wNbE0btaZzBE6XKpHd4j3FRylCQv0mDJcaHAmt4Kyr4P&#10;N6Ngn7dXc748b7ah2b3r5dGtX78+lOp12+UURKA2PML/7a1WMB6N4e9M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Fbi3HAAAA3AAAAA8AAAAAAAAAAAAAAAAAmAIAAGRy&#10;cy9kb3ducmV2LnhtbFBLBQYAAAAABAAEAPUAAACMAwAAAAA=&#10;" fillcolor="#4ab5c4 [3208]" strokecolor="white [3201]" strokeweight="1.5pt">
                  <v:textbox>
                    <w:txbxContent>
                      <w:p w14:paraId="0F1C6029" w14:textId="77777777" w:rsidR="00544000" w:rsidRDefault="00544000" w:rsidP="002E112C">
                        <w:pPr>
                          <w:jc w:val="center"/>
                        </w:pPr>
                        <w:r>
                          <w:t>5</w:t>
                        </w:r>
                      </w:p>
                    </w:txbxContent>
                  </v:textbox>
                </v:shape>
                <v:shape id="Conector recto de flecha 324" o:spid="_x0000_s1119" type="#_x0000_t32" style="position:absolute;left:5905;top:1288;width:427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jasYAAADcAAAADwAAAGRycy9kb3ducmV2LnhtbESPT2sCMRTE7wW/Q3iCt5p1tVJWo4hU&#10;EIpQtRdvj83r/unmZZtE3frpm4LgcZiZ3zDzZWcacSHnK8sKRsMEBHFudcWFgs/j5vkVhA/IGhvL&#10;pOCXPCwXvac5ZtpeeU+XQyhEhLDPUEEZQptJ6fOSDPqhbYmj92WdwRClK6R2eI1w08g0SabSYMVx&#10;ocSW1iXl34ezUXCq97VLX37G9RtPPqa7m3l3o1SpQb9bzUAE6sIjfG9vtYJxOoH/M/EI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fo2rGAAAA3AAAAA8AAAAAAAAA&#10;AAAAAAAAoQIAAGRycy9kb3ducmV2LnhtbFBLBQYAAAAABAAEAPkAAACUAwAAAAA=&#10;" strokecolor="#4ab5c4 [3208]" strokeweight="1pt">
                  <v:stroke endarrow="block" joinstyle="miter"/>
                </v:shape>
                <w10:wrap type="tight" anchorx="margin"/>
              </v:group>
            </w:pict>
          </mc:Fallback>
        </mc:AlternateContent>
      </w:r>
      <w:r>
        <w:rPr>
          <w:noProof/>
          <w:lang w:val="en-US"/>
        </w:rPr>
        <w:drawing>
          <wp:inline distT="0" distB="0" distL="0" distR="0" wp14:anchorId="2A0B1EAD" wp14:editId="07A497A3">
            <wp:extent cx="1720800" cy="2373326"/>
            <wp:effectExtent l="0" t="0" r="0" b="8255"/>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p>
    <w:p w14:paraId="18B88182" w14:textId="11D95CDA" w:rsidR="00DB5E97" w:rsidRPr="00F9524C" w:rsidRDefault="00DB5E97" w:rsidP="00F9524C">
      <w:pPr>
        <w:pStyle w:val="Heading1"/>
      </w:pPr>
      <w:bookmarkStart w:id="235" w:name="_Toc457139237"/>
      <w:bookmarkStart w:id="236" w:name="_Toc457975419"/>
      <w:bookmarkStart w:id="237" w:name="_Toc457975486"/>
      <w:bookmarkStart w:id="238" w:name="_Toc460168442"/>
      <w:r w:rsidRPr="00F9524C">
        <w:t>Referencias</w:t>
      </w:r>
      <w:bookmarkEnd w:id="201"/>
      <w:bookmarkEnd w:id="202"/>
      <w:bookmarkEnd w:id="235"/>
      <w:bookmarkEnd w:id="236"/>
      <w:bookmarkEnd w:id="237"/>
      <w:bookmarkEnd w:id="238"/>
    </w:p>
    <w:p w14:paraId="0D0F53BA" w14:textId="77777777" w:rsidR="00FB0C11" w:rsidRPr="00FB0C11" w:rsidRDefault="00486261" w:rsidP="00FB0C11">
      <w:pPr>
        <w:pStyle w:val="Bibliography"/>
        <w:rPr>
          <w:rFonts w:ascii="Calibri" w:hAnsi="Calibri"/>
        </w:rPr>
      </w:pPr>
      <w:r>
        <w:fldChar w:fldCharType="begin"/>
      </w:r>
      <w:r w:rsidR="00993BE3">
        <w:instrText xml:space="preserve"> ADDIN ZOTERO_BIBL {"custom":[]} CSL_BIBLIOGRAPHY </w:instrText>
      </w:r>
      <w:r>
        <w:fldChar w:fldCharType="separate"/>
      </w:r>
      <w:r w:rsidR="00FB0C11" w:rsidRPr="00FB0C11">
        <w:rPr>
          <w:rFonts w:ascii="Calibri" w:hAnsi="Calibri"/>
        </w:rPr>
        <w:t>[1]</w:t>
      </w:r>
      <w:r w:rsidR="00FB0C11" w:rsidRPr="00FB0C11">
        <w:rPr>
          <w:rFonts w:ascii="Calibri" w:hAnsi="Calibri"/>
        </w:rPr>
        <w:tab/>
        <w:t>Hernández Esteban, Oviedo Camilo, Benavides Camilo, Jiménez Sebastián, Díaz Fabiana, Suárez David, y Paula Alejandra Rocha, «GitHub-SnoutPoint-Networks: Proyecto de SnoutPoint, red social para mascotas», 2015. [En línea]. Disponible en: https://github.com/Mutisantos/SnoutPoint-Networks. [Accedido: 27-jun-2016].</w:t>
      </w:r>
    </w:p>
    <w:p w14:paraId="200BBEEB" w14:textId="77777777" w:rsidR="00FB0C11" w:rsidRPr="00FB0C11" w:rsidRDefault="00FB0C11" w:rsidP="00FB0C11">
      <w:pPr>
        <w:pStyle w:val="Bibliography"/>
        <w:rPr>
          <w:rFonts w:ascii="Calibri" w:hAnsi="Calibri"/>
        </w:rPr>
      </w:pPr>
      <w:r w:rsidRPr="00FB0C11">
        <w:rPr>
          <w:rFonts w:ascii="Calibri" w:hAnsi="Calibri"/>
        </w:rPr>
        <w:t>[2]</w:t>
      </w:r>
      <w:r w:rsidRPr="00FB0C11">
        <w:rPr>
          <w:rFonts w:ascii="Calibri" w:hAnsi="Calibri"/>
        </w:rPr>
        <w:tab/>
        <w:t>Luisa Alvarez, Stiven Ávila, David Calle, Fabián Merchán, Luis Montaño, y Alfredo Santamaría, «RAWR SDD». 2015.</w:t>
      </w:r>
    </w:p>
    <w:p w14:paraId="7DA8079F" w14:textId="77777777" w:rsidR="00FB0C11" w:rsidRPr="003E061D" w:rsidRDefault="00FB0C11" w:rsidP="00FB0C11">
      <w:pPr>
        <w:pStyle w:val="Bibliography"/>
        <w:rPr>
          <w:rFonts w:ascii="Calibri" w:hAnsi="Calibri"/>
          <w:lang w:val="en-US"/>
        </w:rPr>
      </w:pPr>
      <w:r w:rsidRPr="003E061D">
        <w:rPr>
          <w:rFonts w:ascii="Calibri" w:hAnsi="Calibri"/>
          <w:lang w:val="en-US"/>
        </w:rPr>
        <w:t>[3]</w:t>
      </w:r>
      <w:r w:rsidRPr="003E061D">
        <w:rPr>
          <w:rFonts w:ascii="Calibri" w:hAnsi="Calibri"/>
          <w:lang w:val="en-US"/>
        </w:rPr>
        <w:tab/>
        <w:t xml:space="preserve">B. P. Douglass, </w:t>
      </w:r>
      <w:r w:rsidRPr="003E061D">
        <w:rPr>
          <w:rFonts w:ascii="Calibri" w:hAnsi="Calibri"/>
          <w:i/>
          <w:iCs/>
          <w:lang w:val="en-US"/>
        </w:rPr>
        <w:t>Real-Time UML: Developing Efficient Objects for Embedded Systems</w:t>
      </w:r>
      <w:r w:rsidRPr="003E061D">
        <w:rPr>
          <w:rFonts w:ascii="Calibri" w:hAnsi="Calibri"/>
          <w:lang w:val="en-US"/>
        </w:rPr>
        <w:t>. Boston, MA, USA: Addison-Wesley Longman Publishing Co., Inc., 1997.</w:t>
      </w:r>
    </w:p>
    <w:p w14:paraId="32395F31" w14:textId="77777777" w:rsidR="00FB0C11" w:rsidRPr="00FB0C11" w:rsidRDefault="00FB0C11" w:rsidP="00FB0C11">
      <w:pPr>
        <w:pStyle w:val="Bibliography"/>
        <w:rPr>
          <w:rFonts w:ascii="Calibri" w:hAnsi="Calibri"/>
        </w:rPr>
      </w:pPr>
      <w:r w:rsidRPr="003E061D">
        <w:rPr>
          <w:rFonts w:ascii="Calibri" w:hAnsi="Calibri"/>
          <w:lang w:val="en-US"/>
        </w:rPr>
        <w:lastRenderedPageBreak/>
        <w:t>[4]</w:t>
      </w:r>
      <w:r w:rsidRPr="003E061D">
        <w:rPr>
          <w:rFonts w:ascii="Calibri" w:hAnsi="Calibri"/>
          <w:lang w:val="en-US"/>
        </w:rPr>
        <w:tab/>
        <w:t xml:space="preserve">«Introduction to LAMP technology»:, 03-may-2005. </w:t>
      </w:r>
      <w:r w:rsidRPr="00FB0C11">
        <w:rPr>
          <w:rFonts w:ascii="Calibri" w:hAnsi="Calibri"/>
        </w:rPr>
        <w:t>[En línea]. Disponible en: http://www.ibm.com/developerworks/web/tutorials/wa-lamp/wa-lamp.html. [Accedido: 06-jul-2016].</w:t>
      </w:r>
    </w:p>
    <w:p w14:paraId="5E059B2A" w14:textId="77777777" w:rsidR="00FB0C11" w:rsidRPr="00FB0C11" w:rsidRDefault="00FB0C11" w:rsidP="00FB0C11">
      <w:pPr>
        <w:pStyle w:val="Bibliography"/>
        <w:rPr>
          <w:rFonts w:ascii="Calibri" w:hAnsi="Calibri"/>
        </w:rPr>
      </w:pPr>
      <w:r w:rsidRPr="003E061D">
        <w:rPr>
          <w:rFonts w:ascii="Calibri" w:hAnsi="Calibri"/>
          <w:lang w:val="en-US"/>
        </w:rPr>
        <w:t>[5]</w:t>
      </w:r>
      <w:r w:rsidRPr="003E061D">
        <w:rPr>
          <w:rFonts w:ascii="Calibri" w:hAnsi="Calibri"/>
          <w:lang w:val="en-US"/>
        </w:rPr>
        <w:tab/>
        <w:t xml:space="preserve">«Laravel Homestead - Laravel - The PHP Framework For Web Artisans». </w:t>
      </w:r>
      <w:r w:rsidRPr="00FB0C11">
        <w:rPr>
          <w:rFonts w:ascii="Calibri" w:hAnsi="Calibri"/>
        </w:rPr>
        <w:t>[En línea]. Disponible en: https://laravel.com/docs/5.2/homestead#installation-and-setup. [Accedido: 06-jul-2016].</w:t>
      </w:r>
    </w:p>
    <w:p w14:paraId="1BD8094A" w14:textId="7B46C226" w:rsidR="00DB5E97" w:rsidRPr="00DB5E97" w:rsidRDefault="00486261" w:rsidP="009807B5">
      <w:r>
        <w:fldChar w:fldCharType="end"/>
      </w:r>
    </w:p>
    <w:sectPr w:rsidR="00DB5E97" w:rsidRPr="00DB5E97" w:rsidSect="008026A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22E7C" w14:textId="77777777" w:rsidR="00544000" w:rsidRDefault="00544000" w:rsidP="009807B5">
      <w:r>
        <w:separator/>
      </w:r>
    </w:p>
  </w:endnote>
  <w:endnote w:type="continuationSeparator" w:id="0">
    <w:p w14:paraId="51F2A908" w14:textId="77777777" w:rsidR="00544000" w:rsidRDefault="00544000" w:rsidP="009807B5">
      <w:r>
        <w:continuationSeparator/>
      </w:r>
    </w:p>
  </w:endnote>
  <w:endnote w:type="continuationNotice" w:id="1">
    <w:p w14:paraId="1A857BFE" w14:textId="77777777" w:rsidR="00544000" w:rsidRDefault="005440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ejaVu Sans">
    <w:altName w:val="Times New Roman"/>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5487714"/>
      <w:docPartObj>
        <w:docPartGallery w:val="Page Numbers (Bottom of Page)"/>
        <w:docPartUnique/>
      </w:docPartObj>
    </w:sdtPr>
    <w:sdtEndPr/>
    <w:sdtContent>
      <w:p w14:paraId="2077CE94" w14:textId="77777777" w:rsidR="00544000" w:rsidRDefault="00544000" w:rsidP="009807B5">
        <w:pPr>
          <w:pStyle w:val="Footer"/>
        </w:pPr>
      </w:p>
      <w:p w14:paraId="2F3CB897" w14:textId="4FB7FF0D" w:rsidR="00544000" w:rsidRDefault="00544000" w:rsidP="009807B5">
        <w:pPr>
          <w:pStyle w:val="Footer"/>
        </w:pPr>
        <w:r>
          <w:fldChar w:fldCharType="begin"/>
        </w:r>
        <w:r>
          <w:instrText>PAGE   \* MERGEFORMAT</w:instrText>
        </w:r>
        <w:r>
          <w:fldChar w:fldCharType="separate"/>
        </w:r>
        <w:r w:rsidR="00CC2E80" w:rsidRPr="00CC2E80">
          <w:rPr>
            <w:noProof/>
            <w:lang w:val="es-ES"/>
          </w:rPr>
          <w:t>10</w:t>
        </w:r>
        <w:r>
          <w:fldChar w:fldCharType="end"/>
        </w:r>
      </w:p>
    </w:sdtContent>
  </w:sdt>
  <w:p w14:paraId="478254DE" w14:textId="77777777" w:rsidR="00544000" w:rsidRDefault="00544000" w:rsidP="009807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4028793"/>
      <w:docPartObj>
        <w:docPartGallery w:val="Page Numbers (Bottom of Page)"/>
        <w:docPartUnique/>
      </w:docPartObj>
    </w:sdtPr>
    <w:sdtEndPr/>
    <w:sdtContent>
      <w:p w14:paraId="39E07433" w14:textId="7F9B63D0" w:rsidR="00544000" w:rsidRDefault="00544000">
        <w:pPr>
          <w:pStyle w:val="Footer"/>
        </w:pPr>
        <w:r>
          <w:fldChar w:fldCharType="begin"/>
        </w:r>
        <w:r>
          <w:instrText>PAGE   \* MERGEFORMAT</w:instrText>
        </w:r>
        <w:r>
          <w:fldChar w:fldCharType="separate"/>
        </w:r>
        <w:r w:rsidR="00CC2E80" w:rsidRPr="00CC2E80">
          <w:rPr>
            <w:noProof/>
            <w:lang w:val="es-ES"/>
          </w:rPr>
          <w:t>0</w:t>
        </w:r>
        <w:r>
          <w:fldChar w:fldCharType="end"/>
        </w:r>
      </w:p>
    </w:sdtContent>
  </w:sdt>
  <w:p w14:paraId="434E9CC1" w14:textId="77777777" w:rsidR="00544000" w:rsidRDefault="005440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D44A2" w14:textId="77777777" w:rsidR="00544000" w:rsidRDefault="00544000" w:rsidP="009807B5">
      <w:r>
        <w:separator/>
      </w:r>
    </w:p>
  </w:footnote>
  <w:footnote w:type="continuationSeparator" w:id="0">
    <w:p w14:paraId="7EF0E6D5" w14:textId="77777777" w:rsidR="00544000" w:rsidRDefault="00544000" w:rsidP="009807B5">
      <w:r>
        <w:continuationSeparator/>
      </w:r>
    </w:p>
  </w:footnote>
  <w:footnote w:type="continuationNotice" w:id="1">
    <w:p w14:paraId="445A5A1A" w14:textId="77777777" w:rsidR="00544000" w:rsidRDefault="0054400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9708B"/>
    <w:multiLevelType w:val="hybridMultilevel"/>
    <w:tmpl w:val="8960B7C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ACA1D33"/>
    <w:multiLevelType w:val="hybridMultilevel"/>
    <w:tmpl w:val="051A3704"/>
    <w:lvl w:ilvl="0" w:tplc="45BC9FDE">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74C1D13"/>
    <w:multiLevelType w:val="hybridMultilevel"/>
    <w:tmpl w:val="43E037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1552CFA"/>
    <w:multiLevelType w:val="multilevel"/>
    <w:tmpl w:val="24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71407D1"/>
    <w:multiLevelType w:val="hybridMultilevel"/>
    <w:tmpl w:val="01AEAD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49824948"/>
    <w:multiLevelType w:val="multilevel"/>
    <w:tmpl w:val="E9BEDF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6F82D99"/>
    <w:multiLevelType w:val="hybridMultilevel"/>
    <w:tmpl w:val="242ACA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F9771C5"/>
    <w:multiLevelType w:val="hybridMultilevel"/>
    <w:tmpl w:val="D73E0F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4724217"/>
    <w:multiLevelType w:val="hybridMultilevel"/>
    <w:tmpl w:val="6752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5272B14"/>
    <w:multiLevelType w:val="hybridMultilevel"/>
    <w:tmpl w:val="CFD48F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8E672A7"/>
    <w:multiLevelType w:val="hybridMultilevel"/>
    <w:tmpl w:val="A020540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E793499"/>
    <w:multiLevelType w:val="hybridMultilevel"/>
    <w:tmpl w:val="6E2AB678"/>
    <w:lvl w:ilvl="0" w:tplc="AF9A1B7A">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1"/>
  </w:num>
  <w:num w:numId="5">
    <w:abstractNumId w:val="6"/>
  </w:num>
  <w:num w:numId="6">
    <w:abstractNumId w:val="4"/>
  </w:num>
  <w:num w:numId="7">
    <w:abstractNumId w:val="8"/>
  </w:num>
  <w:num w:numId="8">
    <w:abstractNumId w:val="0"/>
  </w:num>
  <w:num w:numId="9">
    <w:abstractNumId w:val="2"/>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4505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423C"/>
    <w:rsid w:val="000008B8"/>
    <w:rsid w:val="000031F7"/>
    <w:rsid w:val="000104C3"/>
    <w:rsid w:val="0001214E"/>
    <w:rsid w:val="00032289"/>
    <w:rsid w:val="00032E99"/>
    <w:rsid w:val="00036455"/>
    <w:rsid w:val="00036A52"/>
    <w:rsid w:val="00046806"/>
    <w:rsid w:val="0005271A"/>
    <w:rsid w:val="0005280E"/>
    <w:rsid w:val="00053EDB"/>
    <w:rsid w:val="00053FEF"/>
    <w:rsid w:val="00055319"/>
    <w:rsid w:val="00055B8F"/>
    <w:rsid w:val="000646AC"/>
    <w:rsid w:val="00082FA8"/>
    <w:rsid w:val="00083C1E"/>
    <w:rsid w:val="00085117"/>
    <w:rsid w:val="00095565"/>
    <w:rsid w:val="000A00A3"/>
    <w:rsid w:val="000A0406"/>
    <w:rsid w:val="000A3023"/>
    <w:rsid w:val="000B26B2"/>
    <w:rsid w:val="000B6959"/>
    <w:rsid w:val="000C40AB"/>
    <w:rsid w:val="000D1DAF"/>
    <w:rsid w:val="000E21F1"/>
    <w:rsid w:val="000E467D"/>
    <w:rsid w:val="000E4EB9"/>
    <w:rsid w:val="00100EB1"/>
    <w:rsid w:val="001116CE"/>
    <w:rsid w:val="00112804"/>
    <w:rsid w:val="00120F6A"/>
    <w:rsid w:val="001257CC"/>
    <w:rsid w:val="001345FC"/>
    <w:rsid w:val="00134E2B"/>
    <w:rsid w:val="00135116"/>
    <w:rsid w:val="001424F5"/>
    <w:rsid w:val="00143CF5"/>
    <w:rsid w:val="00145C44"/>
    <w:rsid w:val="0014725C"/>
    <w:rsid w:val="00155E63"/>
    <w:rsid w:val="00155F46"/>
    <w:rsid w:val="00160A35"/>
    <w:rsid w:val="001613CA"/>
    <w:rsid w:val="00161BC3"/>
    <w:rsid w:val="001678DB"/>
    <w:rsid w:val="00172B8F"/>
    <w:rsid w:val="00181D26"/>
    <w:rsid w:val="0018335D"/>
    <w:rsid w:val="00197FDD"/>
    <w:rsid w:val="001A5F65"/>
    <w:rsid w:val="001A7D89"/>
    <w:rsid w:val="001C3332"/>
    <w:rsid w:val="001C5D26"/>
    <w:rsid w:val="001D1BF7"/>
    <w:rsid w:val="001E089E"/>
    <w:rsid w:val="001E1B50"/>
    <w:rsid w:val="001F2DFA"/>
    <w:rsid w:val="0020110F"/>
    <w:rsid w:val="00211062"/>
    <w:rsid w:val="0021252E"/>
    <w:rsid w:val="00221025"/>
    <w:rsid w:val="002230C5"/>
    <w:rsid w:val="002278BF"/>
    <w:rsid w:val="00231ACC"/>
    <w:rsid w:val="002340C7"/>
    <w:rsid w:val="00240054"/>
    <w:rsid w:val="002456BE"/>
    <w:rsid w:val="00247652"/>
    <w:rsid w:val="00275C14"/>
    <w:rsid w:val="002762E5"/>
    <w:rsid w:val="002A5460"/>
    <w:rsid w:val="002C027C"/>
    <w:rsid w:val="002C4689"/>
    <w:rsid w:val="002C507B"/>
    <w:rsid w:val="002C60AE"/>
    <w:rsid w:val="002D1DAE"/>
    <w:rsid w:val="002E112C"/>
    <w:rsid w:val="002E1C84"/>
    <w:rsid w:val="002E3B0A"/>
    <w:rsid w:val="002E4084"/>
    <w:rsid w:val="002E6DD0"/>
    <w:rsid w:val="002F5813"/>
    <w:rsid w:val="00311556"/>
    <w:rsid w:val="00323FE6"/>
    <w:rsid w:val="003514D7"/>
    <w:rsid w:val="00353D4D"/>
    <w:rsid w:val="00362315"/>
    <w:rsid w:val="0038291B"/>
    <w:rsid w:val="00384D48"/>
    <w:rsid w:val="003850CF"/>
    <w:rsid w:val="00385A11"/>
    <w:rsid w:val="00387A57"/>
    <w:rsid w:val="00391A36"/>
    <w:rsid w:val="003A33FA"/>
    <w:rsid w:val="003A5171"/>
    <w:rsid w:val="003B64D6"/>
    <w:rsid w:val="003B6AED"/>
    <w:rsid w:val="003D1EF8"/>
    <w:rsid w:val="003D525B"/>
    <w:rsid w:val="003D7ACD"/>
    <w:rsid w:val="003E061D"/>
    <w:rsid w:val="003E60B8"/>
    <w:rsid w:val="003E7F9F"/>
    <w:rsid w:val="00417EB8"/>
    <w:rsid w:val="0043374F"/>
    <w:rsid w:val="00445138"/>
    <w:rsid w:val="00454A4A"/>
    <w:rsid w:val="00461125"/>
    <w:rsid w:val="0046192B"/>
    <w:rsid w:val="004662DC"/>
    <w:rsid w:val="004841A6"/>
    <w:rsid w:val="00484C09"/>
    <w:rsid w:val="00486261"/>
    <w:rsid w:val="00497117"/>
    <w:rsid w:val="0049756F"/>
    <w:rsid w:val="004A3B3A"/>
    <w:rsid w:val="004C0524"/>
    <w:rsid w:val="004C16A4"/>
    <w:rsid w:val="004C7551"/>
    <w:rsid w:val="004D0DAD"/>
    <w:rsid w:val="004D157F"/>
    <w:rsid w:val="004D2C52"/>
    <w:rsid w:val="004D54C4"/>
    <w:rsid w:val="004E17D5"/>
    <w:rsid w:val="004E3191"/>
    <w:rsid w:val="004F1E01"/>
    <w:rsid w:val="004F76B9"/>
    <w:rsid w:val="0050680B"/>
    <w:rsid w:val="00507417"/>
    <w:rsid w:val="00507BFA"/>
    <w:rsid w:val="00517E9F"/>
    <w:rsid w:val="00522AE7"/>
    <w:rsid w:val="005254EA"/>
    <w:rsid w:val="00533543"/>
    <w:rsid w:val="00535BB7"/>
    <w:rsid w:val="00544000"/>
    <w:rsid w:val="00571110"/>
    <w:rsid w:val="00576285"/>
    <w:rsid w:val="00580713"/>
    <w:rsid w:val="005849C9"/>
    <w:rsid w:val="005A038F"/>
    <w:rsid w:val="005A5D08"/>
    <w:rsid w:val="005B77C9"/>
    <w:rsid w:val="005C77AD"/>
    <w:rsid w:val="005D273E"/>
    <w:rsid w:val="005E310F"/>
    <w:rsid w:val="005F51B5"/>
    <w:rsid w:val="005F7890"/>
    <w:rsid w:val="005F7D86"/>
    <w:rsid w:val="00600A97"/>
    <w:rsid w:val="006029A2"/>
    <w:rsid w:val="00610F41"/>
    <w:rsid w:val="00617D44"/>
    <w:rsid w:val="0062136E"/>
    <w:rsid w:val="00623578"/>
    <w:rsid w:val="006316DD"/>
    <w:rsid w:val="00642203"/>
    <w:rsid w:val="00643B25"/>
    <w:rsid w:val="0064423C"/>
    <w:rsid w:val="00656C7A"/>
    <w:rsid w:val="00664BDC"/>
    <w:rsid w:val="006736ED"/>
    <w:rsid w:val="006A4018"/>
    <w:rsid w:val="006A4264"/>
    <w:rsid w:val="006C5172"/>
    <w:rsid w:val="006D10FC"/>
    <w:rsid w:val="006D25E3"/>
    <w:rsid w:val="006E347B"/>
    <w:rsid w:val="006F29B2"/>
    <w:rsid w:val="006F337D"/>
    <w:rsid w:val="006F5390"/>
    <w:rsid w:val="007017A5"/>
    <w:rsid w:val="007034F2"/>
    <w:rsid w:val="00714449"/>
    <w:rsid w:val="00722360"/>
    <w:rsid w:val="00724A13"/>
    <w:rsid w:val="00724DF7"/>
    <w:rsid w:val="0072706D"/>
    <w:rsid w:val="00727DD6"/>
    <w:rsid w:val="007313A8"/>
    <w:rsid w:val="0074690B"/>
    <w:rsid w:val="00755272"/>
    <w:rsid w:val="00763F0F"/>
    <w:rsid w:val="007746CD"/>
    <w:rsid w:val="007764C5"/>
    <w:rsid w:val="00777821"/>
    <w:rsid w:val="00777A68"/>
    <w:rsid w:val="00784E99"/>
    <w:rsid w:val="00786C45"/>
    <w:rsid w:val="0078717E"/>
    <w:rsid w:val="007A09BD"/>
    <w:rsid w:val="007A1ABA"/>
    <w:rsid w:val="007A304C"/>
    <w:rsid w:val="007C3EFE"/>
    <w:rsid w:val="007E25F6"/>
    <w:rsid w:val="007E2BE6"/>
    <w:rsid w:val="007F7960"/>
    <w:rsid w:val="0080187D"/>
    <w:rsid w:val="00801B87"/>
    <w:rsid w:val="008026A1"/>
    <w:rsid w:val="0080501C"/>
    <w:rsid w:val="00805896"/>
    <w:rsid w:val="00821377"/>
    <w:rsid w:val="00831994"/>
    <w:rsid w:val="00833D52"/>
    <w:rsid w:val="0084075A"/>
    <w:rsid w:val="008447F0"/>
    <w:rsid w:val="00871667"/>
    <w:rsid w:val="00890BFC"/>
    <w:rsid w:val="008925E1"/>
    <w:rsid w:val="008A3B19"/>
    <w:rsid w:val="008A7477"/>
    <w:rsid w:val="008B140F"/>
    <w:rsid w:val="008B4642"/>
    <w:rsid w:val="008B5774"/>
    <w:rsid w:val="008B614D"/>
    <w:rsid w:val="008C1EA3"/>
    <w:rsid w:val="008C5415"/>
    <w:rsid w:val="008C5848"/>
    <w:rsid w:val="008D3CD1"/>
    <w:rsid w:val="008D753A"/>
    <w:rsid w:val="008E422B"/>
    <w:rsid w:val="008F75EC"/>
    <w:rsid w:val="00917D9C"/>
    <w:rsid w:val="009206DE"/>
    <w:rsid w:val="00921168"/>
    <w:rsid w:val="009212C3"/>
    <w:rsid w:val="00921A45"/>
    <w:rsid w:val="00924A27"/>
    <w:rsid w:val="009270A7"/>
    <w:rsid w:val="00932A36"/>
    <w:rsid w:val="00934701"/>
    <w:rsid w:val="009354B2"/>
    <w:rsid w:val="00951654"/>
    <w:rsid w:val="00965496"/>
    <w:rsid w:val="00976A38"/>
    <w:rsid w:val="009807B5"/>
    <w:rsid w:val="009832D1"/>
    <w:rsid w:val="00991C6E"/>
    <w:rsid w:val="00993BE3"/>
    <w:rsid w:val="009954BE"/>
    <w:rsid w:val="009A0002"/>
    <w:rsid w:val="009B324A"/>
    <w:rsid w:val="009B4286"/>
    <w:rsid w:val="009D1E5B"/>
    <w:rsid w:val="009D3430"/>
    <w:rsid w:val="009F6752"/>
    <w:rsid w:val="00A00197"/>
    <w:rsid w:val="00A0544F"/>
    <w:rsid w:val="00A141AE"/>
    <w:rsid w:val="00A23891"/>
    <w:rsid w:val="00A24930"/>
    <w:rsid w:val="00A24E3A"/>
    <w:rsid w:val="00A30FF9"/>
    <w:rsid w:val="00A515AB"/>
    <w:rsid w:val="00A522FE"/>
    <w:rsid w:val="00A52820"/>
    <w:rsid w:val="00A641E5"/>
    <w:rsid w:val="00A87EEA"/>
    <w:rsid w:val="00A91A85"/>
    <w:rsid w:val="00A91B8C"/>
    <w:rsid w:val="00A939CF"/>
    <w:rsid w:val="00A947DC"/>
    <w:rsid w:val="00A96FD2"/>
    <w:rsid w:val="00AA1CA5"/>
    <w:rsid w:val="00AA4508"/>
    <w:rsid w:val="00AA793D"/>
    <w:rsid w:val="00AC422C"/>
    <w:rsid w:val="00AC70DC"/>
    <w:rsid w:val="00AC7A3B"/>
    <w:rsid w:val="00AD5D9B"/>
    <w:rsid w:val="00AD5F9C"/>
    <w:rsid w:val="00AF2D94"/>
    <w:rsid w:val="00AF3314"/>
    <w:rsid w:val="00B22283"/>
    <w:rsid w:val="00B270A5"/>
    <w:rsid w:val="00B32C58"/>
    <w:rsid w:val="00B33DD1"/>
    <w:rsid w:val="00B40A13"/>
    <w:rsid w:val="00B43302"/>
    <w:rsid w:val="00B64A00"/>
    <w:rsid w:val="00B64AB2"/>
    <w:rsid w:val="00B6585A"/>
    <w:rsid w:val="00B8252D"/>
    <w:rsid w:val="00B85C8A"/>
    <w:rsid w:val="00B94FC6"/>
    <w:rsid w:val="00BA284D"/>
    <w:rsid w:val="00BB3E52"/>
    <w:rsid w:val="00BC378F"/>
    <w:rsid w:val="00BC53B6"/>
    <w:rsid w:val="00BD1F97"/>
    <w:rsid w:val="00BD2EA3"/>
    <w:rsid w:val="00BD528C"/>
    <w:rsid w:val="00BE0912"/>
    <w:rsid w:val="00BF668B"/>
    <w:rsid w:val="00C12CFD"/>
    <w:rsid w:val="00C30D82"/>
    <w:rsid w:val="00C36BA3"/>
    <w:rsid w:val="00C37012"/>
    <w:rsid w:val="00C50F76"/>
    <w:rsid w:val="00C51F8B"/>
    <w:rsid w:val="00C54F5E"/>
    <w:rsid w:val="00C57B11"/>
    <w:rsid w:val="00C57FC4"/>
    <w:rsid w:val="00C662C6"/>
    <w:rsid w:val="00C83B47"/>
    <w:rsid w:val="00C8684B"/>
    <w:rsid w:val="00C9641A"/>
    <w:rsid w:val="00CC1528"/>
    <w:rsid w:val="00CC2E80"/>
    <w:rsid w:val="00CC5374"/>
    <w:rsid w:val="00CC620E"/>
    <w:rsid w:val="00CE3852"/>
    <w:rsid w:val="00CE5D2B"/>
    <w:rsid w:val="00CE7C02"/>
    <w:rsid w:val="00CF5505"/>
    <w:rsid w:val="00CF68FE"/>
    <w:rsid w:val="00CF71F1"/>
    <w:rsid w:val="00CF73AC"/>
    <w:rsid w:val="00CF7620"/>
    <w:rsid w:val="00D05B17"/>
    <w:rsid w:val="00D11A0B"/>
    <w:rsid w:val="00D20F68"/>
    <w:rsid w:val="00D47796"/>
    <w:rsid w:val="00D50298"/>
    <w:rsid w:val="00D61E54"/>
    <w:rsid w:val="00D65D52"/>
    <w:rsid w:val="00D67CF9"/>
    <w:rsid w:val="00D7276C"/>
    <w:rsid w:val="00D81134"/>
    <w:rsid w:val="00D956CE"/>
    <w:rsid w:val="00DB33D4"/>
    <w:rsid w:val="00DB512F"/>
    <w:rsid w:val="00DB5E97"/>
    <w:rsid w:val="00DC3EE9"/>
    <w:rsid w:val="00DC4F36"/>
    <w:rsid w:val="00DC53B1"/>
    <w:rsid w:val="00DC53B6"/>
    <w:rsid w:val="00DE1CC4"/>
    <w:rsid w:val="00DE3083"/>
    <w:rsid w:val="00DE3948"/>
    <w:rsid w:val="00DE6F02"/>
    <w:rsid w:val="00E0060F"/>
    <w:rsid w:val="00E021DC"/>
    <w:rsid w:val="00E044C3"/>
    <w:rsid w:val="00E07B73"/>
    <w:rsid w:val="00E104CF"/>
    <w:rsid w:val="00E14A03"/>
    <w:rsid w:val="00E253A2"/>
    <w:rsid w:val="00E34396"/>
    <w:rsid w:val="00E35D57"/>
    <w:rsid w:val="00E3639A"/>
    <w:rsid w:val="00E40726"/>
    <w:rsid w:val="00E464E5"/>
    <w:rsid w:val="00E468DE"/>
    <w:rsid w:val="00E54DD5"/>
    <w:rsid w:val="00E75303"/>
    <w:rsid w:val="00E83516"/>
    <w:rsid w:val="00E91969"/>
    <w:rsid w:val="00E9311E"/>
    <w:rsid w:val="00E972B6"/>
    <w:rsid w:val="00EA1876"/>
    <w:rsid w:val="00EA36F0"/>
    <w:rsid w:val="00EA645A"/>
    <w:rsid w:val="00EB2C34"/>
    <w:rsid w:val="00EC1329"/>
    <w:rsid w:val="00EC64A0"/>
    <w:rsid w:val="00EC6C59"/>
    <w:rsid w:val="00ED2BFD"/>
    <w:rsid w:val="00ED5B3F"/>
    <w:rsid w:val="00ED67FE"/>
    <w:rsid w:val="00EE39CE"/>
    <w:rsid w:val="00EE6846"/>
    <w:rsid w:val="00EF0396"/>
    <w:rsid w:val="00EF22EA"/>
    <w:rsid w:val="00F0028A"/>
    <w:rsid w:val="00F0404F"/>
    <w:rsid w:val="00F153EA"/>
    <w:rsid w:val="00F16F33"/>
    <w:rsid w:val="00F1704C"/>
    <w:rsid w:val="00F20584"/>
    <w:rsid w:val="00F262E3"/>
    <w:rsid w:val="00F26EB1"/>
    <w:rsid w:val="00F30D8D"/>
    <w:rsid w:val="00F32082"/>
    <w:rsid w:val="00F34474"/>
    <w:rsid w:val="00F34ECD"/>
    <w:rsid w:val="00F433B4"/>
    <w:rsid w:val="00F43DE1"/>
    <w:rsid w:val="00F47DC8"/>
    <w:rsid w:val="00F501CF"/>
    <w:rsid w:val="00F72638"/>
    <w:rsid w:val="00F76CA8"/>
    <w:rsid w:val="00F82B7B"/>
    <w:rsid w:val="00F833CF"/>
    <w:rsid w:val="00F93389"/>
    <w:rsid w:val="00F9524C"/>
    <w:rsid w:val="00F968CE"/>
    <w:rsid w:val="00FA117C"/>
    <w:rsid w:val="00FB0C11"/>
    <w:rsid w:val="00FB2B5F"/>
    <w:rsid w:val="00FB799D"/>
    <w:rsid w:val="00FC4532"/>
    <w:rsid w:val="00FD13FC"/>
    <w:rsid w:val="00FD56C1"/>
    <w:rsid w:val="00FD6B75"/>
    <w:rsid w:val="00FE237C"/>
    <w:rsid w:val="00FE65E7"/>
    <w:rsid w:val="00FF45AC"/>
    <w:rsid w:val="00FF5A4D"/>
    <w:rsid w:val="00FF62AD"/>
    <w:rsid w:val="00FF6EF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3B050A07"/>
  <w15:chartTrackingRefBased/>
  <w15:docId w15:val="{85375E3E-9385-4628-A277-9527024E7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07B5"/>
    <w:pPr>
      <w:spacing w:line="276" w:lineRule="auto"/>
      <w:jc w:val="both"/>
    </w:pPr>
    <w:rPr>
      <w:sz w:val="24"/>
      <w:szCs w:val="24"/>
    </w:rPr>
  </w:style>
  <w:style w:type="paragraph" w:styleId="Heading1">
    <w:name w:val="heading 1"/>
    <w:basedOn w:val="Normal"/>
    <w:next w:val="Normal"/>
    <w:link w:val="Heading1Char"/>
    <w:uiPriority w:val="9"/>
    <w:qFormat/>
    <w:rsid w:val="00F433B4"/>
    <w:pPr>
      <w:keepNext/>
      <w:keepLines/>
      <w:numPr>
        <w:numId w:val="3"/>
      </w:numPr>
      <w:spacing w:before="240" w:after="0"/>
      <w:outlineLvl w:val="0"/>
    </w:pPr>
    <w:rPr>
      <w:rFonts w:asciiTheme="majorHAnsi" w:eastAsiaTheme="majorEastAsia" w:hAnsiTheme="majorHAnsi" w:cstheme="majorBidi"/>
      <w:b/>
      <w:color w:val="3E762A" w:themeColor="accent1" w:themeShade="BF"/>
      <w:sz w:val="32"/>
      <w:szCs w:val="32"/>
    </w:rPr>
  </w:style>
  <w:style w:type="paragraph" w:styleId="Heading2">
    <w:name w:val="heading 2"/>
    <w:basedOn w:val="Normal"/>
    <w:next w:val="Normal"/>
    <w:link w:val="Heading2Char"/>
    <w:uiPriority w:val="9"/>
    <w:unhideWhenUsed/>
    <w:qFormat/>
    <w:rsid w:val="00F433B4"/>
    <w:pPr>
      <w:keepNext/>
      <w:keepLines/>
      <w:numPr>
        <w:ilvl w:val="1"/>
        <w:numId w:val="3"/>
      </w:numPr>
      <w:spacing w:before="40" w:after="0"/>
      <w:outlineLvl w:val="1"/>
    </w:pPr>
    <w:rPr>
      <w:rFonts w:asciiTheme="majorHAnsi" w:eastAsiaTheme="majorEastAsia" w:hAnsiTheme="majorHAnsi" w:cstheme="majorBidi"/>
      <w:color w:val="3E762A" w:themeColor="accent1" w:themeShade="BF"/>
      <w:sz w:val="26"/>
      <w:szCs w:val="26"/>
    </w:rPr>
  </w:style>
  <w:style w:type="paragraph" w:styleId="Heading3">
    <w:name w:val="heading 3"/>
    <w:basedOn w:val="Normal"/>
    <w:next w:val="Normal"/>
    <w:link w:val="Heading3Char"/>
    <w:uiPriority w:val="9"/>
    <w:unhideWhenUsed/>
    <w:qFormat/>
    <w:rsid w:val="00F433B4"/>
    <w:pPr>
      <w:keepNext/>
      <w:keepLines/>
      <w:numPr>
        <w:ilvl w:val="2"/>
        <w:numId w:val="3"/>
      </w:numPr>
      <w:spacing w:before="40" w:after="0"/>
      <w:outlineLvl w:val="2"/>
    </w:pPr>
    <w:rPr>
      <w:rFonts w:asciiTheme="majorHAnsi" w:eastAsiaTheme="majorEastAsia" w:hAnsiTheme="majorHAnsi" w:cstheme="majorBidi"/>
      <w:color w:val="294E1C" w:themeColor="accent1" w:themeShade="7F"/>
    </w:rPr>
  </w:style>
  <w:style w:type="paragraph" w:styleId="Heading4">
    <w:name w:val="heading 4"/>
    <w:basedOn w:val="Normal"/>
    <w:next w:val="Normal"/>
    <w:link w:val="Heading4Char"/>
    <w:uiPriority w:val="9"/>
    <w:unhideWhenUsed/>
    <w:qFormat/>
    <w:rsid w:val="00F433B4"/>
    <w:pPr>
      <w:keepNext/>
      <w:keepLines/>
      <w:numPr>
        <w:ilvl w:val="3"/>
        <w:numId w:val="3"/>
      </w:numPr>
      <w:spacing w:before="40" w:after="0"/>
      <w:outlineLvl w:val="3"/>
    </w:pPr>
    <w:rPr>
      <w:rFonts w:asciiTheme="majorHAnsi" w:eastAsiaTheme="majorEastAsia" w:hAnsiTheme="majorHAnsi" w:cstheme="majorBidi"/>
      <w:i/>
      <w:iCs/>
      <w:color w:val="3E762A" w:themeColor="accent1" w:themeShade="BF"/>
    </w:rPr>
  </w:style>
  <w:style w:type="paragraph" w:styleId="Heading5">
    <w:name w:val="heading 5"/>
    <w:basedOn w:val="Normal"/>
    <w:next w:val="Normal"/>
    <w:link w:val="Heading5Char"/>
    <w:uiPriority w:val="9"/>
    <w:unhideWhenUsed/>
    <w:qFormat/>
    <w:rsid w:val="00F433B4"/>
    <w:pPr>
      <w:keepNext/>
      <w:keepLines/>
      <w:numPr>
        <w:ilvl w:val="4"/>
        <w:numId w:val="3"/>
      </w:numPr>
      <w:spacing w:before="40" w:after="0"/>
      <w:outlineLvl w:val="4"/>
    </w:pPr>
    <w:rPr>
      <w:rFonts w:asciiTheme="majorHAnsi" w:eastAsiaTheme="majorEastAsia" w:hAnsiTheme="majorHAnsi" w:cstheme="majorBidi"/>
      <w:color w:val="3E762A" w:themeColor="accent1" w:themeShade="BF"/>
    </w:rPr>
  </w:style>
  <w:style w:type="paragraph" w:styleId="Heading6">
    <w:name w:val="heading 6"/>
    <w:basedOn w:val="Normal"/>
    <w:next w:val="Normal"/>
    <w:link w:val="Heading6Char"/>
    <w:uiPriority w:val="9"/>
    <w:semiHidden/>
    <w:unhideWhenUsed/>
    <w:qFormat/>
    <w:rsid w:val="00F433B4"/>
    <w:pPr>
      <w:keepNext/>
      <w:keepLines/>
      <w:numPr>
        <w:ilvl w:val="5"/>
        <w:numId w:val="3"/>
      </w:numPr>
      <w:spacing w:before="40" w:after="0"/>
      <w:outlineLvl w:val="5"/>
    </w:pPr>
    <w:rPr>
      <w:rFonts w:asciiTheme="majorHAnsi" w:eastAsiaTheme="majorEastAsia" w:hAnsiTheme="majorHAnsi" w:cstheme="majorBidi"/>
      <w:color w:val="294E1C" w:themeColor="accent1" w:themeShade="7F"/>
    </w:rPr>
  </w:style>
  <w:style w:type="paragraph" w:styleId="Heading7">
    <w:name w:val="heading 7"/>
    <w:basedOn w:val="Normal"/>
    <w:next w:val="Normal"/>
    <w:link w:val="Heading7Char"/>
    <w:uiPriority w:val="9"/>
    <w:semiHidden/>
    <w:unhideWhenUsed/>
    <w:qFormat/>
    <w:rsid w:val="00F433B4"/>
    <w:pPr>
      <w:keepNext/>
      <w:keepLines/>
      <w:numPr>
        <w:ilvl w:val="6"/>
        <w:numId w:val="3"/>
      </w:numPr>
      <w:spacing w:before="40" w:after="0"/>
      <w:outlineLvl w:val="6"/>
    </w:pPr>
    <w:rPr>
      <w:rFonts w:asciiTheme="majorHAnsi" w:eastAsiaTheme="majorEastAsia" w:hAnsiTheme="majorHAnsi" w:cstheme="majorBidi"/>
      <w:i/>
      <w:iCs/>
      <w:color w:val="294E1C" w:themeColor="accent1" w:themeShade="7F"/>
    </w:rPr>
  </w:style>
  <w:style w:type="paragraph" w:styleId="Heading8">
    <w:name w:val="heading 8"/>
    <w:basedOn w:val="Normal"/>
    <w:next w:val="Normal"/>
    <w:link w:val="Heading8Char"/>
    <w:uiPriority w:val="9"/>
    <w:semiHidden/>
    <w:unhideWhenUsed/>
    <w:qFormat/>
    <w:rsid w:val="00F433B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C1528"/>
    <w:pPr>
      <w:spacing w:after="0" w:line="240" w:lineRule="auto"/>
    </w:pPr>
    <w:rPr>
      <w:rFonts w:eastAsiaTheme="minorEastAsia"/>
      <w:lang w:eastAsia="es-CO"/>
    </w:rPr>
  </w:style>
  <w:style w:type="character" w:customStyle="1" w:styleId="NoSpacingChar">
    <w:name w:val="No Spacing Char"/>
    <w:basedOn w:val="DefaultParagraphFont"/>
    <w:link w:val="NoSpacing"/>
    <w:uiPriority w:val="1"/>
    <w:rsid w:val="00CC1528"/>
    <w:rPr>
      <w:rFonts w:eastAsiaTheme="minorEastAsia"/>
      <w:lang w:eastAsia="es-CO"/>
    </w:rPr>
  </w:style>
  <w:style w:type="table" w:styleId="TableGrid">
    <w:name w:val="Table Grid"/>
    <w:basedOn w:val="TableNormal"/>
    <w:uiPriority w:val="39"/>
    <w:rsid w:val="00CC1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CC1528"/>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character" w:customStyle="1" w:styleId="Heading1Char">
    <w:name w:val="Heading 1 Char"/>
    <w:basedOn w:val="DefaultParagraphFont"/>
    <w:link w:val="Heading1"/>
    <w:uiPriority w:val="9"/>
    <w:rsid w:val="00F433B4"/>
    <w:rPr>
      <w:rFonts w:asciiTheme="majorHAnsi" w:eastAsiaTheme="majorEastAsia" w:hAnsiTheme="majorHAnsi" w:cstheme="majorBidi"/>
      <w:b/>
      <w:color w:val="3E762A" w:themeColor="accent1" w:themeShade="BF"/>
      <w:sz w:val="32"/>
      <w:szCs w:val="32"/>
    </w:rPr>
  </w:style>
  <w:style w:type="paragraph" w:styleId="Header">
    <w:name w:val="header"/>
    <w:basedOn w:val="Normal"/>
    <w:link w:val="HeaderChar"/>
    <w:uiPriority w:val="99"/>
    <w:unhideWhenUsed/>
    <w:rsid w:val="00AA1CA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A1CA5"/>
  </w:style>
  <w:style w:type="paragraph" w:styleId="Footer">
    <w:name w:val="footer"/>
    <w:basedOn w:val="Normal"/>
    <w:link w:val="FooterChar"/>
    <w:uiPriority w:val="99"/>
    <w:unhideWhenUsed/>
    <w:rsid w:val="00AA1CA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A1CA5"/>
  </w:style>
  <w:style w:type="paragraph" w:styleId="TOCHeading">
    <w:name w:val="TOC Heading"/>
    <w:basedOn w:val="Heading1"/>
    <w:next w:val="Normal"/>
    <w:uiPriority w:val="39"/>
    <w:unhideWhenUsed/>
    <w:qFormat/>
    <w:rsid w:val="00AA1CA5"/>
    <w:pPr>
      <w:outlineLvl w:val="9"/>
    </w:pPr>
    <w:rPr>
      <w:lang w:eastAsia="es-CO"/>
    </w:rPr>
  </w:style>
  <w:style w:type="paragraph" w:styleId="TOC1">
    <w:name w:val="toc 1"/>
    <w:basedOn w:val="Normal"/>
    <w:next w:val="Normal"/>
    <w:autoRedefine/>
    <w:uiPriority w:val="39"/>
    <w:unhideWhenUsed/>
    <w:rsid w:val="00AA1CA5"/>
    <w:pPr>
      <w:spacing w:before="360" w:after="0"/>
      <w:jc w:val="left"/>
    </w:pPr>
    <w:rPr>
      <w:rFonts w:asciiTheme="majorHAnsi" w:hAnsiTheme="majorHAnsi"/>
      <w:b/>
      <w:bCs/>
      <w:caps/>
    </w:rPr>
  </w:style>
  <w:style w:type="character" w:styleId="Hyperlink">
    <w:name w:val="Hyperlink"/>
    <w:basedOn w:val="DefaultParagraphFont"/>
    <w:uiPriority w:val="99"/>
    <w:unhideWhenUsed/>
    <w:rsid w:val="00AA1CA5"/>
    <w:rPr>
      <w:color w:val="6B9F25" w:themeColor="hyperlink"/>
      <w:u w:val="single"/>
    </w:rPr>
  </w:style>
  <w:style w:type="character" w:customStyle="1" w:styleId="Heading2Char">
    <w:name w:val="Heading 2 Char"/>
    <w:basedOn w:val="DefaultParagraphFont"/>
    <w:link w:val="Heading2"/>
    <w:uiPriority w:val="9"/>
    <w:rsid w:val="00F433B4"/>
    <w:rPr>
      <w:rFonts w:asciiTheme="majorHAnsi" w:eastAsiaTheme="majorEastAsia" w:hAnsiTheme="majorHAnsi" w:cstheme="majorBidi"/>
      <w:color w:val="3E762A" w:themeColor="accent1" w:themeShade="BF"/>
      <w:sz w:val="26"/>
      <w:szCs w:val="26"/>
    </w:rPr>
  </w:style>
  <w:style w:type="paragraph" w:styleId="Bibliography">
    <w:name w:val="Bibliography"/>
    <w:basedOn w:val="Normal"/>
    <w:next w:val="Normal"/>
    <w:uiPriority w:val="37"/>
    <w:unhideWhenUsed/>
    <w:rsid w:val="00486261"/>
    <w:pPr>
      <w:tabs>
        <w:tab w:val="left" w:pos="384"/>
      </w:tabs>
      <w:spacing w:after="0" w:line="240" w:lineRule="auto"/>
      <w:ind w:left="384" w:hanging="384"/>
    </w:pPr>
  </w:style>
  <w:style w:type="paragraph" w:styleId="TOC2">
    <w:name w:val="toc 2"/>
    <w:basedOn w:val="Normal"/>
    <w:next w:val="Normal"/>
    <w:autoRedefine/>
    <w:uiPriority w:val="39"/>
    <w:unhideWhenUsed/>
    <w:rsid w:val="00AD5D9B"/>
    <w:pPr>
      <w:spacing w:before="240" w:after="0"/>
      <w:jc w:val="left"/>
    </w:pPr>
    <w:rPr>
      <w:b/>
      <w:bCs/>
      <w:sz w:val="20"/>
      <w:szCs w:val="20"/>
    </w:rPr>
  </w:style>
  <w:style w:type="character" w:customStyle="1" w:styleId="Heading3Char">
    <w:name w:val="Heading 3 Char"/>
    <w:basedOn w:val="DefaultParagraphFont"/>
    <w:link w:val="Heading3"/>
    <w:uiPriority w:val="9"/>
    <w:rsid w:val="00F433B4"/>
    <w:rPr>
      <w:rFonts w:asciiTheme="majorHAnsi" w:eastAsiaTheme="majorEastAsia" w:hAnsiTheme="majorHAnsi" w:cstheme="majorBidi"/>
      <w:color w:val="294E1C" w:themeColor="accent1" w:themeShade="7F"/>
      <w:sz w:val="24"/>
      <w:szCs w:val="24"/>
    </w:rPr>
  </w:style>
  <w:style w:type="character" w:customStyle="1" w:styleId="Heading4Char">
    <w:name w:val="Heading 4 Char"/>
    <w:basedOn w:val="DefaultParagraphFont"/>
    <w:link w:val="Heading4"/>
    <w:uiPriority w:val="9"/>
    <w:rsid w:val="00F433B4"/>
    <w:rPr>
      <w:rFonts w:asciiTheme="majorHAnsi" w:eastAsiaTheme="majorEastAsia" w:hAnsiTheme="majorHAnsi" w:cstheme="majorBidi"/>
      <w:i/>
      <w:iCs/>
      <w:color w:val="3E762A" w:themeColor="accent1" w:themeShade="BF"/>
    </w:rPr>
  </w:style>
  <w:style w:type="character" w:customStyle="1" w:styleId="Heading5Char">
    <w:name w:val="Heading 5 Char"/>
    <w:basedOn w:val="DefaultParagraphFont"/>
    <w:link w:val="Heading5"/>
    <w:uiPriority w:val="9"/>
    <w:rsid w:val="00F433B4"/>
    <w:rPr>
      <w:rFonts w:asciiTheme="majorHAnsi" w:eastAsiaTheme="majorEastAsia" w:hAnsiTheme="majorHAnsi" w:cstheme="majorBidi"/>
      <w:color w:val="3E762A" w:themeColor="accent1" w:themeShade="BF"/>
    </w:rPr>
  </w:style>
  <w:style w:type="character" w:customStyle="1" w:styleId="Heading6Char">
    <w:name w:val="Heading 6 Char"/>
    <w:basedOn w:val="DefaultParagraphFont"/>
    <w:link w:val="Heading6"/>
    <w:uiPriority w:val="9"/>
    <w:semiHidden/>
    <w:rsid w:val="00F433B4"/>
    <w:rPr>
      <w:rFonts w:asciiTheme="majorHAnsi" w:eastAsiaTheme="majorEastAsia" w:hAnsiTheme="majorHAnsi" w:cstheme="majorBidi"/>
      <w:color w:val="294E1C" w:themeColor="accent1" w:themeShade="7F"/>
    </w:rPr>
  </w:style>
  <w:style w:type="character" w:customStyle="1" w:styleId="Heading7Char">
    <w:name w:val="Heading 7 Char"/>
    <w:basedOn w:val="DefaultParagraphFont"/>
    <w:link w:val="Heading7"/>
    <w:uiPriority w:val="9"/>
    <w:semiHidden/>
    <w:rsid w:val="00F433B4"/>
    <w:rPr>
      <w:rFonts w:asciiTheme="majorHAnsi" w:eastAsiaTheme="majorEastAsia" w:hAnsiTheme="majorHAnsi" w:cstheme="majorBidi"/>
      <w:i/>
      <w:iCs/>
      <w:color w:val="294E1C" w:themeColor="accent1" w:themeShade="7F"/>
    </w:rPr>
  </w:style>
  <w:style w:type="character" w:customStyle="1" w:styleId="Heading8Char">
    <w:name w:val="Heading 8 Char"/>
    <w:basedOn w:val="DefaultParagraphFont"/>
    <w:link w:val="Heading8"/>
    <w:uiPriority w:val="9"/>
    <w:semiHidden/>
    <w:rsid w:val="00F433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433B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9524C"/>
    <w:pPr>
      <w:spacing w:after="200" w:line="240" w:lineRule="auto"/>
    </w:pPr>
    <w:rPr>
      <w:i/>
      <w:iCs/>
      <w:color w:val="455F51" w:themeColor="text2"/>
      <w:sz w:val="18"/>
      <w:szCs w:val="18"/>
    </w:rPr>
  </w:style>
  <w:style w:type="paragraph" w:styleId="TableofFigures">
    <w:name w:val="table of figures"/>
    <w:basedOn w:val="Normal"/>
    <w:next w:val="Normal"/>
    <w:uiPriority w:val="99"/>
    <w:unhideWhenUsed/>
    <w:rsid w:val="00F9524C"/>
    <w:pPr>
      <w:spacing w:after="0"/>
      <w:ind w:left="480" w:hanging="480"/>
      <w:jc w:val="left"/>
    </w:pPr>
    <w:rPr>
      <w:caps/>
      <w:sz w:val="20"/>
      <w:szCs w:val="20"/>
    </w:rPr>
  </w:style>
  <w:style w:type="paragraph" w:styleId="ListParagraph">
    <w:name w:val="List Paragraph"/>
    <w:basedOn w:val="Normal"/>
    <w:uiPriority w:val="34"/>
    <w:qFormat/>
    <w:rsid w:val="00EF0396"/>
    <w:pPr>
      <w:ind w:left="720"/>
      <w:contextualSpacing/>
    </w:pPr>
  </w:style>
  <w:style w:type="character" w:styleId="LineNumber">
    <w:name w:val="line number"/>
    <w:basedOn w:val="DefaultParagraphFont"/>
    <w:uiPriority w:val="99"/>
    <w:semiHidden/>
    <w:unhideWhenUsed/>
    <w:rsid w:val="008026A1"/>
  </w:style>
  <w:style w:type="paragraph" w:styleId="TOC3">
    <w:name w:val="toc 3"/>
    <w:basedOn w:val="Normal"/>
    <w:next w:val="Normal"/>
    <w:autoRedefine/>
    <w:uiPriority w:val="39"/>
    <w:unhideWhenUsed/>
    <w:rsid w:val="0049756F"/>
    <w:pPr>
      <w:spacing w:after="0"/>
      <w:ind w:left="240"/>
      <w:jc w:val="left"/>
    </w:pPr>
    <w:rPr>
      <w:sz w:val="20"/>
      <w:szCs w:val="20"/>
    </w:rPr>
  </w:style>
  <w:style w:type="paragraph" w:styleId="Revision">
    <w:name w:val="Revision"/>
    <w:hidden/>
    <w:uiPriority w:val="99"/>
    <w:semiHidden/>
    <w:rsid w:val="0049756F"/>
    <w:pPr>
      <w:spacing w:after="0" w:line="240" w:lineRule="auto"/>
    </w:pPr>
    <w:rPr>
      <w:sz w:val="24"/>
      <w:szCs w:val="24"/>
    </w:rPr>
  </w:style>
  <w:style w:type="paragraph" w:styleId="BalloonText">
    <w:name w:val="Balloon Text"/>
    <w:basedOn w:val="Normal"/>
    <w:link w:val="BalloonTextChar"/>
    <w:uiPriority w:val="99"/>
    <w:semiHidden/>
    <w:unhideWhenUsed/>
    <w:rsid w:val="004975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56F"/>
    <w:rPr>
      <w:rFonts w:ascii="Segoe UI" w:hAnsi="Segoe UI" w:cs="Segoe UI"/>
      <w:sz w:val="18"/>
      <w:szCs w:val="18"/>
    </w:rPr>
  </w:style>
  <w:style w:type="paragraph" w:styleId="TOC4">
    <w:name w:val="toc 4"/>
    <w:basedOn w:val="Normal"/>
    <w:next w:val="Normal"/>
    <w:autoRedefine/>
    <w:uiPriority w:val="39"/>
    <w:unhideWhenUsed/>
    <w:rsid w:val="0084075A"/>
    <w:pPr>
      <w:spacing w:after="0"/>
      <w:ind w:left="480"/>
      <w:jc w:val="left"/>
    </w:pPr>
    <w:rPr>
      <w:sz w:val="20"/>
      <w:szCs w:val="20"/>
    </w:rPr>
  </w:style>
  <w:style w:type="paragraph" w:styleId="TOC5">
    <w:name w:val="toc 5"/>
    <w:basedOn w:val="Normal"/>
    <w:next w:val="Normal"/>
    <w:autoRedefine/>
    <w:uiPriority w:val="39"/>
    <w:unhideWhenUsed/>
    <w:rsid w:val="0084075A"/>
    <w:pPr>
      <w:spacing w:after="0"/>
      <w:ind w:left="720"/>
      <w:jc w:val="left"/>
    </w:pPr>
    <w:rPr>
      <w:sz w:val="20"/>
      <w:szCs w:val="20"/>
    </w:rPr>
  </w:style>
  <w:style w:type="paragraph" w:styleId="TOC6">
    <w:name w:val="toc 6"/>
    <w:basedOn w:val="Normal"/>
    <w:next w:val="Normal"/>
    <w:autoRedefine/>
    <w:uiPriority w:val="39"/>
    <w:unhideWhenUsed/>
    <w:rsid w:val="0084075A"/>
    <w:pPr>
      <w:spacing w:after="0"/>
      <w:ind w:left="960"/>
      <w:jc w:val="left"/>
    </w:pPr>
    <w:rPr>
      <w:sz w:val="20"/>
      <w:szCs w:val="20"/>
    </w:rPr>
  </w:style>
  <w:style w:type="paragraph" w:styleId="TOC7">
    <w:name w:val="toc 7"/>
    <w:basedOn w:val="Normal"/>
    <w:next w:val="Normal"/>
    <w:autoRedefine/>
    <w:uiPriority w:val="39"/>
    <w:unhideWhenUsed/>
    <w:rsid w:val="0084075A"/>
    <w:pPr>
      <w:spacing w:after="0"/>
      <w:ind w:left="1200"/>
      <w:jc w:val="left"/>
    </w:pPr>
    <w:rPr>
      <w:sz w:val="20"/>
      <w:szCs w:val="20"/>
    </w:rPr>
  </w:style>
  <w:style w:type="paragraph" w:styleId="TOC8">
    <w:name w:val="toc 8"/>
    <w:basedOn w:val="Normal"/>
    <w:next w:val="Normal"/>
    <w:autoRedefine/>
    <w:uiPriority w:val="39"/>
    <w:unhideWhenUsed/>
    <w:rsid w:val="0084075A"/>
    <w:pPr>
      <w:spacing w:after="0"/>
      <w:ind w:left="1440"/>
      <w:jc w:val="left"/>
    </w:pPr>
    <w:rPr>
      <w:sz w:val="20"/>
      <w:szCs w:val="20"/>
    </w:rPr>
  </w:style>
  <w:style w:type="paragraph" w:styleId="TOC9">
    <w:name w:val="toc 9"/>
    <w:basedOn w:val="Normal"/>
    <w:next w:val="Normal"/>
    <w:autoRedefine/>
    <w:uiPriority w:val="39"/>
    <w:unhideWhenUsed/>
    <w:rsid w:val="0084075A"/>
    <w:pPr>
      <w:spacing w:after="0"/>
      <w:ind w:left="1680"/>
      <w:jc w:val="left"/>
    </w:pPr>
    <w:rPr>
      <w:sz w:val="20"/>
      <w:szCs w:val="20"/>
    </w:rPr>
  </w:style>
  <w:style w:type="character" w:customStyle="1" w:styleId="description">
    <w:name w:val="description"/>
    <w:basedOn w:val="DefaultParagraphFont"/>
    <w:rsid w:val="00544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6487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1.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5" Type="http://schemas.openxmlformats.org/officeDocument/2006/relationships/numbering" Target="numbering.xml"/><Relationship Id="rId15" Type="http://schemas.microsoft.com/office/2007/relationships/diagramDrawing" Target="diagrams/drawing1.xm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endnotes" Target="endnotes.xml"/><Relationship Id="rId19" Type="http://schemas.openxmlformats.org/officeDocument/2006/relationships/diagramColors" Target="diagrams/colors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microsoft.com/office/2007/relationships/diagramDrawing" Target="diagrams/drawing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0C765B-FA47-4AFB-8EE3-94F3EA4BA15B}"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s-CO"/>
        </a:p>
      </dgm:t>
    </dgm:pt>
    <dgm:pt modelId="{CDAD3A5E-114B-4F3E-9CBD-C1013A7D3721}">
      <dgm:prSet phldrT="[Texto]"/>
      <dgm:spPr>
        <a:xfrm>
          <a:off x="255048" y="2378"/>
          <a:ext cx="3570679" cy="236160"/>
        </a:xfrm>
        <a:solidFill>
          <a:srgbClr val="FFC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Introducción</a:t>
          </a:r>
          <a:endParaRPr lang="es-CO"/>
        </a:p>
      </dgm:t>
    </dgm:pt>
    <dgm:pt modelId="{B1AFEF28-4C50-4C26-9860-A681C7C1231F}" type="parTrans" cxnId="{8678B722-54FB-47C4-A0A8-E5CED9E4133C}">
      <dgm:prSet/>
      <dgm:spPr/>
      <dgm:t>
        <a:bodyPr/>
        <a:lstStyle/>
        <a:p>
          <a:endParaRPr lang="es-CO"/>
        </a:p>
      </dgm:t>
    </dgm:pt>
    <dgm:pt modelId="{8EC8C86E-1391-4DD9-956D-6E626348991A}" type="sibTrans" cxnId="{8678B722-54FB-47C4-A0A8-E5CED9E4133C}">
      <dgm:prSet/>
      <dgm:spPr/>
      <dgm:t>
        <a:bodyPr/>
        <a:lstStyle/>
        <a:p>
          <a:endParaRPr lang="es-CO"/>
        </a:p>
      </dgm:t>
    </dgm:pt>
    <dgm:pt modelId="{74EBFE46-E312-4130-824F-F7F60E40DA68}">
      <dgm:prSet phldrT="[Texto]"/>
      <dgm:spPr>
        <a:xfrm>
          <a:off x="0" y="120458"/>
          <a:ext cx="5100970" cy="541800"/>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s-CO" b="0">
              <a:solidFill>
                <a:sysClr val="windowText" lastClr="000000">
                  <a:hueOff val="0"/>
                  <a:satOff val="0"/>
                  <a:lumOff val="0"/>
                  <a:alphaOff val="0"/>
                </a:sysClr>
              </a:solidFill>
              <a:latin typeface="Cambria" panose="02040503050406030204" pitchFamily="18" charset="0"/>
              <a:ea typeface="+mn-ea"/>
              <a:cs typeface="+mn-cs"/>
            </a:rPr>
            <a:t>Esta sección describe la estructura del documento y la audiencia esperada.</a:t>
          </a:r>
        </a:p>
      </dgm:t>
    </dgm:pt>
    <dgm:pt modelId="{C54C3A9B-24F8-4CB2-A5BB-BCA62F268A11}" type="parTrans" cxnId="{9A6DE791-A706-4510-9779-5D44D38DB299}">
      <dgm:prSet/>
      <dgm:spPr/>
      <dgm:t>
        <a:bodyPr/>
        <a:lstStyle/>
        <a:p>
          <a:endParaRPr lang="es-CO"/>
        </a:p>
      </dgm:t>
    </dgm:pt>
    <dgm:pt modelId="{989B2728-D60F-436D-8FB7-961C62A554D7}" type="sibTrans" cxnId="{9A6DE791-A706-4510-9779-5D44D38DB299}">
      <dgm:prSet/>
      <dgm:spPr/>
      <dgm:t>
        <a:bodyPr/>
        <a:lstStyle/>
        <a:p>
          <a:endParaRPr lang="es-CO"/>
        </a:p>
      </dgm:t>
    </dgm:pt>
    <dgm:pt modelId="{8E053245-CDC0-43C8-A9D2-5975F6F6E7B8}">
      <dgm:prSet phldrT="[Texto]"/>
      <dgm:spPr>
        <a:xfrm>
          <a:off x="255048" y="705459"/>
          <a:ext cx="3570679" cy="236160"/>
        </a:xfrm>
        <a:solidFill>
          <a:srgbClr val="FFC000">
            <a:hueOff val="2598923"/>
            <a:satOff val="-11992"/>
            <a:lumOff val="441"/>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Arquitectura</a:t>
          </a:r>
        </a:p>
      </dgm:t>
    </dgm:pt>
    <dgm:pt modelId="{F8495FD0-D847-433B-8F24-FEC02E55C32A}" type="parTrans" cxnId="{536C470E-3E24-470C-8943-C4C639BA111B}">
      <dgm:prSet/>
      <dgm:spPr/>
      <dgm:t>
        <a:bodyPr/>
        <a:lstStyle/>
        <a:p>
          <a:endParaRPr lang="es-CO"/>
        </a:p>
      </dgm:t>
    </dgm:pt>
    <dgm:pt modelId="{101C6A37-256A-4C38-91AA-FB60CA8CC61B}" type="sibTrans" cxnId="{536C470E-3E24-470C-8943-C4C639BA111B}">
      <dgm:prSet/>
      <dgm:spPr/>
      <dgm:t>
        <a:bodyPr/>
        <a:lstStyle/>
        <a:p>
          <a:endParaRPr lang="es-CO"/>
        </a:p>
      </dgm:t>
    </dgm:pt>
    <dgm:pt modelId="{2C3CE581-B6D4-4CB9-AF20-9DD6A7F58E0A}">
      <dgm:prSet phldrT="[Texto]"/>
      <dgm:spPr>
        <a:xfrm>
          <a:off x="0" y="823539"/>
          <a:ext cx="5100970" cy="982799"/>
        </a:xfrm>
        <a:solidFill>
          <a:sysClr val="window" lastClr="FFFFFF">
            <a:alpha val="90000"/>
            <a:hueOff val="0"/>
            <a:satOff val="0"/>
            <a:lumOff val="0"/>
            <a:alphaOff val="0"/>
          </a:sysClr>
        </a:solidFill>
        <a:ln w="12700" cap="flat" cmpd="sng" algn="ctr">
          <a:solidFill>
            <a:srgbClr val="FFC000">
              <a:hueOff val="2598923"/>
              <a:satOff val="-11992"/>
              <a:lumOff val="441"/>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be la arquitectura del sistema (estructura y comportamiento). Además de esto encontrará la vista lógica, física y  de procesos.</a:t>
          </a:r>
        </a:p>
      </dgm:t>
    </dgm:pt>
    <dgm:pt modelId="{72FB3821-C05E-421C-B65F-F0DEDBE6ADD5}" type="parTrans" cxnId="{03BED3ED-5F35-4CD3-A1D9-A637B22C3EA8}">
      <dgm:prSet/>
      <dgm:spPr/>
      <dgm:t>
        <a:bodyPr/>
        <a:lstStyle/>
        <a:p>
          <a:endParaRPr lang="es-CO"/>
        </a:p>
      </dgm:t>
    </dgm:pt>
    <dgm:pt modelId="{7C627941-CFD6-4870-B778-25AB1F72D89C}" type="sibTrans" cxnId="{03BED3ED-5F35-4CD3-A1D9-A637B22C3EA8}">
      <dgm:prSet/>
      <dgm:spPr/>
      <dgm:t>
        <a:bodyPr/>
        <a:lstStyle/>
        <a:p>
          <a:endParaRPr lang="es-CO"/>
        </a:p>
      </dgm:t>
    </dgm:pt>
    <dgm:pt modelId="{89B10EE8-31B1-4B6D-B1B5-963386D5FD20}">
      <dgm:prSet phldrT="[Texto]"/>
      <dgm:spPr>
        <a:xfrm>
          <a:off x="0" y="1967619"/>
          <a:ext cx="5100970" cy="856800"/>
        </a:xfrm>
        <a:solidFill>
          <a:sysClr val="window" lastClr="FFFFFF">
            <a:alpha val="90000"/>
            <a:hueOff val="0"/>
            <a:satOff val="0"/>
            <a:lumOff val="0"/>
            <a:alphaOff val="0"/>
          </a:sysClr>
        </a:solidFill>
        <a:ln w="12700" cap="flat" cmpd="sng" algn="ctr">
          <a:solidFill>
            <a:srgbClr val="FFC000">
              <a:hueOff val="5197846"/>
              <a:satOff val="-23984"/>
              <a:lumOff val="883"/>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pcion de los detalles más relevantes del diseño del sistema (estructura, comportamiento, persistencia e interfaz de usuario del sistema).</a:t>
          </a:r>
        </a:p>
      </dgm:t>
    </dgm:pt>
    <dgm:pt modelId="{3180C433-B823-4EE8-9C7B-E018CEA8C713}" type="parTrans" cxnId="{4CA870E9-5D62-4694-AFDA-F56F92EE8AAB}">
      <dgm:prSet/>
      <dgm:spPr/>
      <dgm:t>
        <a:bodyPr/>
        <a:lstStyle/>
        <a:p>
          <a:endParaRPr lang="es-CO"/>
        </a:p>
      </dgm:t>
    </dgm:pt>
    <dgm:pt modelId="{0D226ECE-656E-47D6-B920-A35742C192A1}" type="sibTrans" cxnId="{4CA870E9-5D62-4694-AFDA-F56F92EE8AAB}">
      <dgm:prSet/>
      <dgm:spPr/>
      <dgm:t>
        <a:bodyPr/>
        <a:lstStyle/>
        <a:p>
          <a:endParaRPr lang="es-CO"/>
        </a:p>
      </dgm:t>
    </dgm:pt>
    <dgm:pt modelId="{F56D10AB-9622-4F58-9BE4-70D4418A1FDA}">
      <dgm:prSet phldrT="[Texto]"/>
      <dgm:spPr>
        <a:xfrm>
          <a:off x="255048" y="2867618"/>
          <a:ext cx="3570679" cy="236160"/>
        </a:xfrm>
        <a:solidFill>
          <a:srgbClr val="FFC000">
            <a:hueOff val="7796769"/>
            <a:satOff val="-35976"/>
            <a:lumOff val="1324"/>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Prototipo</a:t>
          </a:r>
        </a:p>
      </dgm:t>
    </dgm:pt>
    <dgm:pt modelId="{66E6AD18-8109-43E3-8C34-9EF5400EE247}" type="parTrans" cxnId="{91C59361-ED30-4DC9-85B8-A5668C320ECB}">
      <dgm:prSet/>
      <dgm:spPr/>
      <dgm:t>
        <a:bodyPr/>
        <a:lstStyle/>
        <a:p>
          <a:endParaRPr lang="es-CO"/>
        </a:p>
      </dgm:t>
    </dgm:pt>
    <dgm:pt modelId="{AA09CF75-F8C3-499E-83AB-DA1D882B57E7}" type="sibTrans" cxnId="{91C59361-ED30-4DC9-85B8-A5668C320ECB}">
      <dgm:prSet/>
      <dgm:spPr/>
      <dgm:t>
        <a:bodyPr/>
        <a:lstStyle/>
        <a:p>
          <a:endParaRPr lang="es-CO"/>
        </a:p>
      </dgm:t>
    </dgm:pt>
    <dgm:pt modelId="{855D297C-C1C6-4771-AA55-5A00973EE080}">
      <dgm:prSet phldrT="[Texto]"/>
      <dgm:spPr>
        <a:xfrm>
          <a:off x="0" y="2985699"/>
          <a:ext cx="5100970" cy="693000"/>
        </a:xfrm>
        <a:solidFill>
          <a:sysClr val="window" lastClr="FFFFFF">
            <a:alpha val="90000"/>
            <a:hueOff val="0"/>
            <a:satOff val="0"/>
            <a:lumOff val="0"/>
            <a:alphaOff val="0"/>
          </a:sysClr>
        </a:solidFill>
        <a:ln w="12700" cap="flat" cmpd="sng" algn="ctr">
          <a:solidFill>
            <a:srgbClr val="FFC000">
              <a:hueOff val="7796769"/>
              <a:satOff val="-35976"/>
              <a:lumOff val="1324"/>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pción del prototipo, en donde se hablará acerca de la relación diseño y codigo, documentación del código, reporte del plan de pruebas y los manuales de instalación y de usuario.</a:t>
          </a:r>
        </a:p>
      </dgm:t>
    </dgm:pt>
    <dgm:pt modelId="{A6C6F5BE-E81A-4BFB-9A43-BC305D10F020}" type="parTrans" cxnId="{914D050D-71E5-436C-84BD-3ECEE75CFCE3}">
      <dgm:prSet/>
      <dgm:spPr/>
      <dgm:t>
        <a:bodyPr/>
        <a:lstStyle/>
        <a:p>
          <a:endParaRPr lang="es-CO"/>
        </a:p>
      </dgm:t>
    </dgm:pt>
    <dgm:pt modelId="{0DE42298-1864-42A5-91F4-6E94C1B59A80}" type="sibTrans" cxnId="{914D050D-71E5-436C-84BD-3ECEE75CFCE3}">
      <dgm:prSet/>
      <dgm:spPr/>
      <dgm:t>
        <a:bodyPr/>
        <a:lstStyle/>
        <a:p>
          <a:endParaRPr lang="es-CO"/>
        </a:p>
      </dgm:t>
    </dgm:pt>
    <dgm:pt modelId="{6E63344F-6163-4CD1-9F11-3F20A7402861}">
      <dgm:prSet phldrT="[Texto]"/>
      <dgm:spPr>
        <a:xfrm>
          <a:off x="255048" y="3721899"/>
          <a:ext cx="3570679" cy="236160"/>
        </a:xfrm>
        <a:solidFill>
          <a:srgbClr val="FFC000">
            <a:hueOff val="10395692"/>
            <a:satOff val="-47968"/>
            <a:lumOff val="1765"/>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Anexos</a:t>
          </a:r>
        </a:p>
      </dgm:t>
    </dgm:pt>
    <dgm:pt modelId="{94299F36-79B4-46F6-983C-EE8F3EF1FC5F}" type="parTrans" cxnId="{767561BB-CAFF-46D2-B6D4-BED65A032FFE}">
      <dgm:prSet/>
      <dgm:spPr/>
      <dgm:t>
        <a:bodyPr/>
        <a:lstStyle/>
        <a:p>
          <a:endParaRPr lang="es-CO"/>
        </a:p>
      </dgm:t>
    </dgm:pt>
    <dgm:pt modelId="{88B105D8-EA61-4B3F-9F56-CBFD90380CEB}" type="sibTrans" cxnId="{767561BB-CAFF-46D2-B6D4-BED65A032FFE}">
      <dgm:prSet/>
      <dgm:spPr/>
      <dgm:t>
        <a:bodyPr/>
        <a:lstStyle/>
        <a:p>
          <a:endParaRPr lang="es-CO"/>
        </a:p>
      </dgm:t>
    </dgm:pt>
    <dgm:pt modelId="{2984D602-2EBF-424F-B1A6-BADE784E3CAD}">
      <dgm:prSet phldrT="[Texto]"/>
      <dgm:spPr>
        <a:xfrm>
          <a:off x="0" y="3832359"/>
          <a:ext cx="5100970" cy="541800"/>
        </a:xfrm>
        <a:solidFill>
          <a:sysClr val="window" lastClr="FFFFFF">
            <a:alpha val="90000"/>
            <a:hueOff val="0"/>
            <a:satOff val="0"/>
            <a:lumOff val="0"/>
            <a:alphaOff val="0"/>
          </a:sysClr>
        </a:solidFill>
        <a:ln w="12700" cap="flat" cmpd="sng" algn="ctr">
          <a:solidFill>
            <a:srgbClr val="FFC000">
              <a:hueOff val="10395692"/>
              <a:satOff val="-47968"/>
              <a:lumOff val="1765"/>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Incluye documentos adicionales que son citados en este documento</a:t>
          </a:r>
        </a:p>
      </dgm:t>
    </dgm:pt>
    <dgm:pt modelId="{5C930F7E-69D0-4FC5-BF9E-2D3FD9A8AAFF}" type="parTrans" cxnId="{725B6439-D8F9-4407-8AD8-15867B8F7B0E}">
      <dgm:prSet/>
      <dgm:spPr/>
      <dgm:t>
        <a:bodyPr/>
        <a:lstStyle/>
        <a:p>
          <a:endParaRPr lang="es-CO"/>
        </a:p>
      </dgm:t>
    </dgm:pt>
    <dgm:pt modelId="{0457204F-7170-4FC9-BFF5-BBF825C05F14}" type="sibTrans" cxnId="{725B6439-D8F9-4407-8AD8-15867B8F7B0E}">
      <dgm:prSet/>
      <dgm:spPr/>
      <dgm:t>
        <a:bodyPr/>
        <a:lstStyle/>
        <a:p>
          <a:endParaRPr lang="es-CO"/>
        </a:p>
      </dgm:t>
    </dgm:pt>
    <dgm:pt modelId="{F1421219-17AF-4DFC-B858-0FA5E298E78F}">
      <dgm:prSet phldrT="[Texto]"/>
      <dgm:spPr>
        <a:xfrm>
          <a:off x="255048" y="1849539"/>
          <a:ext cx="3570679" cy="236160"/>
        </a:xfrm>
        <a:solidFill>
          <a:srgbClr val="FFC000">
            <a:hueOff val="5197846"/>
            <a:satOff val="-23984"/>
            <a:lumOff val="883"/>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Diseño detallado</a:t>
          </a:r>
        </a:p>
      </dgm:t>
    </dgm:pt>
    <dgm:pt modelId="{4D73BA24-1576-428C-91ED-55F1A82BF3B6}" type="sibTrans" cxnId="{9730551B-4F44-4EF4-BE52-D705963929D6}">
      <dgm:prSet/>
      <dgm:spPr/>
      <dgm:t>
        <a:bodyPr/>
        <a:lstStyle/>
        <a:p>
          <a:endParaRPr lang="es-CO"/>
        </a:p>
      </dgm:t>
    </dgm:pt>
    <dgm:pt modelId="{09D1B6ED-91CA-4F1C-A962-5F422410C32D}" type="parTrans" cxnId="{9730551B-4F44-4EF4-BE52-D705963929D6}">
      <dgm:prSet/>
      <dgm:spPr/>
      <dgm:t>
        <a:bodyPr/>
        <a:lstStyle/>
        <a:p>
          <a:endParaRPr lang="es-CO"/>
        </a:p>
      </dgm:t>
    </dgm:pt>
    <dgm:pt modelId="{AACEFBB2-FE05-4FD3-AADC-809F22CFF17E}" type="pres">
      <dgm:prSet presAssocID="{560C765B-FA47-4AFB-8EE3-94F3EA4BA15B}" presName="outerComposite" presStyleCnt="0">
        <dgm:presLayoutVars>
          <dgm:chMax val="5"/>
          <dgm:dir/>
          <dgm:resizeHandles val="exact"/>
        </dgm:presLayoutVars>
      </dgm:prSet>
      <dgm:spPr/>
      <dgm:t>
        <a:bodyPr/>
        <a:lstStyle/>
        <a:p>
          <a:endParaRPr lang="en-US"/>
        </a:p>
      </dgm:t>
    </dgm:pt>
    <dgm:pt modelId="{C1979FB5-BAAE-4F7A-B3DF-ADB4AB49DC48}" type="pres">
      <dgm:prSet presAssocID="{560C765B-FA47-4AFB-8EE3-94F3EA4BA15B}" presName="dummyMaxCanvas" presStyleCnt="0">
        <dgm:presLayoutVars/>
      </dgm:prSet>
      <dgm:spPr/>
    </dgm:pt>
    <dgm:pt modelId="{E3316A47-6A8E-4739-9249-EAB9BF3DD4E7}" type="pres">
      <dgm:prSet presAssocID="{560C765B-FA47-4AFB-8EE3-94F3EA4BA15B}" presName="FiveNodes_1" presStyleLbl="node1" presStyleIdx="0" presStyleCnt="5">
        <dgm:presLayoutVars>
          <dgm:bulletEnabled val="1"/>
        </dgm:presLayoutVars>
      </dgm:prSet>
      <dgm:spPr/>
      <dgm:t>
        <a:bodyPr/>
        <a:lstStyle/>
        <a:p>
          <a:endParaRPr lang="en-US"/>
        </a:p>
      </dgm:t>
    </dgm:pt>
    <dgm:pt modelId="{3B755D68-A4AD-4AD9-95F8-A8419DC413FB}" type="pres">
      <dgm:prSet presAssocID="{560C765B-FA47-4AFB-8EE3-94F3EA4BA15B}" presName="FiveNodes_2" presStyleLbl="node1" presStyleIdx="1" presStyleCnt="5">
        <dgm:presLayoutVars>
          <dgm:bulletEnabled val="1"/>
        </dgm:presLayoutVars>
      </dgm:prSet>
      <dgm:spPr/>
      <dgm:t>
        <a:bodyPr/>
        <a:lstStyle/>
        <a:p>
          <a:endParaRPr lang="en-US"/>
        </a:p>
      </dgm:t>
    </dgm:pt>
    <dgm:pt modelId="{2328D9C9-4076-4DD8-84D0-CEA2D579D662}" type="pres">
      <dgm:prSet presAssocID="{560C765B-FA47-4AFB-8EE3-94F3EA4BA15B}" presName="FiveNodes_3" presStyleLbl="node1" presStyleIdx="2" presStyleCnt="5">
        <dgm:presLayoutVars>
          <dgm:bulletEnabled val="1"/>
        </dgm:presLayoutVars>
      </dgm:prSet>
      <dgm:spPr/>
      <dgm:t>
        <a:bodyPr/>
        <a:lstStyle/>
        <a:p>
          <a:endParaRPr lang="en-US"/>
        </a:p>
      </dgm:t>
    </dgm:pt>
    <dgm:pt modelId="{45E54274-CE6B-4AC6-B068-20F1D63C705C}" type="pres">
      <dgm:prSet presAssocID="{560C765B-FA47-4AFB-8EE3-94F3EA4BA15B}" presName="FiveNodes_4" presStyleLbl="node1" presStyleIdx="3" presStyleCnt="5">
        <dgm:presLayoutVars>
          <dgm:bulletEnabled val="1"/>
        </dgm:presLayoutVars>
      </dgm:prSet>
      <dgm:spPr/>
      <dgm:t>
        <a:bodyPr/>
        <a:lstStyle/>
        <a:p>
          <a:endParaRPr lang="en-US"/>
        </a:p>
      </dgm:t>
    </dgm:pt>
    <dgm:pt modelId="{CF990824-C131-4F84-9E43-193DD550BF28}" type="pres">
      <dgm:prSet presAssocID="{560C765B-FA47-4AFB-8EE3-94F3EA4BA15B}" presName="FiveNodes_5" presStyleLbl="node1" presStyleIdx="4" presStyleCnt="5">
        <dgm:presLayoutVars>
          <dgm:bulletEnabled val="1"/>
        </dgm:presLayoutVars>
      </dgm:prSet>
      <dgm:spPr/>
      <dgm:t>
        <a:bodyPr/>
        <a:lstStyle/>
        <a:p>
          <a:endParaRPr lang="en-US"/>
        </a:p>
      </dgm:t>
    </dgm:pt>
    <dgm:pt modelId="{AC2C5BB6-7812-4B6A-BF0F-600DCD110509}" type="pres">
      <dgm:prSet presAssocID="{560C765B-FA47-4AFB-8EE3-94F3EA4BA15B}" presName="FiveConn_1-2" presStyleLbl="fgAccFollowNode1" presStyleIdx="0" presStyleCnt="4">
        <dgm:presLayoutVars>
          <dgm:bulletEnabled val="1"/>
        </dgm:presLayoutVars>
      </dgm:prSet>
      <dgm:spPr/>
      <dgm:t>
        <a:bodyPr/>
        <a:lstStyle/>
        <a:p>
          <a:endParaRPr lang="en-US"/>
        </a:p>
      </dgm:t>
    </dgm:pt>
    <dgm:pt modelId="{E3A0B368-D3D6-4C23-A857-C9AB37152C0B}" type="pres">
      <dgm:prSet presAssocID="{560C765B-FA47-4AFB-8EE3-94F3EA4BA15B}" presName="FiveConn_2-3" presStyleLbl="fgAccFollowNode1" presStyleIdx="1" presStyleCnt="4">
        <dgm:presLayoutVars>
          <dgm:bulletEnabled val="1"/>
        </dgm:presLayoutVars>
      </dgm:prSet>
      <dgm:spPr/>
      <dgm:t>
        <a:bodyPr/>
        <a:lstStyle/>
        <a:p>
          <a:endParaRPr lang="en-US"/>
        </a:p>
      </dgm:t>
    </dgm:pt>
    <dgm:pt modelId="{3B0BB614-230F-4489-B80E-E557552644E3}" type="pres">
      <dgm:prSet presAssocID="{560C765B-FA47-4AFB-8EE3-94F3EA4BA15B}" presName="FiveConn_3-4" presStyleLbl="fgAccFollowNode1" presStyleIdx="2" presStyleCnt="4">
        <dgm:presLayoutVars>
          <dgm:bulletEnabled val="1"/>
        </dgm:presLayoutVars>
      </dgm:prSet>
      <dgm:spPr/>
      <dgm:t>
        <a:bodyPr/>
        <a:lstStyle/>
        <a:p>
          <a:endParaRPr lang="en-US"/>
        </a:p>
      </dgm:t>
    </dgm:pt>
    <dgm:pt modelId="{ACAF6167-3411-4EC9-AC7A-DFDF2781F963}" type="pres">
      <dgm:prSet presAssocID="{560C765B-FA47-4AFB-8EE3-94F3EA4BA15B}" presName="FiveConn_4-5" presStyleLbl="fgAccFollowNode1" presStyleIdx="3" presStyleCnt="4">
        <dgm:presLayoutVars>
          <dgm:bulletEnabled val="1"/>
        </dgm:presLayoutVars>
      </dgm:prSet>
      <dgm:spPr/>
      <dgm:t>
        <a:bodyPr/>
        <a:lstStyle/>
        <a:p>
          <a:endParaRPr lang="en-US"/>
        </a:p>
      </dgm:t>
    </dgm:pt>
    <dgm:pt modelId="{6398EC6A-00C6-4D06-BBF8-7F0A37A69223}" type="pres">
      <dgm:prSet presAssocID="{560C765B-FA47-4AFB-8EE3-94F3EA4BA15B}" presName="FiveNodes_1_text" presStyleLbl="node1" presStyleIdx="4" presStyleCnt="5">
        <dgm:presLayoutVars>
          <dgm:bulletEnabled val="1"/>
        </dgm:presLayoutVars>
      </dgm:prSet>
      <dgm:spPr/>
      <dgm:t>
        <a:bodyPr/>
        <a:lstStyle/>
        <a:p>
          <a:endParaRPr lang="en-US"/>
        </a:p>
      </dgm:t>
    </dgm:pt>
    <dgm:pt modelId="{401A67FC-1C1B-4F55-927A-11C558EC3ACB}" type="pres">
      <dgm:prSet presAssocID="{560C765B-FA47-4AFB-8EE3-94F3EA4BA15B}" presName="FiveNodes_2_text" presStyleLbl="node1" presStyleIdx="4" presStyleCnt="5">
        <dgm:presLayoutVars>
          <dgm:bulletEnabled val="1"/>
        </dgm:presLayoutVars>
      </dgm:prSet>
      <dgm:spPr/>
      <dgm:t>
        <a:bodyPr/>
        <a:lstStyle/>
        <a:p>
          <a:endParaRPr lang="en-US"/>
        </a:p>
      </dgm:t>
    </dgm:pt>
    <dgm:pt modelId="{A1518A9A-EA0A-4046-9115-BB1C40F22454}" type="pres">
      <dgm:prSet presAssocID="{560C765B-FA47-4AFB-8EE3-94F3EA4BA15B}" presName="FiveNodes_3_text" presStyleLbl="node1" presStyleIdx="4" presStyleCnt="5">
        <dgm:presLayoutVars>
          <dgm:bulletEnabled val="1"/>
        </dgm:presLayoutVars>
      </dgm:prSet>
      <dgm:spPr/>
      <dgm:t>
        <a:bodyPr/>
        <a:lstStyle/>
        <a:p>
          <a:endParaRPr lang="en-US"/>
        </a:p>
      </dgm:t>
    </dgm:pt>
    <dgm:pt modelId="{768B91FF-FD01-44E6-AAEA-69989416B937}" type="pres">
      <dgm:prSet presAssocID="{560C765B-FA47-4AFB-8EE3-94F3EA4BA15B}" presName="FiveNodes_4_text" presStyleLbl="node1" presStyleIdx="4" presStyleCnt="5">
        <dgm:presLayoutVars>
          <dgm:bulletEnabled val="1"/>
        </dgm:presLayoutVars>
      </dgm:prSet>
      <dgm:spPr/>
      <dgm:t>
        <a:bodyPr/>
        <a:lstStyle/>
        <a:p>
          <a:endParaRPr lang="en-US"/>
        </a:p>
      </dgm:t>
    </dgm:pt>
    <dgm:pt modelId="{70D63E79-E7DD-490C-A5DB-F588AA9A2449}" type="pres">
      <dgm:prSet presAssocID="{560C765B-FA47-4AFB-8EE3-94F3EA4BA15B}" presName="FiveNodes_5_text" presStyleLbl="node1" presStyleIdx="4" presStyleCnt="5">
        <dgm:presLayoutVars>
          <dgm:bulletEnabled val="1"/>
        </dgm:presLayoutVars>
      </dgm:prSet>
      <dgm:spPr/>
      <dgm:t>
        <a:bodyPr/>
        <a:lstStyle/>
        <a:p>
          <a:endParaRPr lang="en-US"/>
        </a:p>
      </dgm:t>
    </dgm:pt>
  </dgm:ptLst>
  <dgm:cxnLst>
    <dgm:cxn modelId="{6F7FF3CA-7EAF-42D5-A166-FE7055AD3DFA}" type="presOf" srcId="{8E053245-CDC0-43C8-A9D2-5975F6F6E7B8}" destId="{401A67FC-1C1B-4F55-927A-11C558EC3ACB}" srcOrd="1" destOrd="0" presId="urn:microsoft.com/office/officeart/2005/8/layout/vProcess5"/>
    <dgm:cxn modelId="{79EDE688-0841-46EB-A7DA-2BB7759208AF}" type="presOf" srcId="{F1421219-17AF-4DFC-B858-0FA5E298E78F}" destId="{2328D9C9-4076-4DD8-84D0-CEA2D579D662}" srcOrd="0" destOrd="0" presId="urn:microsoft.com/office/officeart/2005/8/layout/vProcess5"/>
    <dgm:cxn modelId="{DF14BDFF-C7C4-4793-8E4D-2C4884B702A9}" type="presOf" srcId="{CDAD3A5E-114B-4F3E-9CBD-C1013A7D3721}" destId="{E3316A47-6A8E-4739-9249-EAB9BF3DD4E7}" srcOrd="0" destOrd="0" presId="urn:microsoft.com/office/officeart/2005/8/layout/vProcess5"/>
    <dgm:cxn modelId="{5CBA61EC-31AB-4759-B612-E81D1C80BFDC}" type="presOf" srcId="{74EBFE46-E312-4130-824F-F7F60E40DA68}" destId="{E3316A47-6A8E-4739-9249-EAB9BF3DD4E7}" srcOrd="0" destOrd="1" presId="urn:microsoft.com/office/officeart/2005/8/layout/vProcess5"/>
    <dgm:cxn modelId="{F2957CD9-4410-428B-BD98-7E067C58F0C1}" type="presOf" srcId="{F56D10AB-9622-4F58-9BE4-70D4418A1FDA}" destId="{45E54274-CE6B-4AC6-B068-20F1D63C705C}" srcOrd="0" destOrd="0" presId="urn:microsoft.com/office/officeart/2005/8/layout/vProcess5"/>
    <dgm:cxn modelId="{41A7544F-FC3C-47DF-AEC2-EEADDFB6526B}" type="presOf" srcId="{89B10EE8-31B1-4B6D-B1B5-963386D5FD20}" destId="{2328D9C9-4076-4DD8-84D0-CEA2D579D662}" srcOrd="0" destOrd="1" presId="urn:microsoft.com/office/officeart/2005/8/layout/vProcess5"/>
    <dgm:cxn modelId="{91C59361-ED30-4DC9-85B8-A5668C320ECB}" srcId="{560C765B-FA47-4AFB-8EE3-94F3EA4BA15B}" destId="{F56D10AB-9622-4F58-9BE4-70D4418A1FDA}" srcOrd="3" destOrd="0" parTransId="{66E6AD18-8109-43E3-8C34-9EF5400EE247}" sibTransId="{AA09CF75-F8C3-499E-83AB-DA1D882B57E7}"/>
    <dgm:cxn modelId="{A3B917A3-D4B7-41FD-999E-EFCE23F5546D}" type="presOf" srcId="{2C3CE581-B6D4-4CB9-AF20-9DD6A7F58E0A}" destId="{3B755D68-A4AD-4AD9-95F8-A8419DC413FB}" srcOrd="0" destOrd="1" presId="urn:microsoft.com/office/officeart/2005/8/layout/vProcess5"/>
    <dgm:cxn modelId="{082D13A2-D36E-4437-803A-4C71DF4186F5}" type="presOf" srcId="{2C3CE581-B6D4-4CB9-AF20-9DD6A7F58E0A}" destId="{401A67FC-1C1B-4F55-927A-11C558EC3ACB}" srcOrd="1" destOrd="1" presId="urn:microsoft.com/office/officeart/2005/8/layout/vProcess5"/>
    <dgm:cxn modelId="{A926325B-B1B6-4A7B-83E7-9574BB8DAF71}" type="presOf" srcId="{F56D10AB-9622-4F58-9BE4-70D4418A1FDA}" destId="{768B91FF-FD01-44E6-AAEA-69989416B937}" srcOrd="1" destOrd="0" presId="urn:microsoft.com/office/officeart/2005/8/layout/vProcess5"/>
    <dgm:cxn modelId="{9730551B-4F44-4EF4-BE52-D705963929D6}" srcId="{560C765B-FA47-4AFB-8EE3-94F3EA4BA15B}" destId="{F1421219-17AF-4DFC-B858-0FA5E298E78F}" srcOrd="2" destOrd="0" parTransId="{09D1B6ED-91CA-4F1C-A962-5F422410C32D}" sibTransId="{4D73BA24-1576-428C-91ED-55F1A82BF3B6}"/>
    <dgm:cxn modelId="{4CA870E9-5D62-4694-AFDA-F56F92EE8AAB}" srcId="{F1421219-17AF-4DFC-B858-0FA5E298E78F}" destId="{89B10EE8-31B1-4B6D-B1B5-963386D5FD20}" srcOrd="0" destOrd="0" parTransId="{3180C433-B823-4EE8-9C7B-E018CEA8C713}" sibTransId="{0D226ECE-656E-47D6-B920-A35742C192A1}"/>
    <dgm:cxn modelId="{8E145899-5114-4C0D-BDAA-37BE8B936749}" type="presOf" srcId="{2984D602-2EBF-424F-B1A6-BADE784E3CAD}" destId="{70D63E79-E7DD-490C-A5DB-F588AA9A2449}" srcOrd="1" destOrd="1" presId="urn:microsoft.com/office/officeart/2005/8/layout/vProcess5"/>
    <dgm:cxn modelId="{AE443A0E-4B97-4EF3-9281-A54A97674A01}" type="presOf" srcId="{560C765B-FA47-4AFB-8EE3-94F3EA4BA15B}" destId="{AACEFBB2-FE05-4FD3-AADC-809F22CFF17E}" srcOrd="0" destOrd="0" presId="urn:microsoft.com/office/officeart/2005/8/layout/vProcess5"/>
    <dgm:cxn modelId="{725B6439-D8F9-4407-8AD8-15867B8F7B0E}" srcId="{6E63344F-6163-4CD1-9F11-3F20A7402861}" destId="{2984D602-2EBF-424F-B1A6-BADE784E3CAD}" srcOrd="0" destOrd="0" parTransId="{5C930F7E-69D0-4FC5-BF9E-2D3FD9A8AAFF}" sibTransId="{0457204F-7170-4FC9-BFF5-BBF825C05F14}"/>
    <dgm:cxn modelId="{9A6DE791-A706-4510-9779-5D44D38DB299}" srcId="{CDAD3A5E-114B-4F3E-9CBD-C1013A7D3721}" destId="{74EBFE46-E312-4130-824F-F7F60E40DA68}" srcOrd="0" destOrd="0" parTransId="{C54C3A9B-24F8-4CB2-A5BB-BCA62F268A11}" sibTransId="{989B2728-D60F-436D-8FB7-961C62A554D7}"/>
    <dgm:cxn modelId="{F46F88DA-0322-420E-9CB1-52BBF0CCBDB6}" type="presOf" srcId="{F1421219-17AF-4DFC-B858-0FA5E298E78F}" destId="{A1518A9A-EA0A-4046-9115-BB1C40F22454}" srcOrd="1" destOrd="0" presId="urn:microsoft.com/office/officeart/2005/8/layout/vProcess5"/>
    <dgm:cxn modelId="{219333F3-F88C-4F93-9F9E-F479CA5D3AA2}" type="presOf" srcId="{89B10EE8-31B1-4B6D-B1B5-963386D5FD20}" destId="{A1518A9A-EA0A-4046-9115-BB1C40F22454}" srcOrd="1" destOrd="1" presId="urn:microsoft.com/office/officeart/2005/8/layout/vProcess5"/>
    <dgm:cxn modelId="{A8A9A367-FD75-416B-AD99-32F37BBF9FFD}" type="presOf" srcId="{4D73BA24-1576-428C-91ED-55F1A82BF3B6}" destId="{3B0BB614-230F-4489-B80E-E557552644E3}" srcOrd="0" destOrd="0" presId="urn:microsoft.com/office/officeart/2005/8/layout/vProcess5"/>
    <dgm:cxn modelId="{536C470E-3E24-470C-8943-C4C639BA111B}" srcId="{560C765B-FA47-4AFB-8EE3-94F3EA4BA15B}" destId="{8E053245-CDC0-43C8-A9D2-5975F6F6E7B8}" srcOrd="1" destOrd="0" parTransId="{F8495FD0-D847-433B-8F24-FEC02E55C32A}" sibTransId="{101C6A37-256A-4C38-91AA-FB60CA8CC61B}"/>
    <dgm:cxn modelId="{8FCEF578-9CB4-4626-A534-8AE03F50AFF4}" type="presOf" srcId="{74EBFE46-E312-4130-824F-F7F60E40DA68}" destId="{6398EC6A-00C6-4D06-BBF8-7F0A37A69223}" srcOrd="1" destOrd="1" presId="urn:microsoft.com/office/officeart/2005/8/layout/vProcess5"/>
    <dgm:cxn modelId="{03BED3ED-5F35-4CD3-A1D9-A637B22C3EA8}" srcId="{8E053245-CDC0-43C8-A9D2-5975F6F6E7B8}" destId="{2C3CE581-B6D4-4CB9-AF20-9DD6A7F58E0A}" srcOrd="0" destOrd="0" parTransId="{72FB3821-C05E-421C-B65F-F0DEDBE6ADD5}" sibTransId="{7C627941-CFD6-4870-B778-25AB1F72D89C}"/>
    <dgm:cxn modelId="{96D32C6E-4EBE-4E38-B463-0129472E7D92}" type="presOf" srcId="{6E63344F-6163-4CD1-9F11-3F20A7402861}" destId="{CF990824-C131-4F84-9E43-193DD550BF28}" srcOrd="0" destOrd="0" presId="urn:microsoft.com/office/officeart/2005/8/layout/vProcess5"/>
    <dgm:cxn modelId="{2084E982-2605-441B-99AC-B5F6C3DD70DA}" type="presOf" srcId="{855D297C-C1C6-4771-AA55-5A00973EE080}" destId="{45E54274-CE6B-4AC6-B068-20F1D63C705C}" srcOrd="0" destOrd="1" presId="urn:microsoft.com/office/officeart/2005/8/layout/vProcess5"/>
    <dgm:cxn modelId="{7954B99F-616D-45D0-B15E-7798791B50F0}" type="presOf" srcId="{855D297C-C1C6-4771-AA55-5A00973EE080}" destId="{768B91FF-FD01-44E6-AAEA-69989416B937}" srcOrd="1" destOrd="1" presId="urn:microsoft.com/office/officeart/2005/8/layout/vProcess5"/>
    <dgm:cxn modelId="{64028DB3-EAB7-4147-B2AA-70041B82CA77}" type="presOf" srcId="{AA09CF75-F8C3-499E-83AB-DA1D882B57E7}" destId="{ACAF6167-3411-4EC9-AC7A-DFDF2781F963}" srcOrd="0" destOrd="0" presId="urn:microsoft.com/office/officeart/2005/8/layout/vProcess5"/>
    <dgm:cxn modelId="{B5209292-8B5A-4845-9FD6-7399F858F799}" type="presOf" srcId="{8EC8C86E-1391-4DD9-956D-6E626348991A}" destId="{AC2C5BB6-7812-4B6A-BF0F-600DCD110509}" srcOrd="0" destOrd="0" presId="urn:microsoft.com/office/officeart/2005/8/layout/vProcess5"/>
    <dgm:cxn modelId="{4493A0D7-5FD6-4F56-B8D0-AD87B32BF7EA}" type="presOf" srcId="{6E63344F-6163-4CD1-9F11-3F20A7402861}" destId="{70D63E79-E7DD-490C-A5DB-F588AA9A2449}" srcOrd="1" destOrd="0" presId="urn:microsoft.com/office/officeart/2005/8/layout/vProcess5"/>
    <dgm:cxn modelId="{767561BB-CAFF-46D2-B6D4-BED65A032FFE}" srcId="{560C765B-FA47-4AFB-8EE3-94F3EA4BA15B}" destId="{6E63344F-6163-4CD1-9F11-3F20A7402861}" srcOrd="4" destOrd="0" parTransId="{94299F36-79B4-46F6-983C-EE8F3EF1FC5F}" sibTransId="{88B105D8-EA61-4B3F-9F56-CBFD90380CEB}"/>
    <dgm:cxn modelId="{E7C7F36C-5AAC-41AA-AFF5-836C30C1783B}" type="presOf" srcId="{8E053245-CDC0-43C8-A9D2-5975F6F6E7B8}" destId="{3B755D68-A4AD-4AD9-95F8-A8419DC413FB}" srcOrd="0" destOrd="0" presId="urn:microsoft.com/office/officeart/2005/8/layout/vProcess5"/>
    <dgm:cxn modelId="{23B38C86-2064-4150-909D-74DE912A6140}" type="presOf" srcId="{101C6A37-256A-4C38-91AA-FB60CA8CC61B}" destId="{E3A0B368-D3D6-4C23-A857-C9AB37152C0B}" srcOrd="0" destOrd="0" presId="urn:microsoft.com/office/officeart/2005/8/layout/vProcess5"/>
    <dgm:cxn modelId="{8678B722-54FB-47C4-A0A8-E5CED9E4133C}" srcId="{560C765B-FA47-4AFB-8EE3-94F3EA4BA15B}" destId="{CDAD3A5E-114B-4F3E-9CBD-C1013A7D3721}" srcOrd="0" destOrd="0" parTransId="{B1AFEF28-4C50-4C26-9860-A681C7C1231F}" sibTransId="{8EC8C86E-1391-4DD9-956D-6E626348991A}"/>
    <dgm:cxn modelId="{914D050D-71E5-436C-84BD-3ECEE75CFCE3}" srcId="{F56D10AB-9622-4F58-9BE4-70D4418A1FDA}" destId="{855D297C-C1C6-4771-AA55-5A00973EE080}" srcOrd="0" destOrd="0" parTransId="{A6C6F5BE-E81A-4BFB-9A43-BC305D10F020}" sibTransId="{0DE42298-1864-42A5-91F4-6E94C1B59A80}"/>
    <dgm:cxn modelId="{9DE0C6A6-D802-491B-9853-7FC7426E25DE}" type="presOf" srcId="{CDAD3A5E-114B-4F3E-9CBD-C1013A7D3721}" destId="{6398EC6A-00C6-4D06-BBF8-7F0A37A69223}" srcOrd="1" destOrd="0" presId="urn:microsoft.com/office/officeart/2005/8/layout/vProcess5"/>
    <dgm:cxn modelId="{00BBF4EA-4C91-4AD8-9D15-6F42DED45F6F}" type="presOf" srcId="{2984D602-2EBF-424F-B1A6-BADE784E3CAD}" destId="{CF990824-C131-4F84-9E43-193DD550BF28}" srcOrd="0" destOrd="1" presId="urn:microsoft.com/office/officeart/2005/8/layout/vProcess5"/>
    <dgm:cxn modelId="{FFCF4A8E-958A-4BBC-9B81-669D98889440}" type="presParOf" srcId="{AACEFBB2-FE05-4FD3-AADC-809F22CFF17E}" destId="{C1979FB5-BAAE-4F7A-B3DF-ADB4AB49DC48}" srcOrd="0" destOrd="0" presId="urn:microsoft.com/office/officeart/2005/8/layout/vProcess5"/>
    <dgm:cxn modelId="{AE9201DA-7241-4F94-9B13-DA071C05A34A}" type="presParOf" srcId="{AACEFBB2-FE05-4FD3-AADC-809F22CFF17E}" destId="{E3316A47-6A8E-4739-9249-EAB9BF3DD4E7}" srcOrd="1" destOrd="0" presId="urn:microsoft.com/office/officeart/2005/8/layout/vProcess5"/>
    <dgm:cxn modelId="{C5CFE36B-24A8-472D-A591-6CF0284FAEFD}" type="presParOf" srcId="{AACEFBB2-FE05-4FD3-AADC-809F22CFF17E}" destId="{3B755D68-A4AD-4AD9-95F8-A8419DC413FB}" srcOrd="2" destOrd="0" presId="urn:microsoft.com/office/officeart/2005/8/layout/vProcess5"/>
    <dgm:cxn modelId="{0AB86896-E017-4500-93DF-43EEF79228E3}" type="presParOf" srcId="{AACEFBB2-FE05-4FD3-AADC-809F22CFF17E}" destId="{2328D9C9-4076-4DD8-84D0-CEA2D579D662}" srcOrd="3" destOrd="0" presId="urn:microsoft.com/office/officeart/2005/8/layout/vProcess5"/>
    <dgm:cxn modelId="{8588A490-7A79-4A1C-BFFF-9A2A87B1D390}" type="presParOf" srcId="{AACEFBB2-FE05-4FD3-AADC-809F22CFF17E}" destId="{45E54274-CE6B-4AC6-B068-20F1D63C705C}" srcOrd="4" destOrd="0" presId="urn:microsoft.com/office/officeart/2005/8/layout/vProcess5"/>
    <dgm:cxn modelId="{3621570C-BEE6-4B07-9065-E43F17DCD1ED}" type="presParOf" srcId="{AACEFBB2-FE05-4FD3-AADC-809F22CFF17E}" destId="{CF990824-C131-4F84-9E43-193DD550BF28}" srcOrd="5" destOrd="0" presId="urn:microsoft.com/office/officeart/2005/8/layout/vProcess5"/>
    <dgm:cxn modelId="{477DAD79-F44D-42F9-9FC6-920E3D43402F}" type="presParOf" srcId="{AACEFBB2-FE05-4FD3-AADC-809F22CFF17E}" destId="{AC2C5BB6-7812-4B6A-BF0F-600DCD110509}" srcOrd="6" destOrd="0" presId="urn:microsoft.com/office/officeart/2005/8/layout/vProcess5"/>
    <dgm:cxn modelId="{2E380695-EC4D-457A-9A4A-F32A53FAE53E}" type="presParOf" srcId="{AACEFBB2-FE05-4FD3-AADC-809F22CFF17E}" destId="{E3A0B368-D3D6-4C23-A857-C9AB37152C0B}" srcOrd="7" destOrd="0" presId="urn:microsoft.com/office/officeart/2005/8/layout/vProcess5"/>
    <dgm:cxn modelId="{4FC02FE3-8826-49D8-9803-65A53B683BF7}" type="presParOf" srcId="{AACEFBB2-FE05-4FD3-AADC-809F22CFF17E}" destId="{3B0BB614-230F-4489-B80E-E557552644E3}" srcOrd="8" destOrd="0" presId="urn:microsoft.com/office/officeart/2005/8/layout/vProcess5"/>
    <dgm:cxn modelId="{25618C05-415C-4EA7-B5F3-B0EC97A6A92E}" type="presParOf" srcId="{AACEFBB2-FE05-4FD3-AADC-809F22CFF17E}" destId="{ACAF6167-3411-4EC9-AC7A-DFDF2781F963}" srcOrd="9" destOrd="0" presId="urn:microsoft.com/office/officeart/2005/8/layout/vProcess5"/>
    <dgm:cxn modelId="{587191A3-8292-484B-9DFD-C0944A22931D}" type="presParOf" srcId="{AACEFBB2-FE05-4FD3-AADC-809F22CFF17E}" destId="{6398EC6A-00C6-4D06-BBF8-7F0A37A69223}" srcOrd="10" destOrd="0" presId="urn:microsoft.com/office/officeart/2005/8/layout/vProcess5"/>
    <dgm:cxn modelId="{ED0FF32D-D777-44FB-80C6-39C35216EF77}" type="presParOf" srcId="{AACEFBB2-FE05-4FD3-AADC-809F22CFF17E}" destId="{401A67FC-1C1B-4F55-927A-11C558EC3ACB}" srcOrd="11" destOrd="0" presId="urn:microsoft.com/office/officeart/2005/8/layout/vProcess5"/>
    <dgm:cxn modelId="{056EDD73-D11B-490D-B9B3-B213AA558192}" type="presParOf" srcId="{AACEFBB2-FE05-4FD3-AADC-809F22CFF17E}" destId="{A1518A9A-EA0A-4046-9115-BB1C40F22454}" srcOrd="12" destOrd="0" presId="urn:microsoft.com/office/officeart/2005/8/layout/vProcess5"/>
    <dgm:cxn modelId="{4AC951B7-CD27-457C-96B2-E160059FD132}" type="presParOf" srcId="{AACEFBB2-FE05-4FD3-AADC-809F22CFF17E}" destId="{768B91FF-FD01-44E6-AAEA-69989416B937}" srcOrd="13" destOrd="0" presId="urn:microsoft.com/office/officeart/2005/8/layout/vProcess5"/>
    <dgm:cxn modelId="{EE8C3F14-FA4F-4635-B14A-35E4C992932E}" type="presParOf" srcId="{AACEFBB2-FE05-4FD3-AADC-809F22CFF17E}" destId="{70D63E79-E7DD-490C-A5DB-F588AA9A2449}" srcOrd="14" destOrd="0" presId="urn:microsoft.com/office/officeart/2005/8/layout/v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9DDA8D0-25DE-45F0-8986-720F574DACD6}" type="doc">
      <dgm:prSet loTypeId="urn:microsoft.com/office/officeart/2005/8/layout/pyramid4" loCatId="relationship" qsTypeId="urn:microsoft.com/office/officeart/2005/8/quickstyle/simple1" qsCatId="simple" csTypeId="urn:microsoft.com/office/officeart/2005/8/colors/colorful3" csCatId="colorful" phldr="1"/>
      <dgm:spPr/>
      <dgm:t>
        <a:bodyPr/>
        <a:lstStyle/>
        <a:p>
          <a:endParaRPr lang="es-CO"/>
        </a:p>
      </dgm:t>
    </dgm:pt>
    <dgm:pt modelId="{93DBB18F-BD5D-462C-B96D-6FD12440C9FC}">
      <dgm:prSet phldrT="[Texto]" custT="1"/>
      <dgm:spPr/>
      <dgm:t>
        <a:bodyPr/>
        <a:lstStyle/>
        <a:p>
          <a:pPr algn="ctr"/>
          <a:r>
            <a:rPr lang="es-CO" sz="1000"/>
            <a:t>Lenguaje JavaEE</a:t>
          </a:r>
        </a:p>
      </dgm:t>
    </dgm:pt>
    <dgm:pt modelId="{E62BF15A-EF9B-46C3-8A09-A6486667450A}" type="parTrans" cxnId="{F0CEB466-C76F-472B-A4EF-9F34D9B9FCA9}">
      <dgm:prSet/>
      <dgm:spPr/>
      <dgm:t>
        <a:bodyPr/>
        <a:lstStyle/>
        <a:p>
          <a:pPr algn="ctr"/>
          <a:endParaRPr lang="es-CO"/>
        </a:p>
      </dgm:t>
    </dgm:pt>
    <dgm:pt modelId="{B89E9C2A-8881-4F92-B4C4-5ED0DD6B4DFE}" type="sibTrans" cxnId="{F0CEB466-C76F-472B-A4EF-9F34D9B9FCA9}">
      <dgm:prSet/>
      <dgm:spPr/>
      <dgm:t>
        <a:bodyPr/>
        <a:lstStyle/>
        <a:p>
          <a:pPr algn="ctr"/>
          <a:endParaRPr lang="es-CO"/>
        </a:p>
      </dgm:t>
    </dgm:pt>
    <dgm:pt modelId="{58BB866A-2330-4A36-A5B0-EA6C5A027119}">
      <dgm:prSet phldrT="[Texto]" custT="1"/>
      <dgm:spPr/>
      <dgm:t>
        <a:bodyPr/>
        <a:lstStyle/>
        <a:p>
          <a:pPr algn="ctr"/>
          <a:r>
            <a:rPr lang="es-CO" sz="900"/>
            <a:t>Glassfish</a:t>
          </a:r>
          <a:endParaRPr lang="es-CO" sz="1000"/>
        </a:p>
      </dgm:t>
    </dgm:pt>
    <dgm:pt modelId="{F725951B-C002-4E19-A709-11947007EE8F}" type="parTrans" cxnId="{AE21445A-AC9E-4343-860A-A17E24E2D2D2}">
      <dgm:prSet/>
      <dgm:spPr/>
      <dgm:t>
        <a:bodyPr/>
        <a:lstStyle/>
        <a:p>
          <a:pPr algn="ctr"/>
          <a:endParaRPr lang="es-CO"/>
        </a:p>
      </dgm:t>
    </dgm:pt>
    <dgm:pt modelId="{66F208AC-1392-44F5-AD86-20AF7BED1A99}" type="sibTrans" cxnId="{AE21445A-AC9E-4343-860A-A17E24E2D2D2}">
      <dgm:prSet/>
      <dgm:spPr/>
      <dgm:t>
        <a:bodyPr/>
        <a:lstStyle/>
        <a:p>
          <a:pPr algn="ctr"/>
          <a:endParaRPr lang="es-CO"/>
        </a:p>
      </dgm:t>
    </dgm:pt>
    <dgm:pt modelId="{47B22C81-8A26-4AEF-AB6B-9422CD6C1D3F}">
      <dgm:prSet phldrT="[Texto]"/>
      <dgm:spPr/>
      <dgm:t>
        <a:bodyPr/>
        <a:lstStyle/>
        <a:p>
          <a:pPr algn="ctr"/>
          <a:r>
            <a:rPr lang="es-CO"/>
            <a:t>IDE: </a:t>
          </a:r>
          <a:r>
            <a:rPr lang="es-CO" b="1"/>
            <a:t>Netbeans</a:t>
          </a:r>
          <a:endParaRPr lang="es-CO"/>
        </a:p>
      </dgm:t>
    </dgm:pt>
    <dgm:pt modelId="{388C62FD-D24E-466E-90B9-DDE380E20EEC}" type="parTrans" cxnId="{DF472F78-0D6F-4165-9F88-8B316FC8CBBF}">
      <dgm:prSet/>
      <dgm:spPr/>
      <dgm:t>
        <a:bodyPr/>
        <a:lstStyle/>
        <a:p>
          <a:pPr algn="ctr"/>
          <a:endParaRPr lang="es-CO"/>
        </a:p>
      </dgm:t>
    </dgm:pt>
    <dgm:pt modelId="{439A53DD-4E67-4987-B722-27B422CE9718}" type="sibTrans" cxnId="{DF472F78-0D6F-4165-9F88-8B316FC8CBBF}">
      <dgm:prSet/>
      <dgm:spPr/>
      <dgm:t>
        <a:bodyPr/>
        <a:lstStyle/>
        <a:p>
          <a:pPr algn="ctr"/>
          <a:endParaRPr lang="es-CO"/>
        </a:p>
      </dgm:t>
    </dgm:pt>
    <dgm:pt modelId="{1A8DDAD9-674D-4DDD-AA86-B16D4E8C37F2}">
      <dgm:prSet phldrT="[Texto]"/>
      <dgm:spPr/>
      <dgm:t>
        <a:bodyPr/>
        <a:lstStyle/>
        <a:p>
          <a:pPr algn="ctr"/>
          <a:r>
            <a:rPr lang="es-CO"/>
            <a:t>Comunicaci</a:t>
          </a:r>
          <a:r>
            <a:rPr lang="en-US"/>
            <a:t>ón:HTTP</a:t>
          </a:r>
          <a:endParaRPr lang="es-CO"/>
        </a:p>
      </dgm:t>
    </dgm:pt>
    <dgm:pt modelId="{7B88055D-C44B-4A0F-BD03-9C28E61CC676}" type="parTrans" cxnId="{DDFC6459-1A9E-4692-A024-74CA4EB54172}">
      <dgm:prSet/>
      <dgm:spPr/>
      <dgm:t>
        <a:bodyPr/>
        <a:lstStyle/>
        <a:p>
          <a:pPr algn="ctr"/>
          <a:endParaRPr lang="es-CO"/>
        </a:p>
      </dgm:t>
    </dgm:pt>
    <dgm:pt modelId="{F13B004A-04AB-4A6A-89F5-29AB09061F26}" type="sibTrans" cxnId="{DDFC6459-1A9E-4692-A024-74CA4EB54172}">
      <dgm:prSet/>
      <dgm:spPr/>
      <dgm:t>
        <a:bodyPr/>
        <a:lstStyle/>
        <a:p>
          <a:pPr algn="ctr"/>
          <a:endParaRPr lang="es-CO"/>
        </a:p>
      </dgm:t>
    </dgm:pt>
    <dgm:pt modelId="{02679825-34E2-4462-AC04-D9F7F066E86B}" type="pres">
      <dgm:prSet presAssocID="{09DDA8D0-25DE-45F0-8986-720F574DACD6}" presName="compositeShape" presStyleCnt="0">
        <dgm:presLayoutVars>
          <dgm:chMax val="9"/>
          <dgm:dir/>
          <dgm:resizeHandles val="exact"/>
        </dgm:presLayoutVars>
      </dgm:prSet>
      <dgm:spPr/>
      <dgm:t>
        <a:bodyPr/>
        <a:lstStyle/>
        <a:p>
          <a:endParaRPr lang="en-US"/>
        </a:p>
      </dgm:t>
    </dgm:pt>
    <dgm:pt modelId="{0B00909E-AF9A-4B94-837F-CF3B08BCC6D4}" type="pres">
      <dgm:prSet presAssocID="{09DDA8D0-25DE-45F0-8986-720F574DACD6}" presName="triangle1" presStyleLbl="node1" presStyleIdx="0" presStyleCnt="4">
        <dgm:presLayoutVars>
          <dgm:bulletEnabled val="1"/>
        </dgm:presLayoutVars>
      </dgm:prSet>
      <dgm:spPr/>
      <dgm:t>
        <a:bodyPr/>
        <a:lstStyle/>
        <a:p>
          <a:endParaRPr lang="en-US"/>
        </a:p>
      </dgm:t>
    </dgm:pt>
    <dgm:pt modelId="{7427E55B-6585-4636-8641-02CBE4AA78C6}" type="pres">
      <dgm:prSet presAssocID="{09DDA8D0-25DE-45F0-8986-720F574DACD6}" presName="triangle2" presStyleLbl="node1" presStyleIdx="1" presStyleCnt="4">
        <dgm:presLayoutVars>
          <dgm:bulletEnabled val="1"/>
        </dgm:presLayoutVars>
      </dgm:prSet>
      <dgm:spPr/>
      <dgm:t>
        <a:bodyPr/>
        <a:lstStyle/>
        <a:p>
          <a:endParaRPr lang="en-US"/>
        </a:p>
      </dgm:t>
    </dgm:pt>
    <dgm:pt modelId="{222C50DC-B8AC-4750-BB38-3E92AEAA7D9C}" type="pres">
      <dgm:prSet presAssocID="{09DDA8D0-25DE-45F0-8986-720F574DACD6}" presName="triangle3" presStyleLbl="node1" presStyleIdx="2" presStyleCnt="4">
        <dgm:presLayoutVars>
          <dgm:bulletEnabled val="1"/>
        </dgm:presLayoutVars>
      </dgm:prSet>
      <dgm:spPr/>
      <dgm:t>
        <a:bodyPr/>
        <a:lstStyle/>
        <a:p>
          <a:endParaRPr lang="en-US"/>
        </a:p>
      </dgm:t>
    </dgm:pt>
    <dgm:pt modelId="{D3236662-8BDB-4350-9865-2352FD0F255E}" type="pres">
      <dgm:prSet presAssocID="{09DDA8D0-25DE-45F0-8986-720F574DACD6}" presName="triangle4" presStyleLbl="node1" presStyleIdx="3" presStyleCnt="4">
        <dgm:presLayoutVars>
          <dgm:bulletEnabled val="1"/>
        </dgm:presLayoutVars>
      </dgm:prSet>
      <dgm:spPr/>
      <dgm:t>
        <a:bodyPr/>
        <a:lstStyle/>
        <a:p>
          <a:endParaRPr lang="en-US"/>
        </a:p>
      </dgm:t>
    </dgm:pt>
  </dgm:ptLst>
  <dgm:cxnLst>
    <dgm:cxn modelId="{DF472F78-0D6F-4165-9F88-8B316FC8CBBF}" srcId="{09DDA8D0-25DE-45F0-8986-720F574DACD6}" destId="{47B22C81-8A26-4AEF-AB6B-9422CD6C1D3F}" srcOrd="2" destOrd="0" parTransId="{388C62FD-D24E-466E-90B9-DDE380E20EEC}" sibTransId="{439A53DD-4E67-4987-B722-27B422CE9718}"/>
    <dgm:cxn modelId="{827F1B4F-CC72-4AFD-9E4F-703273B277C2}" type="presOf" srcId="{09DDA8D0-25DE-45F0-8986-720F574DACD6}" destId="{02679825-34E2-4462-AC04-D9F7F066E86B}" srcOrd="0" destOrd="0" presId="urn:microsoft.com/office/officeart/2005/8/layout/pyramid4"/>
    <dgm:cxn modelId="{0B89B159-FB4B-4442-B95C-F13055323117}" type="presOf" srcId="{47B22C81-8A26-4AEF-AB6B-9422CD6C1D3F}" destId="{222C50DC-B8AC-4750-BB38-3E92AEAA7D9C}" srcOrd="0" destOrd="0" presId="urn:microsoft.com/office/officeart/2005/8/layout/pyramid4"/>
    <dgm:cxn modelId="{D39B1102-0144-42A7-B656-C8959B6B8843}" type="presOf" srcId="{58BB866A-2330-4A36-A5B0-EA6C5A027119}" destId="{7427E55B-6585-4636-8641-02CBE4AA78C6}" srcOrd="0" destOrd="0" presId="urn:microsoft.com/office/officeart/2005/8/layout/pyramid4"/>
    <dgm:cxn modelId="{DDFC6459-1A9E-4692-A024-74CA4EB54172}" srcId="{09DDA8D0-25DE-45F0-8986-720F574DACD6}" destId="{1A8DDAD9-674D-4DDD-AA86-B16D4E8C37F2}" srcOrd="3" destOrd="0" parTransId="{7B88055D-C44B-4A0F-BD03-9C28E61CC676}" sibTransId="{F13B004A-04AB-4A6A-89F5-29AB09061F26}"/>
    <dgm:cxn modelId="{9D2DCD52-8B4E-4C25-9A55-8E11D21DB1AA}" type="presOf" srcId="{93DBB18F-BD5D-462C-B96D-6FD12440C9FC}" destId="{0B00909E-AF9A-4B94-837F-CF3B08BCC6D4}" srcOrd="0" destOrd="0" presId="urn:microsoft.com/office/officeart/2005/8/layout/pyramid4"/>
    <dgm:cxn modelId="{F0CEB466-C76F-472B-A4EF-9F34D9B9FCA9}" srcId="{09DDA8D0-25DE-45F0-8986-720F574DACD6}" destId="{93DBB18F-BD5D-462C-B96D-6FD12440C9FC}" srcOrd="0" destOrd="0" parTransId="{E62BF15A-EF9B-46C3-8A09-A6486667450A}" sibTransId="{B89E9C2A-8881-4F92-B4C4-5ED0DD6B4DFE}"/>
    <dgm:cxn modelId="{537F0517-B062-42EE-9ADE-C645AA7F80D0}" type="presOf" srcId="{1A8DDAD9-674D-4DDD-AA86-B16D4E8C37F2}" destId="{D3236662-8BDB-4350-9865-2352FD0F255E}" srcOrd="0" destOrd="0" presId="urn:microsoft.com/office/officeart/2005/8/layout/pyramid4"/>
    <dgm:cxn modelId="{AE21445A-AC9E-4343-860A-A17E24E2D2D2}" srcId="{09DDA8D0-25DE-45F0-8986-720F574DACD6}" destId="{58BB866A-2330-4A36-A5B0-EA6C5A027119}" srcOrd="1" destOrd="0" parTransId="{F725951B-C002-4E19-A709-11947007EE8F}" sibTransId="{66F208AC-1392-44F5-AD86-20AF7BED1A99}"/>
    <dgm:cxn modelId="{F31B69AC-17AB-4A67-9578-EC113CC004B9}" type="presParOf" srcId="{02679825-34E2-4462-AC04-D9F7F066E86B}" destId="{0B00909E-AF9A-4B94-837F-CF3B08BCC6D4}" srcOrd="0" destOrd="0" presId="urn:microsoft.com/office/officeart/2005/8/layout/pyramid4"/>
    <dgm:cxn modelId="{4D02DB83-8309-4CB2-BB68-0678AFF4521F}" type="presParOf" srcId="{02679825-34E2-4462-AC04-D9F7F066E86B}" destId="{7427E55B-6585-4636-8641-02CBE4AA78C6}" srcOrd="1" destOrd="0" presId="urn:microsoft.com/office/officeart/2005/8/layout/pyramid4"/>
    <dgm:cxn modelId="{409F3D46-D8C6-45C7-95B2-DF5BFFDEEFAF}" type="presParOf" srcId="{02679825-34E2-4462-AC04-D9F7F066E86B}" destId="{222C50DC-B8AC-4750-BB38-3E92AEAA7D9C}" srcOrd="2" destOrd="0" presId="urn:microsoft.com/office/officeart/2005/8/layout/pyramid4"/>
    <dgm:cxn modelId="{F0845F8D-68C9-4FD3-8525-D327BA7C99B7}" type="presParOf" srcId="{02679825-34E2-4462-AC04-D9F7F066E86B}" destId="{D3236662-8BDB-4350-9865-2352FD0F255E}" srcOrd="3" destOrd="0" presId="urn:microsoft.com/office/officeart/2005/8/layout/pyramid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316A47-6A8E-4739-9249-EAB9BF3DD4E7}">
      <dsp:nvSpPr>
        <dsp:cNvPr id="0" name=""/>
        <dsp:cNvSpPr/>
      </dsp:nvSpPr>
      <dsp:spPr>
        <a:xfrm>
          <a:off x="0" y="0"/>
          <a:ext cx="4107180" cy="762952"/>
        </a:xfrm>
        <a:prstGeom prst="roundRect">
          <a:avLst>
            <a:gd name="adj" fmla="val 10000"/>
          </a:avLst>
        </a:prstGeom>
        <a:solidFill>
          <a:srgbClr val="FFC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Introducción</a:t>
          </a:r>
          <a:endParaRPr lang="es-CO" sz="1200" kern="1200"/>
        </a:p>
        <a:p>
          <a:pPr marL="57150" lvl="1" indent="-57150" algn="l" defTabSz="400050">
            <a:lnSpc>
              <a:spcPct val="90000"/>
            </a:lnSpc>
            <a:spcBef>
              <a:spcPct val="0"/>
            </a:spcBef>
            <a:spcAft>
              <a:spcPct val="15000"/>
            </a:spcAft>
            <a:buChar char="••"/>
          </a:pPr>
          <a:r>
            <a:rPr lang="es-CO" sz="900" b="0" kern="1200">
              <a:solidFill>
                <a:sysClr val="windowText" lastClr="000000">
                  <a:hueOff val="0"/>
                  <a:satOff val="0"/>
                  <a:lumOff val="0"/>
                  <a:alphaOff val="0"/>
                </a:sysClr>
              </a:solidFill>
              <a:latin typeface="Cambria" panose="02040503050406030204" pitchFamily="18" charset="0"/>
              <a:ea typeface="+mn-ea"/>
              <a:cs typeface="+mn-cs"/>
            </a:rPr>
            <a:t>Esta sección describe la estructura del documento y la audiencia esperada.</a:t>
          </a:r>
        </a:p>
      </dsp:txBody>
      <dsp:txXfrm>
        <a:off x="22346" y="22346"/>
        <a:ext cx="3194629" cy="718260"/>
      </dsp:txXfrm>
    </dsp:sp>
    <dsp:sp modelId="{3B755D68-A4AD-4AD9-95F8-A8419DC413FB}">
      <dsp:nvSpPr>
        <dsp:cNvPr id="0" name=""/>
        <dsp:cNvSpPr/>
      </dsp:nvSpPr>
      <dsp:spPr>
        <a:xfrm>
          <a:off x="306705" y="868918"/>
          <a:ext cx="4107180" cy="762952"/>
        </a:xfrm>
        <a:prstGeom prst="roundRect">
          <a:avLst>
            <a:gd name="adj" fmla="val 10000"/>
          </a:avLst>
        </a:prstGeom>
        <a:solidFill>
          <a:srgbClr val="FFC000">
            <a:hueOff val="2598923"/>
            <a:satOff val="-11992"/>
            <a:lumOff val="441"/>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Arquitectura</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be la arquitectura del sistema (estructura y comportamiento). Además de esto encontrará la vista lógica, física y  de procesos.</a:t>
          </a:r>
        </a:p>
      </dsp:txBody>
      <dsp:txXfrm>
        <a:off x="329051" y="891264"/>
        <a:ext cx="3259863" cy="718260"/>
      </dsp:txXfrm>
    </dsp:sp>
    <dsp:sp modelId="{2328D9C9-4076-4DD8-84D0-CEA2D579D662}">
      <dsp:nvSpPr>
        <dsp:cNvPr id="0" name=""/>
        <dsp:cNvSpPr/>
      </dsp:nvSpPr>
      <dsp:spPr>
        <a:xfrm>
          <a:off x="613410" y="1737836"/>
          <a:ext cx="4107180" cy="762952"/>
        </a:xfrm>
        <a:prstGeom prst="roundRect">
          <a:avLst>
            <a:gd name="adj" fmla="val 10000"/>
          </a:avLst>
        </a:prstGeom>
        <a:solidFill>
          <a:srgbClr val="FFC000">
            <a:hueOff val="5197846"/>
            <a:satOff val="-23984"/>
            <a:lumOff val="883"/>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Diseño detallado</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pcion de los detalles más relevantes del diseño del sistema (estructura, comportamiento, persistencia e interfaz de usuario del sistema).</a:t>
          </a:r>
        </a:p>
      </dsp:txBody>
      <dsp:txXfrm>
        <a:off x="635756" y="1760182"/>
        <a:ext cx="3259863" cy="718260"/>
      </dsp:txXfrm>
    </dsp:sp>
    <dsp:sp modelId="{45E54274-CE6B-4AC6-B068-20F1D63C705C}">
      <dsp:nvSpPr>
        <dsp:cNvPr id="0" name=""/>
        <dsp:cNvSpPr/>
      </dsp:nvSpPr>
      <dsp:spPr>
        <a:xfrm>
          <a:off x="920114" y="2606754"/>
          <a:ext cx="4107180" cy="762952"/>
        </a:xfrm>
        <a:prstGeom prst="roundRect">
          <a:avLst>
            <a:gd name="adj" fmla="val 10000"/>
          </a:avLst>
        </a:prstGeom>
        <a:solidFill>
          <a:srgbClr val="FFC000">
            <a:hueOff val="7796769"/>
            <a:satOff val="-35976"/>
            <a:lumOff val="1324"/>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Prototipo</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pción del prototipo, en donde se hablará acerca de la relación diseño y codigo, documentación del código, reporte del plan de pruebas y los manuales de instalación y de usuario.</a:t>
          </a:r>
        </a:p>
      </dsp:txBody>
      <dsp:txXfrm>
        <a:off x="942460" y="2629100"/>
        <a:ext cx="3259863" cy="718260"/>
      </dsp:txXfrm>
    </dsp:sp>
    <dsp:sp modelId="{CF990824-C131-4F84-9E43-193DD550BF28}">
      <dsp:nvSpPr>
        <dsp:cNvPr id="0" name=""/>
        <dsp:cNvSpPr/>
      </dsp:nvSpPr>
      <dsp:spPr>
        <a:xfrm>
          <a:off x="1226820" y="3475672"/>
          <a:ext cx="4107180" cy="762952"/>
        </a:xfrm>
        <a:prstGeom prst="roundRect">
          <a:avLst>
            <a:gd name="adj" fmla="val 10000"/>
          </a:avLst>
        </a:prstGeom>
        <a:solidFill>
          <a:srgbClr val="FFC000">
            <a:hueOff val="10395692"/>
            <a:satOff val="-47968"/>
            <a:lumOff val="1765"/>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Anexos</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Incluye documentos adicionales que son citados en este documento</a:t>
          </a:r>
        </a:p>
      </dsp:txBody>
      <dsp:txXfrm>
        <a:off x="1249166" y="3498018"/>
        <a:ext cx="3259863" cy="718260"/>
      </dsp:txXfrm>
    </dsp:sp>
    <dsp:sp modelId="{AC2C5BB6-7812-4B6A-BF0F-600DCD110509}">
      <dsp:nvSpPr>
        <dsp:cNvPr id="0" name=""/>
        <dsp:cNvSpPr/>
      </dsp:nvSpPr>
      <dsp:spPr>
        <a:xfrm>
          <a:off x="3611260" y="557379"/>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3722842" y="557379"/>
        <a:ext cx="272755" cy="373179"/>
      </dsp:txXfrm>
    </dsp:sp>
    <dsp:sp modelId="{E3A0B368-D3D6-4C23-A857-C9AB37152C0B}">
      <dsp:nvSpPr>
        <dsp:cNvPr id="0" name=""/>
        <dsp:cNvSpPr/>
      </dsp:nvSpPr>
      <dsp:spPr>
        <a:xfrm>
          <a:off x="3917965" y="1426297"/>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029547" y="1426297"/>
        <a:ext cx="272755" cy="373179"/>
      </dsp:txXfrm>
    </dsp:sp>
    <dsp:sp modelId="{3B0BB614-230F-4489-B80E-E557552644E3}">
      <dsp:nvSpPr>
        <dsp:cNvPr id="0" name=""/>
        <dsp:cNvSpPr/>
      </dsp:nvSpPr>
      <dsp:spPr>
        <a:xfrm>
          <a:off x="4224670" y="2282499"/>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336252" y="2282499"/>
        <a:ext cx="272755" cy="373179"/>
      </dsp:txXfrm>
    </dsp:sp>
    <dsp:sp modelId="{ACAF6167-3411-4EC9-AC7A-DFDF2781F963}">
      <dsp:nvSpPr>
        <dsp:cNvPr id="0" name=""/>
        <dsp:cNvSpPr/>
      </dsp:nvSpPr>
      <dsp:spPr>
        <a:xfrm>
          <a:off x="4531375" y="3159894"/>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642957" y="3159894"/>
        <a:ext cx="272755" cy="37317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00909E-AF9A-4B94-837F-CF3B08BCC6D4}">
      <dsp:nvSpPr>
        <dsp:cNvPr id="0" name=""/>
        <dsp:cNvSpPr/>
      </dsp:nvSpPr>
      <dsp:spPr>
        <a:xfrm>
          <a:off x="2121693" y="0"/>
          <a:ext cx="1347787" cy="1347787"/>
        </a:xfrm>
        <a:prstGeom prst="triangl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CO" sz="1000" kern="1200"/>
            <a:t>Lenguaje JavaEE</a:t>
          </a:r>
        </a:p>
      </dsp:txBody>
      <dsp:txXfrm>
        <a:off x="2458640" y="673894"/>
        <a:ext cx="673893" cy="673893"/>
      </dsp:txXfrm>
    </dsp:sp>
    <dsp:sp modelId="{7427E55B-6585-4636-8641-02CBE4AA78C6}">
      <dsp:nvSpPr>
        <dsp:cNvPr id="0" name=""/>
        <dsp:cNvSpPr/>
      </dsp:nvSpPr>
      <dsp:spPr>
        <a:xfrm>
          <a:off x="1447800" y="1347787"/>
          <a:ext cx="1347787" cy="1347787"/>
        </a:xfrm>
        <a:prstGeom prst="triangle">
          <a:avLst/>
        </a:prstGeom>
        <a:solidFill>
          <a:schemeClr val="accent3">
            <a:hueOff val="2019711"/>
            <a:satOff val="12180"/>
            <a:lumOff val="-738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Glassfish</a:t>
          </a:r>
          <a:endParaRPr lang="es-CO" sz="1000" kern="1200"/>
        </a:p>
      </dsp:txBody>
      <dsp:txXfrm>
        <a:off x="1784747" y="2021681"/>
        <a:ext cx="673893" cy="673893"/>
      </dsp:txXfrm>
    </dsp:sp>
    <dsp:sp modelId="{222C50DC-B8AC-4750-BB38-3E92AEAA7D9C}">
      <dsp:nvSpPr>
        <dsp:cNvPr id="0" name=""/>
        <dsp:cNvSpPr/>
      </dsp:nvSpPr>
      <dsp:spPr>
        <a:xfrm rot="10800000">
          <a:off x="2121693" y="1347787"/>
          <a:ext cx="1347787" cy="1347787"/>
        </a:xfrm>
        <a:prstGeom prst="triangle">
          <a:avLst/>
        </a:prstGeom>
        <a:solidFill>
          <a:schemeClr val="accent3">
            <a:hueOff val="4039423"/>
            <a:satOff val="24360"/>
            <a:lumOff val="-1477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CO" sz="600" kern="1200"/>
            <a:t>IDE: </a:t>
          </a:r>
          <a:r>
            <a:rPr lang="es-CO" sz="600" b="1" kern="1200"/>
            <a:t>Netbeans</a:t>
          </a:r>
          <a:endParaRPr lang="es-CO" sz="600" kern="1200"/>
        </a:p>
      </dsp:txBody>
      <dsp:txXfrm rot="10800000">
        <a:off x="2458640" y="1347787"/>
        <a:ext cx="673893" cy="673893"/>
      </dsp:txXfrm>
    </dsp:sp>
    <dsp:sp modelId="{D3236662-8BDB-4350-9865-2352FD0F255E}">
      <dsp:nvSpPr>
        <dsp:cNvPr id="0" name=""/>
        <dsp:cNvSpPr/>
      </dsp:nvSpPr>
      <dsp:spPr>
        <a:xfrm>
          <a:off x="2795587" y="1347787"/>
          <a:ext cx="1347787" cy="1347787"/>
        </a:xfrm>
        <a:prstGeom prst="triangle">
          <a:avLst/>
        </a:prstGeom>
        <a:solidFill>
          <a:schemeClr val="accent3">
            <a:hueOff val="6059134"/>
            <a:satOff val="36540"/>
            <a:lumOff val="-221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CO" sz="600" kern="1200"/>
            <a:t>Comunicaci</a:t>
          </a:r>
          <a:r>
            <a:rPr lang="en-US" sz="600" kern="1200"/>
            <a:t>ón:HTTP</a:t>
          </a:r>
          <a:endParaRPr lang="es-CO" sz="600" kern="1200"/>
        </a:p>
      </dsp:txBody>
      <dsp:txXfrm>
        <a:off x="3132534" y="2021681"/>
        <a:ext cx="673893" cy="673893"/>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A510D-4EE2-40E0-A494-905A111585A8}"/>
</file>

<file path=customXml/itemProps2.xml><?xml version="1.0" encoding="utf-8"?>
<ds:datastoreItem xmlns:ds="http://schemas.openxmlformats.org/officeDocument/2006/customXml" ds:itemID="{C3E9FB86-466E-41D0-8028-DB9C3B56BFB2}">
  <ds:schemaRefs>
    <ds:schemaRef ds:uri="http://schemas.microsoft.com/sharepoint/v3/contenttype/forms"/>
  </ds:schemaRefs>
</ds:datastoreItem>
</file>

<file path=customXml/itemProps3.xml><?xml version="1.0" encoding="utf-8"?>
<ds:datastoreItem xmlns:ds="http://schemas.openxmlformats.org/officeDocument/2006/customXml" ds:itemID="{3BB5CD98-259A-4C72-9CCE-25E8027DDD38}">
  <ds:schemaRefs>
    <ds:schemaRef ds:uri="http://www.w3.org/XML/1998/namespace"/>
    <ds:schemaRef ds:uri="http://purl.org/dc/elements/1.1/"/>
    <ds:schemaRef ds:uri="http://schemas.microsoft.com/office/2006/metadata/properties"/>
    <ds:schemaRef ds:uri="http://purl.org/dc/terms/"/>
    <ds:schemaRef ds:uri="http://schemas.microsoft.com/office/2006/documentManagement/types"/>
    <ds:schemaRef ds:uri="2066f1ad-4b29-4592-ae38-fdb9f0ff8558"/>
    <ds:schemaRef ds:uri="http://schemas.microsoft.com/office/infopath/2007/PartnerControls"/>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6132881F-AF97-4A94-A304-7E62BE8ED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5</TotalTime>
  <Pages>44</Pages>
  <Words>6459</Words>
  <Characters>36819</Characters>
  <Application>Microsoft Office Word</Application>
  <DocSecurity>0</DocSecurity>
  <Lines>306</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scripción del diseño de SOFTWARE (SDD)</vt:lpstr>
      <vt:lpstr>Descripción del diseño de SOFTWARE (SDD)</vt:lpstr>
    </vt:vector>
  </TitlesOfParts>
  <Company>TApppi: triage application</Company>
  <LinksUpToDate>false</LinksUpToDate>
  <CharactersWithSpaces>43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ción del diseño de SOFTWARE (SDD)</dc:title>
  <dc:subject/>
  <dc:creator>Luisa Álvarez valencia, Andrés Pinedo Gutiérrez, Paula Alejandra Rocha Sabogal</dc:creator>
  <cp:keywords/>
  <dc:description/>
  <cp:lastModifiedBy>alvarez.luisa@javeriana.edu.co</cp:lastModifiedBy>
  <cp:revision>136</cp:revision>
  <dcterms:created xsi:type="dcterms:W3CDTF">2016-07-05T19:44:00Z</dcterms:created>
  <dcterms:modified xsi:type="dcterms:W3CDTF">2016-09-1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nces" value="true"/&gt;&lt;pref name="automaticJournalAbbreviations" value="true"/&gt;&lt;pref name="noteType" value=""/&gt;&lt;/prefs&gt;&lt;/data&gt;</vt:lpwstr>
  </property>
  <property fmtid="{D5CDD505-2E9C-101B-9397-08002B2CF9AE}" pid="3" name="ContentTypeId">
    <vt:lpwstr>0x010100A5EEA7A26DA2EB4D90AA542825BBE845</vt:lpwstr>
  </property>
  <property fmtid="{D5CDD505-2E9C-101B-9397-08002B2CF9AE}" pid="4" name="ZOTERO_PREF_1">
    <vt:lpwstr>&lt;data data-version="3" zotero-version="4.0.29.10"&gt;&lt;session id="2hFxrVMC"/&gt;&lt;style id="http://www.zotero.org/styles/ieee" locale="es-ES" hasBibliography="1" bibliographyStyleHasBeenSet="1"/&gt;&lt;prefs&gt;&lt;pref name="fieldType" value="Field"/&gt;&lt;pref name="storeRefer</vt:lpwstr>
  </property>
</Properties>
</file>